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6CBDC6B3" w:rsidR="006E4797" w:rsidRPr="00A678E2" w:rsidRDefault="00551D82" w:rsidP="00A678E2">
      <w:pPr>
        <w:pBdr>
          <w:top w:val="nil"/>
          <w:left w:val="nil"/>
          <w:bottom w:val="nil"/>
          <w:right w:val="nil"/>
          <w:between w:val="nil"/>
        </w:pBdr>
      </w:pPr>
      <w:r w:rsidRPr="00A678E2">
        <w:rPr>
          <w:b/>
        </w:rPr>
        <w:t>TITLE:</w:t>
      </w:r>
      <w:r w:rsidRPr="00A678E2">
        <w:t xml:space="preserve"> </w:t>
      </w:r>
    </w:p>
    <w:p w14:paraId="59AAC127" w14:textId="434D03F6" w:rsidR="006E4797" w:rsidRPr="00A678E2" w:rsidRDefault="00DE5C09" w:rsidP="00A678E2">
      <w:r w:rsidRPr="00A678E2">
        <w:t xml:space="preserve">Studying </w:t>
      </w:r>
      <w:r w:rsidR="00055778" w:rsidRPr="00A678E2">
        <w:t>I</w:t>
      </w:r>
      <w:r w:rsidRPr="00A678E2">
        <w:t xml:space="preserve">nteractions between </w:t>
      </w:r>
      <w:r w:rsidR="00055778" w:rsidRPr="00A678E2">
        <w:t>M</w:t>
      </w:r>
      <w:r w:rsidRPr="00A678E2">
        <w:t xml:space="preserve">yeloid </w:t>
      </w:r>
      <w:r w:rsidR="00055778" w:rsidRPr="00A678E2">
        <w:t>C</w:t>
      </w:r>
      <w:r w:rsidRPr="00A678E2">
        <w:t xml:space="preserve">ells and </w:t>
      </w:r>
      <w:r w:rsidR="009213C9" w:rsidRPr="00A678E2">
        <w:t>CAR T</w:t>
      </w:r>
      <w:r w:rsidRPr="00A678E2">
        <w:t xml:space="preserve"> </w:t>
      </w:r>
      <w:r w:rsidR="00055778" w:rsidRPr="00A678E2">
        <w:t>C</w:t>
      </w:r>
      <w:r w:rsidRPr="00A678E2">
        <w:t xml:space="preserve">ells </w:t>
      </w:r>
      <w:r w:rsidR="00055778" w:rsidRPr="00A678E2">
        <w:rPr>
          <w:i/>
          <w:iCs/>
        </w:rPr>
        <w:t>I</w:t>
      </w:r>
      <w:r w:rsidRPr="00A678E2">
        <w:rPr>
          <w:i/>
          <w:iCs/>
        </w:rPr>
        <w:t xml:space="preserve">n </w:t>
      </w:r>
      <w:r w:rsidR="00055778" w:rsidRPr="00A678E2">
        <w:rPr>
          <w:i/>
          <w:iCs/>
        </w:rPr>
        <w:t>V</w:t>
      </w:r>
      <w:r w:rsidRPr="00A678E2">
        <w:rPr>
          <w:i/>
          <w:iCs/>
        </w:rPr>
        <w:t>itro</w:t>
      </w:r>
      <w:r w:rsidRPr="00A678E2">
        <w:t xml:space="preserve"> and </w:t>
      </w:r>
      <w:r w:rsidR="00055778" w:rsidRPr="00A678E2">
        <w:rPr>
          <w:i/>
        </w:rPr>
        <w:t>I</w:t>
      </w:r>
      <w:r w:rsidRPr="00A678E2">
        <w:rPr>
          <w:i/>
        </w:rPr>
        <w:t xml:space="preserve">n </w:t>
      </w:r>
      <w:r w:rsidR="00055778" w:rsidRPr="00A678E2">
        <w:rPr>
          <w:i/>
        </w:rPr>
        <w:t>V</w:t>
      </w:r>
      <w:r w:rsidRPr="00A678E2">
        <w:rPr>
          <w:i/>
        </w:rPr>
        <w:t>ivo</w:t>
      </w:r>
    </w:p>
    <w:p w14:paraId="06C0C87E" w14:textId="77777777" w:rsidR="006E4797" w:rsidRPr="00A678E2" w:rsidRDefault="006E4797" w:rsidP="00A678E2">
      <w:pPr>
        <w:rPr>
          <w:b/>
        </w:rPr>
      </w:pPr>
    </w:p>
    <w:p w14:paraId="00535F2C" w14:textId="289F55D4" w:rsidR="006E4797" w:rsidRPr="00A678E2" w:rsidRDefault="00551D82" w:rsidP="00A678E2">
      <w:r w:rsidRPr="00A678E2">
        <w:rPr>
          <w:b/>
        </w:rPr>
        <w:t xml:space="preserve">AUTHORS AND AFFILIATIONS: </w:t>
      </w:r>
    </w:p>
    <w:p w14:paraId="141ABDE5" w14:textId="3A0D75FE" w:rsidR="006E4797" w:rsidRPr="00A678E2" w:rsidRDefault="00BB15D2" w:rsidP="00A678E2">
      <w:pPr>
        <w:pBdr>
          <w:top w:val="nil"/>
          <w:left w:val="nil"/>
          <w:bottom w:val="nil"/>
          <w:right w:val="nil"/>
          <w:between w:val="nil"/>
        </w:pBdr>
      </w:pPr>
      <w:r w:rsidRPr="00A678E2">
        <w:t>Kun Yun</w:t>
      </w:r>
      <w:r w:rsidRPr="00A678E2">
        <w:rPr>
          <w:vertAlign w:val="superscript"/>
        </w:rPr>
        <w:t>1</w:t>
      </w:r>
      <w:r w:rsidR="00055778" w:rsidRPr="00A678E2">
        <w:rPr>
          <w:vertAlign w:val="superscript"/>
        </w:rPr>
        <w:t>–</w:t>
      </w:r>
      <w:r w:rsidRPr="00A678E2">
        <w:rPr>
          <w:vertAlign w:val="superscript"/>
        </w:rPr>
        <w:t>3</w:t>
      </w:r>
      <w:r w:rsidRPr="00A678E2">
        <w:t>, R. Leo Sakemura</w:t>
      </w:r>
      <w:r w:rsidRPr="00A678E2">
        <w:rPr>
          <w:vertAlign w:val="superscript"/>
        </w:rPr>
        <w:t>1,4</w:t>
      </w:r>
      <w:r w:rsidR="005A6AD2" w:rsidRPr="00A678E2">
        <w:t>, Truc N. Huynh</w:t>
      </w:r>
      <w:r w:rsidR="005A6AD2" w:rsidRPr="00A678E2">
        <w:rPr>
          <w:vertAlign w:val="superscript"/>
        </w:rPr>
        <w:t>1,4</w:t>
      </w:r>
      <w:r w:rsidR="005A6AD2" w:rsidRPr="00A678E2">
        <w:t xml:space="preserve">, </w:t>
      </w:r>
      <w:r w:rsidR="0021280C" w:rsidRPr="00A678E2">
        <w:t>Brooke Kimball</w:t>
      </w:r>
      <w:r w:rsidR="0021280C" w:rsidRPr="00A678E2">
        <w:rPr>
          <w:vertAlign w:val="superscript"/>
        </w:rPr>
        <w:t>1,4</w:t>
      </w:r>
      <w:r w:rsidR="0021280C" w:rsidRPr="00A678E2">
        <w:t>,</w:t>
      </w:r>
      <w:r w:rsidR="00C77C9D" w:rsidRPr="00A678E2">
        <w:t xml:space="preserve"> Elizabeth Siegler</w:t>
      </w:r>
      <w:r w:rsidR="00C77C9D" w:rsidRPr="00A678E2">
        <w:rPr>
          <w:vertAlign w:val="superscript"/>
        </w:rPr>
        <w:t>1,4</w:t>
      </w:r>
      <w:r w:rsidR="00C77C9D" w:rsidRPr="00A678E2">
        <w:t>, Saad S. Kenderian</w:t>
      </w:r>
      <w:r w:rsidR="00C77C9D" w:rsidRPr="00A678E2">
        <w:rPr>
          <w:vertAlign w:val="superscript"/>
        </w:rPr>
        <w:t>1</w:t>
      </w:r>
      <w:r w:rsidR="00055778" w:rsidRPr="00A678E2">
        <w:rPr>
          <w:vertAlign w:val="superscript"/>
        </w:rPr>
        <w:t>–</w:t>
      </w:r>
      <w:r w:rsidR="008220D6" w:rsidRPr="00A678E2">
        <w:rPr>
          <w:vertAlign w:val="superscript"/>
        </w:rPr>
        <w:t>5</w:t>
      </w:r>
    </w:p>
    <w:p w14:paraId="1DDC1856" w14:textId="77777777" w:rsidR="00B15441" w:rsidRPr="00A678E2" w:rsidRDefault="00B15441" w:rsidP="00A678E2">
      <w:pPr>
        <w:pBdr>
          <w:top w:val="nil"/>
          <w:left w:val="nil"/>
          <w:bottom w:val="nil"/>
          <w:right w:val="nil"/>
          <w:between w:val="nil"/>
        </w:pBdr>
      </w:pPr>
    </w:p>
    <w:p w14:paraId="367687DC" w14:textId="77777777" w:rsidR="008220D6" w:rsidRPr="00A678E2" w:rsidRDefault="008220D6" w:rsidP="00A678E2">
      <w:pPr>
        <w:pBdr>
          <w:top w:val="nil"/>
          <w:left w:val="nil"/>
          <w:bottom w:val="nil"/>
          <w:right w:val="nil"/>
          <w:between w:val="nil"/>
        </w:pBdr>
      </w:pPr>
      <w:r w:rsidRPr="00A678E2">
        <w:rPr>
          <w:vertAlign w:val="superscript"/>
        </w:rPr>
        <w:t>1</w:t>
      </w:r>
      <w:r w:rsidRPr="00A678E2">
        <w:t xml:space="preserve"> T Cell Engineering, Mayo Clinic, Rochester, MN, USA </w:t>
      </w:r>
    </w:p>
    <w:p w14:paraId="7C46DA0F" w14:textId="77777777" w:rsidR="008220D6" w:rsidRPr="00A678E2" w:rsidRDefault="008220D6" w:rsidP="00A678E2">
      <w:pPr>
        <w:pBdr>
          <w:top w:val="nil"/>
          <w:left w:val="nil"/>
          <w:bottom w:val="nil"/>
          <w:right w:val="nil"/>
          <w:between w:val="nil"/>
        </w:pBdr>
      </w:pPr>
      <w:r w:rsidRPr="00A678E2">
        <w:rPr>
          <w:vertAlign w:val="superscript"/>
        </w:rPr>
        <w:t>2</w:t>
      </w:r>
      <w:r w:rsidRPr="00A678E2">
        <w:t xml:space="preserve"> Department of Molecular Medicine, Mayo Clinic, Rochester, MN, USA </w:t>
      </w:r>
    </w:p>
    <w:p w14:paraId="45287B2B" w14:textId="77777777" w:rsidR="008220D6" w:rsidRPr="00A678E2" w:rsidRDefault="008220D6" w:rsidP="00A678E2">
      <w:pPr>
        <w:pBdr>
          <w:top w:val="nil"/>
          <w:left w:val="nil"/>
          <w:bottom w:val="nil"/>
          <w:right w:val="nil"/>
          <w:between w:val="nil"/>
        </w:pBdr>
      </w:pPr>
      <w:r w:rsidRPr="00A678E2">
        <w:rPr>
          <w:vertAlign w:val="superscript"/>
        </w:rPr>
        <w:t>3</w:t>
      </w:r>
      <w:r w:rsidRPr="00A678E2">
        <w:t xml:space="preserve"> Mayo Clinic Graduate School of Biomedical Sciences, Rochester, MN, USA </w:t>
      </w:r>
    </w:p>
    <w:p w14:paraId="3D09F511" w14:textId="77777777" w:rsidR="008220D6" w:rsidRPr="00A678E2" w:rsidRDefault="008220D6" w:rsidP="00A678E2">
      <w:pPr>
        <w:pBdr>
          <w:top w:val="nil"/>
          <w:left w:val="nil"/>
          <w:bottom w:val="nil"/>
          <w:right w:val="nil"/>
          <w:between w:val="nil"/>
        </w:pBdr>
      </w:pPr>
      <w:r w:rsidRPr="00A678E2">
        <w:rPr>
          <w:vertAlign w:val="superscript"/>
        </w:rPr>
        <w:t>4</w:t>
      </w:r>
      <w:r w:rsidRPr="00A678E2">
        <w:t xml:space="preserve"> Division of Hematology, Mayo Clinic, Rochester, MN, USA </w:t>
      </w:r>
    </w:p>
    <w:p w14:paraId="08F8AAFD" w14:textId="70E3CA78" w:rsidR="008220D6" w:rsidRPr="00A678E2" w:rsidRDefault="008220D6" w:rsidP="00A678E2">
      <w:pPr>
        <w:pBdr>
          <w:top w:val="nil"/>
          <w:left w:val="nil"/>
          <w:bottom w:val="nil"/>
          <w:right w:val="nil"/>
          <w:between w:val="nil"/>
        </w:pBdr>
      </w:pPr>
      <w:r w:rsidRPr="00A678E2">
        <w:rPr>
          <w:vertAlign w:val="superscript"/>
        </w:rPr>
        <w:t>5</w:t>
      </w:r>
      <w:r w:rsidRPr="00A678E2">
        <w:t xml:space="preserve"> Department of Immunology, Mayo Clinic, Rochester, MN, USA</w:t>
      </w:r>
      <w:r w:rsidR="00A678E2" w:rsidRPr="00A678E2">
        <w:t xml:space="preserve"> </w:t>
      </w:r>
    </w:p>
    <w:p w14:paraId="2DB7021C" w14:textId="77777777" w:rsidR="00B15441" w:rsidRPr="00A678E2" w:rsidRDefault="00B15441" w:rsidP="00A678E2">
      <w:pPr>
        <w:pBdr>
          <w:top w:val="nil"/>
          <w:left w:val="nil"/>
          <w:bottom w:val="nil"/>
          <w:right w:val="nil"/>
          <w:between w:val="nil"/>
        </w:pBdr>
      </w:pPr>
    </w:p>
    <w:p w14:paraId="6014F366" w14:textId="2876D144" w:rsidR="00055778" w:rsidRPr="00A678E2" w:rsidRDefault="00055778" w:rsidP="00A678E2">
      <w:pPr>
        <w:pBdr>
          <w:top w:val="nil"/>
          <w:left w:val="nil"/>
          <w:bottom w:val="nil"/>
          <w:right w:val="nil"/>
          <w:between w:val="nil"/>
        </w:pBdr>
      </w:pPr>
      <w:r w:rsidRPr="00A678E2">
        <w:t>Email addresses of co-authors:</w:t>
      </w:r>
    </w:p>
    <w:p w14:paraId="528DB21B" w14:textId="4FA47168" w:rsidR="00055778" w:rsidRPr="00A678E2" w:rsidRDefault="00055778" w:rsidP="00A678E2">
      <w:pPr>
        <w:pBdr>
          <w:top w:val="nil"/>
          <w:left w:val="nil"/>
          <w:bottom w:val="nil"/>
          <w:right w:val="nil"/>
          <w:between w:val="nil"/>
        </w:pBdr>
        <w:rPr>
          <w:vertAlign w:val="superscript"/>
        </w:rPr>
      </w:pPr>
      <w:r w:rsidRPr="00A678E2">
        <w:t>Kun Yun</w:t>
      </w:r>
      <w:r w:rsidRPr="00A678E2">
        <w:tab/>
      </w:r>
      <w:r w:rsidRPr="00A678E2">
        <w:tab/>
      </w:r>
      <w:r w:rsidRPr="00A678E2">
        <w:tab/>
        <w:t>(Yun.Kun@mayo.edu)</w:t>
      </w:r>
      <w:r w:rsidRPr="00A678E2">
        <w:tab/>
      </w:r>
    </w:p>
    <w:p w14:paraId="1383A4CA" w14:textId="54035AD1" w:rsidR="00055778" w:rsidRPr="00A678E2" w:rsidRDefault="00055778" w:rsidP="00A678E2">
      <w:pPr>
        <w:pBdr>
          <w:top w:val="nil"/>
          <w:left w:val="nil"/>
          <w:bottom w:val="nil"/>
          <w:right w:val="nil"/>
          <w:between w:val="nil"/>
        </w:pBdr>
        <w:rPr>
          <w:vertAlign w:val="superscript"/>
        </w:rPr>
      </w:pPr>
      <w:r w:rsidRPr="00A678E2">
        <w:t>R. Leo Sakemura</w:t>
      </w:r>
      <w:r w:rsidRPr="00A678E2">
        <w:tab/>
      </w:r>
      <w:r w:rsidRPr="00A678E2">
        <w:tab/>
        <w:t>(sakemura.reona@mayo.edu)</w:t>
      </w:r>
    </w:p>
    <w:p w14:paraId="0184E1CD" w14:textId="49E3C599" w:rsidR="00055778" w:rsidRPr="00A678E2" w:rsidRDefault="00055778" w:rsidP="00A678E2">
      <w:pPr>
        <w:pBdr>
          <w:top w:val="nil"/>
          <w:left w:val="nil"/>
          <w:bottom w:val="nil"/>
          <w:right w:val="nil"/>
          <w:between w:val="nil"/>
        </w:pBdr>
        <w:rPr>
          <w:vertAlign w:val="superscript"/>
        </w:rPr>
      </w:pPr>
      <w:r w:rsidRPr="00A678E2">
        <w:t>Truc N. Huynh</w:t>
      </w:r>
      <w:r w:rsidRPr="00A678E2">
        <w:tab/>
      </w:r>
      <w:r w:rsidRPr="00A678E2">
        <w:tab/>
      </w:r>
      <w:r w:rsidRPr="00A678E2">
        <w:tab/>
        <w:t>(huynh.truc@mayo.edu)</w:t>
      </w:r>
    </w:p>
    <w:p w14:paraId="7FDBB65B" w14:textId="14572ED3" w:rsidR="00055778" w:rsidRPr="00A678E2" w:rsidRDefault="00055778" w:rsidP="00A678E2">
      <w:pPr>
        <w:pBdr>
          <w:top w:val="nil"/>
          <w:left w:val="nil"/>
          <w:bottom w:val="nil"/>
          <w:right w:val="nil"/>
          <w:between w:val="nil"/>
        </w:pBdr>
        <w:rPr>
          <w:vertAlign w:val="superscript"/>
        </w:rPr>
      </w:pPr>
      <w:r w:rsidRPr="00A678E2">
        <w:t>Brooke Kimball</w:t>
      </w:r>
      <w:r w:rsidRPr="00A678E2">
        <w:tab/>
      </w:r>
      <w:r w:rsidRPr="00A678E2">
        <w:tab/>
        <w:t>(kimball.brooke@mayo.edu)</w:t>
      </w:r>
    </w:p>
    <w:p w14:paraId="7727F2E9" w14:textId="178BC502" w:rsidR="00055778" w:rsidRPr="00A678E2" w:rsidRDefault="00055778" w:rsidP="00A678E2">
      <w:pPr>
        <w:pBdr>
          <w:top w:val="nil"/>
          <w:left w:val="nil"/>
          <w:bottom w:val="nil"/>
          <w:right w:val="nil"/>
          <w:between w:val="nil"/>
        </w:pBdr>
      </w:pPr>
      <w:r w:rsidRPr="00A678E2">
        <w:t>Elizabeth Siegler</w:t>
      </w:r>
      <w:r w:rsidRPr="00A678E2">
        <w:tab/>
      </w:r>
      <w:r w:rsidRPr="00A678E2">
        <w:tab/>
        <w:t>(siegler.elizabeth@mayo.edu)</w:t>
      </w:r>
    </w:p>
    <w:p w14:paraId="1136F57C" w14:textId="77777777" w:rsidR="00055778" w:rsidRPr="00A678E2" w:rsidRDefault="00055778" w:rsidP="00A678E2">
      <w:pPr>
        <w:pBdr>
          <w:top w:val="nil"/>
          <w:left w:val="nil"/>
          <w:bottom w:val="nil"/>
          <w:right w:val="nil"/>
          <w:between w:val="nil"/>
        </w:pBdr>
      </w:pPr>
    </w:p>
    <w:p w14:paraId="560210A1" w14:textId="28671FF9" w:rsidR="00055778" w:rsidRPr="00A678E2" w:rsidRDefault="00055778" w:rsidP="00A678E2">
      <w:pPr>
        <w:pBdr>
          <w:top w:val="nil"/>
          <w:left w:val="nil"/>
          <w:bottom w:val="nil"/>
          <w:right w:val="nil"/>
          <w:between w:val="nil"/>
        </w:pBdr>
      </w:pPr>
      <w:r w:rsidRPr="00A678E2">
        <w:t>Corresponding author:</w:t>
      </w:r>
    </w:p>
    <w:p w14:paraId="55DEA4DD" w14:textId="27BBA7F0" w:rsidR="00055778" w:rsidRPr="00A678E2" w:rsidRDefault="00055778" w:rsidP="00A678E2">
      <w:pPr>
        <w:pBdr>
          <w:top w:val="nil"/>
          <w:left w:val="nil"/>
          <w:bottom w:val="nil"/>
          <w:right w:val="nil"/>
          <w:between w:val="nil"/>
        </w:pBdr>
      </w:pPr>
      <w:r w:rsidRPr="00A678E2">
        <w:t>Saad S. Kenderian</w:t>
      </w:r>
      <w:r w:rsidRPr="00A678E2">
        <w:tab/>
      </w:r>
      <w:r w:rsidRPr="00A678E2">
        <w:tab/>
        <w:t>(kenderian.saad@mayo.edu)</w:t>
      </w:r>
    </w:p>
    <w:p w14:paraId="7A02618A" w14:textId="77777777" w:rsidR="00BB15D2" w:rsidRPr="00A678E2" w:rsidRDefault="00BB15D2" w:rsidP="00A678E2">
      <w:pPr>
        <w:pBdr>
          <w:top w:val="nil"/>
          <w:left w:val="nil"/>
          <w:bottom w:val="nil"/>
          <w:right w:val="nil"/>
          <w:between w:val="nil"/>
        </w:pBdr>
      </w:pPr>
    </w:p>
    <w:p w14:paraId="60F3B8D4" w14:textId="64D62448" w:rsidR="006E4797" w:rsidRPr="00A678E2" w:rsidRDefault="00551D82" w:rsidP="00A678E2">
      <w:r w:rsidRPr="00A678E2">
        <w:rPr>
          <w:b/>
        </w:rPr>
        <w:t>SUMMARY:</w:t>
      </w:r>
      <w:r w:rsidRPr="00A678E2">
        <w:t xml:space="preserve"> </w:t>
      </w:r>
    </w:p>
    <w:p w14:paraId="01069787" w14:textId="39AD32EA" w:rsidR="006E4797" w:rsidRPr="00A678E2" w:rsidRDefault="00FA2B5E" w:rsidP="00A678E2">
      <w:r w:rsidRPr="00A678E2">
        <w:t xml:space="preserve">Given </w:t>
      </w:r>
      <w:r w:rsidR="00E800EB" w:rsidRPr="00A678E2">
        <w:t xml:space="preserve">the </w:t>
      </w:r>
      <w:r w:rsidR="00AB3EA3" w:rsidRPr="00A678E2">
        <w:t xml:space="preserve">limited </w:t>
      </w:r>
      <w:r w:rsidR="00096D6D" w:rsidRPr="00A678E2">
        <w:t xml:space="preserve">xenograft models </w:t>
      </w:r>
      <w:r w:rsidR="00877856" w:rsidRPr="00A678E2">
        <w:t xml:space="preserve">available </w:t>
      </w:r>
      <w:r w:rsidR="007D0F8B" w:rsidRPr="00A678E2">
        <w:t xml:space="preserve">to study interactions between </w:t>
      </w:r>
      <w:r w:rsidR="008B31F7" w:rsidRPr="00A678E2">
        <w:t xml:space="preserve">human </w:t>
      </w:r>
      <w:r w:rsidR="00D2253D" w:rsidRPr="00A678E2">
        <w:t>CART and myeloid cells</w:t>
      </w:r>
      <w:r w:rsidR="007D0F8B" w:rsidRPr="00A678E2">
        <w:t>,</w:t>
      </w:r>
      <w:r w:rsidR="003E27DD" w:rsidRPr="00A678E2">
        <w:t xml:space="preserve"> </w:t>
      </w:r>
      <w:r w:rsidR="008B31F7" w:rsidRPr="00A678E2">
        <w:t xml:space="preserve">we </w:t>
      </w:r>
      <w:r w:rsidR="000530D4" w:rsidRPr="00A678E2">
        <w:t xml:space="preserve">established </w:t>
      </w:r>
      <w:r w:rsidR="000530D4" w:rsidRPr="00A678E2">
        <w:rPr>
          <w:i/>
          <w:iCs/>
        </w:rPr>
        <w:t>in vitro</w:t>
      </w:r>
      <w:r w:rsidR="000530D4" w:rsidRPr="00A678E2">
        <w:t xml:space="preserve"> and </w:t>
      </w:r>
      <w:r w:rsidR="000530D4" w:rsidRPr="00A678E2">
        <w:rPr>
          <w:i/>
          <w:iCs/>
        </w:rPr>
        <w:t>in vivo</w:t>
      </w:r>
      <w:r w:rsidR="000530D4" w:rsidRPr="00A678E2">
        <w:t xml:space="preserve"> models </w:t>
      </w:r>
      <w:r w:rsidR="005A113E" w:rsidRPr="00A678E2">
        <w:t xml:space="preserve">to understand </w:t>
      </w:r>
      <w:r w:rsidR="009A5149" w:rsidRPr="00A678E2">
        <w:t xml:space="preserve">the </w:t>
      </w:r>
      <w:r w:rsidR="005A113E" w:rsidRPr="00A678E2">
        <w:t xml:space="preserve">impacts of </w:t>
      </w:r>
      <w:r w:rsidR="0016643F" w:rsidRPr="00A678E2">
        <w:t>human macrophages on CART</w:t>
      </w:r>
      <w:r w:rsidR="00EA4C1D" w:rsidRPr="00A678E2">
        <w:t xml:space="preserve"> cells</w:t>
      </w:r>
      <w:r w:rsidR="00297AFD" w:rsidRPr="00A678E2">
        <w:t xml:space="preserve">. </w:t>
      </w:r>
      <w:r w:rsidR="003E005E" w:rsidRPr="00A678E2">
        <w:t>F</w:t>
      </w:r>
      <w:r w:rsidR="003D45B8" w:rsidRPr="00A678E2">
        <w:t>indings</w:t>
      </w:r>
      <w:r w:rsidR="000B5A20" w:rsidRPr="00A678E2">
        <w:t xml:space="preserve"> can potentially be generalized to </w:t>
      </w:r>
      <w:r w:rsidR="00991453" w:rsidRPr="00A678E2">
        <w:t xml:space="preserve">evaluate </w:t>
      </w:r>
      <w:r w:rsidR="003D45B8" w:rsidRPr="00A678E2">
        <w:t>macrophage</w:t>
      </w:r>
      <w:r w:rsidR="00297AFD" w:rsidRPr="00A678E2">
        <w:t xml:space="preserve"> </w:t>
      </w:r>
      <w:r w:rsidR="00D2253D" w:rsidRPr="00A678E2">
        <w:t xml:space="preserve">roles in </w:t>
      </w:r>
      <w:r w:rsidR="00297AFD" w:rsidRPr="00A678E2">
        <w:t>the</w:t>
      </w:r>
      <w:r w:rsidR="00D2253D" w:rsidRPr="00A678E2">
        <w:t xml:space="preserve"> tumor microenvironment and test macrophage-targeted immunotherapies</w:t>
      </w:r>
      <w:r w:rsidRPr="00A678E2">
        <w:t>.</w:t>
      </w:r>
    </w:p>
    <w:p w14:paraId="74EFC8D7" w14:textId="77777777" w:rsidR="006E4797" w:rsidRPr="00A678E2" w:rsidRDefault="006E4797" w:rsidP="00A678E2"/>
    <w:p w14:paraId="2DF8E628" w14:textId="3BB9FAB1" w:rsidR="006E4797" w:rsidRPr="00A678E2" w:rsidRDefault="00551D82" w:rsidP="00A678E2">
      <w:r w:rsidRPr="00A678E2">
        <w:rPr>
          <w:b/>
        </w:rPr>
        <w:t>ABSTRACT:</w:t>
      </w:r>
      <w:r w:rsidRPr="00A678E2">
        <w:t xml:space="preserve"> </w:t>
      </w:r>
    </w:p>
    <w:p w14:paraId="40A249E6" w14:textId="04AD8F1B" w:rsidR="006E4797" w:rsidRPr="00A678E2" w:rsidRDefault="00F3305F" w:rsidP="00A678E2">
      <w:r w:rsidRPr="00A678E2">
        <w:t xml:space="preserve">Chimeric antigen receptor T (CART) cell therapy has led to remarkable clinical successes treating hematological malignancies. However, most patients relapse within 1-2 years. Several mechanisms leading to CART resistance have been identified, including T cell inhibition by immunosuppressive myeloid cells. Growing evidence has shown that monocytes and macrophages in the tumor microenvironment (TME) contribute to poor CART performance and clinical outcomes. </w:t>
      </w:r>
      <w:r w:rsidR="00503541" w:rsidRPr="00A678E2">
        <w:t>P</w:t>
      </w:r>
      <w:r w:rsidR="002536A4" w:rsidRPr="00A678E2">
        <w:t xml:space="preserve">reclinical </w:t>
      </w:r>
      <w:r w:rsidRPr="00A678E2">
        <w:t>models to study interactions between human macrophages and CART cells are</w:t>
      </w:r>
      <w:r w:rsidRPr="00A678E2" w:rsidDel="002536A4">
        <w:t xml:space="preserve"> </w:t>
      </w:r>
      <w:r w:rsidRPr="00A678E2">
        <w:t xml:space="preserve">limited. Here, we </w:t>
      </w:r>
      <w:r w:rsidR="008D641F" w:rsidRPr="00A678E2">
        <w:t>discuss</w:t>
      </w:r>
      <w:r w:rsidRPr="00A678E2">
        <w:t xml:space="preserve"> approach</w:t>
      </w:r>
      <w:r w:rsidR="008D641F" w:rsidRPr="00A678E2">
        <w:t>es</w:t>
      </w:r>
      <w:r w:rsidRPr="00A678E2">
        <w:t xml:space="preserve"> to understand </w:t>
      </w:r>
      <w:r w:rsidR="008D641F" w:rsidRPr="00A678E2">
        <w:t>the</w:t>
      </w:r>
      <w:r w:rsidRPr="00A678E2">
        <w:t xml:space="preserve"> impacts from human macrophages on CART cells both </w:t>
      </w:r>
      <w:r w:rsidRPr="00A678E2">
        <w:rPr>
          <w:i/>
          <w:iCs/>
        </w:rPr>
        <w:t>in vitro</w:t>
      </w:r>
      <w:r w:rsidRPr="00A678E2">
        <w:t xml:space="preserve"> and </w:t>
      </w:r>
      <w:r w:rsidRPr="00A678E2">
        <w:rPr>
          <w:i/>
          <w:iCs/>
        </w:rPr>
        <w:t>in vivo</w:t>
      </w:r>
      <w:r w:rsidRPr="00A678E2">
        <w:t xml:space="preserve">. We describe </w:t>
      </w:r>
      <w:r w:rsidRPr="00A678E2">
        <w:rPr>
          <w:i/>
          <w:iCs/>
        </w:rPr>
        <w:t>in vitro</w:t>
      </w:r>
      <w:r w:rsidRPr="00A678E2">
        <w:t xml:space="preserve"> coculture models to show that immunosuppressive macrophages inhibit CART functions. Additionally, we report a xenograft model where human macrophages and tumor cells are subcutaneously engrafted in NSG mice to study M2-like macrophage interactions with CART cells and tumor cells. These models can be used to evaluate roles of macrophages in </w:t>
      </w:r>
      <w:r w:rsidR="00491385" w:rsidRPr="00A678E2">
        <w:t xml:space="preserve">the </w:t>
      </w:r>
      <w:r w:rsidRPr="00A678E2">
        <w:t>TME and test macrophage-targeted cancer immunotherapies.</w:t>
      </w:r>
      <w:r w:rsidR="009213C9" w:rsidRPr="00A678E2">
        <w:t xml:space="preserve"> </w:t>
      </w:r>
    </w:p>
    <w:p w14:paraId="2CF9CD54" w14:textId="77777777" w:rsidR="006E4797" w:rsidRPr="00A678E2" w:rsidRDefault="006E4797" w:rsidP="00A678E2"/>
    <w:p w14:paraId="188BD1DC" w14:textId="77777777" w:rsidR="009213C9" w:rsidRPr="00A678E2" w:rsidRDefault="00551D82" w:rsidP="00A678E2">
      <w:r w:rsidRPr="00A678E2">
        <w:rPr>
          <w:b/>
        </w:rPr>
        <w:lastRenderedPageBreak/>
        <w:t>INTRODUCTION:</w:t>
      </w:r>
      <w:r w:rsidRPr="00A678E2">
        <w:t xml:space="preserve"> </w:t>
      </w:r>
    </w:p>
    <w:p w14:paraId="70F1FB88" w14:textId="292BA371" w:rsidR="00110A6A" w:rsidRPr="00A678E2" w:rsidRDefault="00110A6A" w:rsidP="00A678E2">
      <w:r w:rsidRPr="00A678E2">
        <w:t xml:space="preserve">Autologous chimeric antigen receptor T (CART) cell therapy has achieved clinical successes in treating relapsed or refractory hematological malignancies, which </w:t>
      </w:r>
      <w:r w:rsidR="00194B8F" w:rsidRPr="00A678E2">
        <w:t xml:space="preserve">has </w:t>
      </w:r>
      <w:r w:rsidRPr="00A678E2">
        <w:t>led to US FDA approval of six CART products targeting CD19 or B cell maturation antigen (BCMA</w:t>
      </w:r>
      <w:r w:rsidR="002E2BB0" w:rsidRPr="00A678E2">
        <w:t>)</w:t>
      </w:r>
      <w:r w:rsidR="00A16A44" w:rsidRPr="00A678E2">
        <w:fldChar w:fldCharType="begin"/>
      </w:r>
      <w:r w:rsidR="00A16A44" w:rsidRPr="00A678E2">
        <w:instrText xml:space="preserve"> ADDIN ZOTERO_ITEM CSL_CITATION {"citationID":"9D1MMcpQ","properties":{"formattedCitation":"\\super 1\\nosupersub{}","plainCitation":"1","noteIndex":0},"citationItems":[{"id":24,"uris":["http://zotero.org/users/14698131/items/A2XXAYKW"],"itemData":{"id":24,"type":"article-journal","abstract":"Chimeric antigen receptor T (CAR-T) cell therapy has drawn increasing attention over the last few decades given its remarkable effectiveness and breakthroughs in treating B cell hematological malignancies. Even though CAR-T cell therapy has outstanding clinical successes, most treated patients still relapse after infusion. CARs are derived from the T cell receptor (TCR) complex and co-stimulatory molecules associated with T cell activation; however, the similarities and differences between CARs and endogenous TCRs regarding their sensitivity, signaling pathway, killing mechanisms, and performance are still not fully understood. In this review, we discuss the parallel comparisons between CARs and TCRs from various aspects and how these current findings might provide novel insights and contribute to improvement of CAR-T cell therapy efficacy.","container-title":"Leukemia","DOI":"10.1038/s41375-023-01976-z","ISSN":"14765551","issue":"10","note":"PMID: 37626090\npublisher: Springer Nature","page":"1953-1962","title":"Who wins the combat, CAR or TCR?","volume":"37","author":[{"family":"Yun","given":"Kun"},{"family":"Siegler","given":"Elizabeth L."},{"family":"Kenderian","given":"Saad S."}],"issued":{"date-parts":[["2023",10,1]]}}}],"schema":"https://github.com/citation-style-language/schema/raw/master/csl-citation.json"} </w:instrText>
      </w:r>
      <w:r w:rsidR="00A16A44" w:rsidRPr="00A678E2">
        <w:fldChar w:fldCharType="separate"/>
      </w:r>
      <w:r w:rsidR="001F46BC" w:rsidRPr="00A678E2">
        <w:rPr>
          <w:vertAlign w:val="superscript"/>
        </w:rPr>
        <w:t>1</w:t>
      </w:r>
      <w:r w:rsidR="00A16A44" w:rsidRPr="00A678E2">
        <w:fldChar w:fldCharType="end"/>
      </w:r>
      <w:r w:rsidR="002E2BB0" w:rsidRPr="00A678E2">
        <w:t xml:space="preserve">. </w:t>
      </w:r>
      <w:r w:rsidRPr="00A678E2">
        <w:t>Despite the impressive initial activity of CART cell therapy, most patients relapse within the first 1-2</w:t>
      </w:r>
      <w:r w:rsidR="005425BC" w:rsidRPr="00A678E2">
        <w:t xml:space="preserve"> </w:t>
      </w:r>
      <w:r w:rsidRPr="00A678E2">
        <w:t>years following treatmen</w:t>
      </w:r>
      <w:r w:rsidR="00D139DF" w:rsidRPr="00A678E2">
        <w:t>t</w:t>
      </w:r>
      <w:r w:rsidR="00BB1AF1" w:rsidRPr="00A678E2">
        <w:fldChar w:fldCharType="begin"/>
      </w:r>
      <w:r w:rsidR="00BB1AF1" w:rsidRPr="00A678E2">
        <w:instrText xml:space="preserve"> ADDIN ZOTERO_ITEM CSL_CITATION {"citationID":"w2tsRe2O","properties":{"formattedCitation":"\\super 2\\nosupersub{}","plainCitation":"2","noteIndex":0},"citationItems":[{"id":23,"uris":["http://zotero.org/users/14698131/items/X3XUNZV2"],"itemData":{"id":23,"type":"article-journal","abstract":"BACKGROUND In a phase 1 trial, axicabtagene ciloleucel (axi-cel), an autologous anti-CD19 chimeric antigen receptor (CAR) T-cell therapy, showed efficacy in patients with refractory large B-cell lymphoma after the failure of conventional therapy. METHODS In this multicenter, phase 2 trial, we enrolled 111 patients with diffuse large B-cell lymphoma, primary mediastinal B-cell lymphoma, or transformed follicular lymphoma who had refractory disease despite undergoing recommended prior therapy. Patients received a target dose of 2×106 anti-CD19 CAR T cells per kilogram of body weight after receiving a conditioning regimen of low-dose cyclophosphamide and fludarabine. The primary end point was the rate of objective response (calculated as the combined rates of complete response and partial response). Secondary end points included overall survival, safety, and biomarker assessments. RESULTS Among the 111 patients who were enrolled, axi-cel was successfully manufactured for 110 (99%) and administered to 101 (91%). The objective response rate was 82%, and the complete response rate was 54%.With a median follow-up of 15.4 months, 42% of the patients continued to have a response, with 40% continuing to have a complete response. The overall rate of survival at 18 months was 52%. The most common adverse events of grade 3 or higher during treatment were neutropenia (in 78% of the patients), anemia (in 43%), and thrombocytopenia (in 38%). Grade 3 or higher cytokine release syndrome and neurologic events occurred in 13% and 28% of the patients, respectively. Three of the patients died during treatment. Higher CAR T-cell levels in blood were associated with response. CONCLUSIONS In this multicenter study, patients with refractory large B-cell lymphoma who received CAR T-cell therapy with axi-cel had high levels of durable response, with a safety profile that included myelosuppression, the cytokine release syndrome, and neurologic events. (Funded by Kite Pharma and the Leukemia and Lymphoma Society Therapy Acceleration Program; ZUMA-1 ClinicalTrials.gov number, NCT02348216 .).","container-title":"New England Journal of Medicine","DOI":"10.1056/nejmoa1707447","ISSN":"0028-4793","issue":"26","note":"PMID: 29226797\npublisher: Massachusetts Medical Society","page":"2531-2544","title":"Axicabtagene Ciloleucel CAR T-Cell Therapy in Refractory Large B-Cell Lymphoma","volume":"377","author":[{"family":"Neelapu","given":"Sattva S."},{"family":"Locke","given":"Frederick L."},{"family":"Bartlett","given":"Nancy L."},{"family":"Lekakis","given":"Lazaros J."},{"family":"Miklos","given":"David B."},{"family":"Jacobson","given":"Caron A."},{"family":"Braunschweig","given":"Ira"},{"family":"Oluwole","given":"Olalekan O."},{"family":"Siddiqi","given":"Tanya"},{"family":"Lin","given":"Yi"},{"family":"Timmerman","given":"John M."},{"family":"Stiff","given":"Patrick J."},{"family":"Friedberg","given":"Jonathan W."},{"family":"Flinn","given":"Ian W."},{"family":"Goy","given":"Andre"},{"family":"Hill","given":"Brian T."},{"family":"Smith","given":"Mitchell R."},{"family":"Deol","given":"Abhinav"},{"family":"Farooq","given":"Umar"},{"family":"McSweeney","given":"Peter"},{"family":"Munoz","given":"Javier"},{"family":"Avivi","given":"Irit"},{"family":"Castro","given":"Januario E."},{"family":"Westin","given":"Jason R."},{"family":"Chavez","given":"Julio C."},{"family":"Ghobadi","given":"Armin"},{"family":"Komanduri","given":"Krishna V."},{"family":"Levy","given":"Ronald"},{"family":"Jacobsen","given":"Eric D."},{"family":"Witzig","given":"Thomas E."},{"family":"Reagan","given":"Patrick"},{"family":"Bot","given":"Adrian"},{"family":"Rossi","given":"John"},{"family":"Navale","given":"Lynn"},{"family":"Jiang","given":"Yizhou"},{"family":"Aycock","given":"Jeff"},{"family":"Elias","given":"Meg"},{"family":"Chang","given":"David"},{"family":"Wiezorek","given":"Jeff"},{"family":"Go","given":"William Y."}],"issued":{"date-parts":[["2017",12,28]]}}}],"schema":"https://github.com/citation-style-language/schema/raw/master/csl-citation.json"} </w:instrText>
      </w:r>
      <w:r w:rsidR="00BB1AF1" w:rsidRPr="00A678E2">
        <w:fldChar w:fldCharType="separate"/>
      </w:r>
      <w:r w:rsidR="001F46BC" w:rsidRPr="00A678E2">
        <w:rPr>
          <w:vertAlign w:val="superscript"/>
        </w:rPr>
        <w:t>2</w:t>
      </w:r>
      <w:r w:rsidR="00BB1AF1" w:rsidRPr="00A678E2">
        <w:fldChar w:fldCharType="end"/>
      </w:r>
      <w:r w:rsidR="00D139DF" w:rsidRPr="00A678E2">
        <w:t>.</w:t>
      </w:r>
      <w:r w:rsidRPr="00A678E2">
        <w:t xml:space="preserve"> Several mechanisms of CART resistance have been identified, including suboptimal T cell fitness, antigen escape, </w:t>
      </w:r>
      <w:r w:rsidR="00CB0D00" w:rsidRPr="00A678E2">
        <w:t xml:space="preserve">and </w:t>
      </w:r>
      <w:r w:rsidRPr="00A678E2">
        <w:t>poor CART persistence, as well as inhibition mediated by the immunosuppressive tumor microenvironment (TME</w:t>
      </w:r>
      <w:r w:rsidR="00554A08" w:rsidRPr="00A678E2">
        <w:t>)</w:t>
      </w:r>
      <w:r w:rsidR="008D1625" w:rsidRPr="00A678E2">
        <w:fldChar w:fldCharType="begin"/>
      </w:r>
      <w:r w:rsidR="008F2B99" w:rsidRPr="00A678E2">
        <w:instrText xml:space="preserve"> ADDIN ZOTERO_ITEM CSL_CITATION {"citationID":"4pa2TYuU","properties":{"formattedCitation":"\\super 2, 3\\nosupersub{}","plainCitation":"2, 3","dontUpdate":true,"noteIndex":0},"citationItems":[{"id":23,"uris":["http://zotero.org/users/14698131/items/X3XUNZV2"],"itemData":{"id":23,"type":"article-journal","abstract":"BACKGROUND In a phase 1 trial, axicabtagene ciloleucel (axi-cel), an autologous anti-CD19 chimeric antigen receptor (CAR) T-cell therapy, showed efficacy in patients with refractory large B-cell lymphoma after the failure of conventional therapy. METHODS In this multicenter, phase 2 trial, we enrolled 111 patients with diffuse large B-cell lymphoma, primary mediastinal B-cell lymphoma, or transformed follicular lymphoma who had refractory disease despite undergoing recommended prior therapy. Patients received a target dose of 2×106 anti-CD19 CAR T cells per kilogram of body weight after receiving a conditioning regimen of low-dose cyclophosphamide and fludarabine. The primary end point was the rate of objective response (calculated as the combined rates of complete response and partial response). Secondary end points included overall survival, safety, and biomarker assessments. RESULTS Among the 111 patients who were enrolled, axi-cel was successfully manufactured for 110 (99%) and administered to 101 (91%). The objective response rate was 82%, and the complete response rate was 54%.With a median follow-up of 15.4 months, 42% of the patients continued to have a response, with 40% continuing to have a complete response. The overall rate of survival at 18 months was 52%. The most common adverse events of grade 3 or higher during treatment were neutropenia (in 78% of the patients), anemia (in 43%), and thrombocytopenia (in 38%). Grade 3 or higher cytokine release syndrome and neurologic events occurred in 13% and 28% of the patients, respectively. Three of the patients died during treatment. Higher CAR T-cell levels in blood were associated with response. CONCLUSIONS In this multicenter study, patients with refractory large B-cell lymphoma who received CAR T-cell therapy with axi-cel had high levels of durable response, with a safety profile that included myelosuppression, the cytokine release syndrome, and neurologic events. (Funded by Kite Pharma and the Leukemia and Lymphoma Society Therapy Acceleration Program; ZUMA-1 ClinicalTrials.gov number, NCT02348216 .).","container-title":"New England Journal of Medicine","DOI":"10.1056/nejmoa1707447","ISSN":"0028-4793","issue":"26","note":"PMID: 29226797\npublisher: Massachusetts Medical Society","page":"2531-2544","title":"Axicabtagene Ciloleucel CAR T-Cell Therapy in Refractory Large B-Cell Lymphoma","volume":"377","author":[{"family":"Neelapu","given":"Sattva S."},{"family":"Locke","given":"Frederick L."},{"family":"Bartlett","given":"Nancy L."},{"family":"Lekakis","given":"Lazaros J."},{"family":"Miklos","given":"David B."},{"family":"Jacobson","given":"Caron A."},{"family":"Braunschweig","given":"Ira"},{"family":"Oluwole","given":"Olalekan O."},{"family":"Siddiqi","given":"Tanya"},{"family":"Lin","given":"Yi"},{"family":"Timmerman","given":"John M."},{"family":"Stiff","given":"Patrick J."},{"family":"Friedberg","given":"Jonathan W."},{"family":"Flinn","given":"Ian W."},{"family":"Goy","given":"Andre"},{"family":"Hill","given":"Brian T."},{"family":"Smith","given":"Mitchell R."},{"family":"Deol","given":"Abhinav"},{"family":"Farooq","given":"Umar"},{"family":"McSweeney","given":"Peter"},{"family":"Munoz","given":"Javier"},{"family":"Avivi","given":"Irit"},{"family":"Castro","given":"Januario E."},{"family":"Westin","given":"Jason R."},{"family":"Chavez","given":"Julio C."},{"family":"Ghobadi","given":"Armin"},{"family":"Komanduri","given":"Krishna V."},{"family":"Levy","given":"Ronald"},{"family":"Jacobsen","given":"Eric D."},{"family":"Witzig","given":"Thomas E."},{"family":"Reagan","given":"Patrick"},{"family":"Bot","given":"Adrian"},{"family":"Rossi","given":"John"},{"family":"Navale","given":"Lynn"},{"family":"Jiang","given":"Yizhou"},{"family":"Aycock","given":"Jeff"},{"family":"Elias","given":"Meg"},{"family":"Chang","given":"David"},{"family":"Wiezorek","given":"Jeff"},{"family":"Go","given":"William Y."}],"issued":{"date-parts":[["2017",12,28]]}}},{"id":22,"uris":["http://zotero.org/users/14698131/items/IULXKEL8"],"itemData":{"id":22,"type":"article-journal","abstract":"The successes with chimeric antigen receptor (CAR) T cell therapy in early clinical trials involving patients with pre-B cell acute lymphoblastic leukaemia (ALL) or B cell lymphomas have revolutionized anticancer therapy, providing a potentially curative option for patients who are refractory to standard treatments. These trials resulted in rapid FDA approvals of anti-CD19 CAR T cell products for both ALL and certain types of B cell lymphoma — the first approved gene therapies in the USA. However, growing experience with these agents has revealed that remissions will be brief in a substantial number of patients owing to poor CAR T cell persistence and/or cancer cell resistance resulting from antigen loss or modulation. Furthermore, the initial experience with CAR T cells has highlighted challenges associated with manufacturing a patient-specific therapy. Understanding the limitations of CAR T cell therapy will be critical to realizing the full potential of this novel treatment approach. Herein, we discuss the factors that can preclude durable remissions following CAR T cell therapy, with a primary focus on the resistance mechanisms that underlie disease relapse. We also provide an overview of potential strategies to overcome these obstacles in an effort to more effectively incorporate this unique therapeutic strategy into standard treatment paradigms.","container-title":"Nature Reviews Clinical Oncology","DOI":"10.1038/s41571-019-0184-6","ISSN":"17594782","issue":"6","note":"PMID: 30837712\npublisher: Nature Publishing Group","page":"372-385","title":"Mechanisms of resistance to CAR T cell therapy","volume":"16","author":[{"family":"Shah","given":"Nirali N."},{"family":"Fry","given":"Terry J."}],"issued":{"date-parts":[["2019",6,1]]}}}],"schema":"https://github.com/citation-style-language/schema/raw/master/csl-citation.json"} </w:instrText>
      </w:r>
      <w:r w:rsidR="008D1625" w:rsidRPr="00A678E2">
        <w:fldChar w:fldCharType="separate"/>
      </w:r>
      <w:r w:rsidR="001F46BC" w:rsidRPr="00A678E2">
        <w:rPr>
          <w:vertAlign w:val="superscript"/>
        </w:rPr>
        <w:t>2,3</w:t>
      </w:r>
      <w:r w:rsidR="008D1625" w:rsidRPr="00A678E2">
        <w:fldChar w:fldCharType="end"/>
      </w:r>
      <w:r w:rsidR="008D1625" w:rsidRPr="00A678E2">
        <w:t>.</w:t>
      </w:r>
      <w:r w:rsidRPr="00A678E2">
        <w:t xml:space="preserve"> Myeloid cells, such as monocytes and macrophages, often comprise a significant part of the TME and have been demonstrated to be major inhibitors of other immune cells, including T cell</w:t>
      </w:r>
      <w:r w:rsidR="00554A08" w:rsidRPr="00A678E2">
        <w:t>s</w:t>
      </w:r>
      <w:r w:rsidR="00554A08" w:rsidRPr="00A678E2">
        <w:fldChar w:fldCharType="begin"/>
      </w:r>
      <w:r w:rsidR="008F2B99" w:rsidRPr="00A678E2">
        <w:instrText xml:space="preserve"> ADDIN ZOTERO_ITEM CSL_CITATION {"citationID":"Mn89TL9w","properties":{"formattedCitation":"\\super 4, 5\\nosupersub{}","plainCitation":"4, 5","dontUpdate":true,"noteIndex":0},"citationItems":[{"id":21,"uris":["http://zotero.org/users/14698131/items/T97AUIVX"],"itemData":{"id":21,"type":"article-journal","abstract":"Monocytes influence multiple aspects of tumor progression, including antitumor immunity, angiogenesis, and metastasis, primarily by infiltrating tumors, and differentiating into tumor-associated macrophages. Emerging evidence suggests that the tumor-induced systemic environment influences the development and phenotype of monocytes before their arrival to the tumor site. As a result, circulating monocytes show functional alterations in cancer, such as the acquisition of immunosuppressive activity and reduced responsiveness to inflammatory stimuli. In this review, we summarize available evidence about cancer-induced changes in monopoiesis and its impact on the abundance and function of monocytes in the periphery. In addition, we describe the phenotypical alterations observed in tumor-educated peripheral blood monocytes and highlight crucial gaps in our knowledge about additional cellular functions that may be affected based on transcriptomic studies. We also highlight emerging therapeutic strategies that aim to reverse cancer-induced changes in monopoiesis and peripheral monocytes to inhibit tumor progression and improve therapy responses. Overall, we suggest that an in-depth understanding of systemic monocyte reprogramming will have implications for cancer immunotherapy and the development of clinical biomarkers.","container-title":"Frontiers in Oncology","DOI":"10.3389/fonc.2020.01399","ISSN":"2234943X","note":"publisher: Frontiers Media S.A.","title":"Systemic Reprogramming of Monocytes in Cancer","volume":"10","author":[{"family":"Kiss","given":"Máté"},{"family":"Caro","given":"Aarushi Audhut"},{"family":"Raes","given":"Geert"},{"family":"Laoui","given":"Damya"}],"issued":{"date-parts":[["2020",9,17]]}}},{"id":"6tfc2WiN/npeHUvyW","uris":["http://zotero.org/users/14698131/items/B4LVI8GB"],"itemData":{"id":30,"type":"article-journal","abstract":"The immunosuppressive tumor microenvironment (TME) represents a major barrier for effective immunotherapy. Tumor-associated macrophages (TAMs) are highly heterogeneous and plastic cell components of the TME which can either promote tumor progression (M2-like) or boost antitumor immunity (M1-like). Here, we demonstrate that a subset of TAMs that express folate receptor β (FRβ) possess an immunosuppressive M2-like profile. In syngeneic tumor mouse models, chimeric antigen receptor (CAR)-T cell-mediated selective elimination of FRβ+ TAMs in the TME results in an enrichment of pro-inflammatory monocytes, an influx of endogenous tumor-specific CD8+ T cells, delayed tumor progression, and prolonged survival. Preconditioning of the TME with FRβ-specific CAR-T cells also improves the effectiveness of tumor-directed anti-mesothelin CAR-T cells, while simultaneous co-administration of both CAR products does not. These results highlight the pro-tumor role of FRβ+ TAMs in the TME and the therapeutic implications of TAM-depleting agents as preparative adjuncts to conventional immunotherapies that directly target tumor antigens.","container-title":"Nature Communications","DOI":"10.1038/s41467-021-20893-2","ISSN":"20411723","issue":"1","note":"PMID: 33563975\npublisher: Nature Research","title":"CAR-T cell-mediated depletion of immunosuppressive tumor-associated macrophages promotes endogenous antitumor immunity and augments adoptive immunotherapy","volume":"12","author":[{"family":"Rodriguez-Garcia","given":"Alba"},{"family":"Lynn","given":"Rachel C."},{"family":"Poussin","given":"Mathilde"},{"family":"Eiva","given":"Monika A."},{"family":"Shaw","given":"Lauren C."},{"family":"O’Connor","given":"Roddy S."},{"family":"Minutolo","given":"Nicholas G."},{"family":"Casado-Medrano","given":"Victoria"},{"family":"Lopez","given":"Gonzalo"},{"family":"Matsuyama","given":"Takami"},{"family":"Powell","given":"Daniel J."}],"issued":{"date-parts":[["2021",12,1]]}}}],"schema":"https://github.com/citation-style-language/schema/raw/master/csl-citation.json"} </w:instrText>
      </w:r>
      <w:r w:rsidR="00554A08" w:rsidRPr="00A678E2">
        <w:fldChar w:fldCharType="separate"/>
      </w:r>
      <w:r w:rsidR="001F46BC" w:rsidRPr="00A678E2">
        <w:rPr>
          <w:vertAlign w:val="superscript"/>
        </w:rPr>
        <w:t>4,5</w:t>
      </w:r>
      <w:r w:rsidR="00554A08" w:rsidRPr="00A678E2">
        <w:fldChar w:fldCharType="end"/>
      </w:r>
      <w:r w:rsidR="00554A08" w:rsidRPr="00A678E2">
        <w:t xml:space="preserve">. </w:t>
      </w:r>
      <w:r w:rsidRPr="00A678E2">
        <w:t>The detrimental effects of myeloid cells within the context of CART cell therapeutic efficacy have been reported in preclinical models and in clinical trials of both hematological and solid tumors</w:t>
      </w:r>
      <w:r w:rsidR="003406B5" w:rsidRPr="00A678E2">
        <w:fldChar w:fldCharType="begin"/>
      </w:r>
      <w:r w:rsidR="008F2B99" w:rsidRPr="00A678E2">
        <w:instrText xml:space="preserve"> ADDIN ZOTERO_ITEM CSL_CITATION {"citationID":"XXZ89AeB","properties":{"formattedCitation":"\\super 3, 6\\nosupersub{}","plainCitation":"3, 6","dontUpdate":true,"noteIndex":0},"citationItems":[{"id":22,"uris":["http://zotero.org/users/14698131/items/IULXKEL8"],"itemData":{"id":22,"type":"article-journal","abstract":"The successes with chimeric antigen receptor (CAR) T cell therapy in early clinical trials involving patients with pre-B cell acute lymphoblastic leukaemia (ALL) or B cell lymphomas have revolutionized anticancer therapy, providing a potentially curative option for patients who are refractory to standard treatments. These trials resulted in rapid FDA approvals of anti-CD19 CAR T cell products for both ALL and certain types of B cell lymphoma — the first approved gene therapies in the USA. However, growing experience with these agents has revealed that remissions will be brief in a substantial number of patients owing to poor CAR T cell persistence and/or cancer cell resistance resulting from antigen loss or modulation. Furthermore, the initial experience with CAR T cells has highlighted challenges associated with manufacturing a patient-specific therapy. Understanding the limitations of CAR T cell therapy will be critical to realizing the full potential of this novel treatment approach. Herein, we discuss the factors that can preclude durable remissions following CAR T cell therapy, with a primary focus on the resistance mechanisms that underlie disease relapse. We also provide an overview of potential strategies to overcome these obstacles in an effort to more effectively incorporate this unique therapeutic strategy into standard treatment paradigms.","container-title":"Nature Reviews Clinical Oncology","DOI":"10.1038/s41571-019-0184-6","ISSN":"17594782","issue":"6","note":"PMID: 30837712\npublisher: Nature Publishing Group","page":"372-385","title":"Mechanisms of resistance to CAR T cell therapy","volume":"16","author":[{"family":"Shah","given":"Nirali N."},{"family":"Fry","given":"Terry J."}],"issued":{"date-parts":[["2019",6,1]]}}},{"id":436,"uris":["http://zotero.org/users/14698131/items/ZHVBL4GI"],"itemData":{"id":436,"type":"article-journal","container-title":"Molecular Therapy - Oncolytics","DOI":"10.1016/j.omto.2022.03.009","ISSN":"23727705","journalAbbreviation":"Molecular Therapy - Oncolytics","language":"en","page":"69-77","source":"DOI.org (Crossref)","title":"CAR T cell therapy and the tumor microenvironment: Current challenges and opportunities","title-short":"CAR T cell therapy and the tumor microenvironment","volume":"25","author":[{"family":"Kankeu Fonkoua","given":"Lionel A."},{"family":"Sirpilla","given":"Olivia"},{"family":"Sakemura","given":"Reona"},{"family":"Siegler","given":"Elizabeth L."},{"family":"Kenderian","given":"Saad S."}],"issued":{"date-parts":[["2022",6]]}}}],"schema":"https://github.com/citation-style-language/schema/raw/master/csl-citation.json"} </w:instrText>
      </w:r>
      <w:r w:rsidR="003406B5" w:rsidRPr="00A678E2">
        <w:fldChar w:fldCharType="separate"/>
      </w:r>
      <w:r w:rsidR="001F46BC" w:rsidRPr="00A678E2">
        <w:rPr>
          <w:vertAlign w:val="superscript"/>
        </w:rPr>
        <w:t>3,6</w:t>
      </w:r>
      <w:r w:rsidR="003406B5" w:rsidRPr="00A678E2">
        <w:fldChar w:fldCharType="end"/>
      </w:r>
      <w:r w:rsidRPr="00A678E2">
        <w:t xml:space="preserve">. Myeloid-mediated inhibition </w:t>
      </w:r>
      <w:r w:rsidR="00781BC9" w:rsidRPr="00A678E2">
        <w:t>can</w:t>
      </w:r>
      <w:r w:rsidRPr="00A678E2">
        <w:t xml:space="preserve"> occur from the beginning of the CART manufacturing process—it has been demonstrated that monocytes in the starting apheresis product inhibit </w:t>
      </w:r>
      <w:r w:rsidRPr="00A678E2">
        <w:rPr>
          <w:i/>
          <w:iCs/>
        </w:rPr>
        <w:t>ex vivo</w:t>
      </w:r>
      <w:r w:rsidRPr="00A678E2">
        <w:t xml:space="preserve"> CART expansio</w:t>
      </w:r>
      <w:r w:rsidR="00602D9C" w:rsidRPr="00A678E2">
        <w:t>n</w:t>
      </w:r>
      <w:r w:rsidR="00602D9C" w:rsidRPr="00A678E2">
        <w:fldChar w:fldCharType="begin"/>
      </w:r>
      <w:r w:rsidR="008F2B99" w:rsidRPr="00A678E2">
        <w:instrText xml:space="preserve"> ADDIN ZOTERO_ITEM CSL_CITATION {"citationID":"kiGaYgBy","properties":{"formattedCitation":"\\super 7, 8\\nosupersub{}","plainCitation":"7, 8","dontUpdate":true,"noteIndex":0},"citationItems":[{"id":14,"uris":["http://zotero.org/users/14698131/items/6CLNPA5J"],"itemData":{"id":14,"type":"article-journal","abstract":"Background: Clinical trials of Chimeric Antigen Receptor (CAR) T cells manufactured from autologous peripheral blood mononuclear cell (PBMC) concentrates for the treatment of hematologic malignancies have been promising, but CAR T cell yields have been variable. This variability is due in part to the contamination of the PBMC concentrates with monocytes and granulocytes. Methods: Counter-flow elutriation allows for the closed system separation of lymphocytes from monocytes and granulocytes. We investigated the use of PBMC concentrates enriched for lymphocytes using elutriation for manufacturing 8 CD19- and 5 GD2-CAR T cell products. Results: When compared to PBMC concentrates, lymphocyte-enriched elutriation fractions contained greater proportions of CD3+ and CD56+ cells and reduced proportions of CD14+ and CD15+ cells. All 13 CAR T cell products manufactured using the elutriated lymphocytes yielded sufficient quantities of transduced CAR T cells to meet clinical dose criteria. The GD2-CAR T cell products contained significantly more T cells and transduced T cells than the CD19-CAR T cell products. A comparison of the yields of CAR T cells produced from elutriated lymphocytes with the yields of CAR T cells previous produced from cells isolated from PBMC concentrates by anti-CD3/CD28 bead selection or by anti-CD3/CD28 bead selection plus plastic adherence found that greater quantities of GD2-CAR T cells were produced from elutriated lymphocytes, but not CD19-CAR T cells. Conclusions: Enrichment of PBMC concentrates for lymphocytes using elutriation increased the quantity of GD2-CAR T cells produced. These results provide further evidence that CAR T cell expansion is inhibited by monocytes and granulocytes.","container-title":"Journal of Translational Medicine","DOI":"10.1186/s12967-017-1160-5","ISSN":"14795876","issue":"1","note":"PMID: 28298232\npublisher: BioMed Central Ltd.","title":"Elutriated lymphocytes for manufacturing chimeric antigen receptor T cells","volume":"15","author":[{"family":"Stroncek","given":"David F."},{"family":"Lee","given":"Daniel W."},{"family":"Ren","given":"Jiaqiang"},{"family":"Sabatino","given":"Marianna"},{"family":"Highfill","given":"Steven"},{"family":"Khuu","given":"Hanh"},{"family":"Shah","given":"Nirali N."},{"family":"Kaplan","given":"Rosandra N."},{"family":"Fry","given":"Terry J."},{"family":"Mackall","given":"Crystal L."}],"issued":{"date-parts":[["2017",3,16]]}}},{"id":15,"uris":["http://zotero.org/users/14698131/items/H8D2HHNT"],"itemData":{"id":15,"type":"article-journal","abstract":"Background aims Autologous chimeric antigen receptor (CAR) T-cell therapies have shown promising clinical outcomes, but T-cell yields have been variable. CD19- and GD2-CAR T-cell manufacturing records were reviewed to identify sources of variability. Methods CD19-CAR T cells were used to treat 43 patients with acute lymphocytic leukemia or lymphoma and GD2-CAR T cells to treat eight patients with osteosarcoma and three with neuroblastoma. Both types of CAR T cells were manufactured using autologous peripheral blood mononuclear cells (PBMC) concentrates and anti-CD3/CD28 beads for T-cell enrichment and simulation. Results A comparison of the first 6 GD2- and the first 22 CD19-CAR T-cell products manufactured revealed that GD2-CAR T-cell products contained fewer transduced cells than CD19-CAR T-cell products (147 ± 102 × 106 vs 1502 ± 1066 × 106; P = 0.0059), and their PBMC concentrates contained more monocytes (31.4 ± 12.4% vs 18.5 ± 13.7%; P = 0.019). Among the first 28 CD19-CAR T-cell products manufactured, four had poor expansion yielding less than 1 × 106 transduced T cells per kilogram. When PBMC concentrates from these four patients were compared with the 24 others, PBMC concentrates of poorly expanding products contained greater quantities of monocytes (39.8 ± 12.9% vs. 15.3 ± 10.8%, P = 0.0014). Among the patients whose CD19-CAR T cells expanded poorly, manufacturing for two patients was repeated using cryopreserved PBMC concentrates but incorporating a monocyte depleting plastic adherence step, and an adequate dose of CAR T cells was produced for both patients. Conclusions Variability in CAR T-cell expansion is due, at least in part, to the contamination of the starting PBMC concentrates with monocytes.","container-title":"Cytotherapy","DOI":"10.1016/j.jcyt.2016.04.003","ISSN":"14772566","issue":"7","note":"PMID: 27210719","page":"893-901","title":"Myeloid cells in peripheral blood mononuclear cell concentrates inhibit the expansion of chimeric antigen receptor T cells","volume":"18","author":[{"family":"Stroncek","given":"David F."},{"family":"Ren","given":"Jiaqiang"},{"family":"Lee","given":"Daniel W."},{"family":"Tran","given":"Minh"},{"family":"Frodigh","given":"Sue Ellen"},{"family":"Sabatino","given":"Marianna"},{"family":"Khuu","given":"Hanh"},{"family":"Merchant","given":"Melinda S."},{"family":"Mackall","given":"Crystal L."}],"issued":{"date-parts":[["2016",7,1]]}}}],"schema":"https://github.com/citation-style-language/schema/raw/master/csl-citation.json"} </w:instrText>
      </w:r>
      <w:r w:rsidR="00602D9C" w:rsidRPr="00A678E2">
        <w:fldChar w:fldCharType="separate"/>
      </w:r>
      <w:r w:rsidR="001F46BC" w:rsidRPr="00A678E2">
        <w:rPr>
          <w:vertAlign w:val="superscript"/>
        </w:rPr>
        <w:t>7,8</w:t>
      </w:r>
      <w:r w:rsidR="00602D9C" w:rsidRPr="00A678E2">
        <w:fldChar w:fldCharType="end"/>
      </w:r>
      <w:r w:rsidR="00602D9C" w:rsidRPr="00A678E2">
        <w:t>.</w:t>
      </w:r>
      <w:r w:rsidRPr="00A678E2">
        <w:t xml:space="preserve"> Given the accumulating evidence of myeloid-mediated CART inhibition, many studies have </w:t>
      </w:r>
      <w:r w:rsidRPr="00A678E2" w:rsidDel="00E9590B">
        <w:t xml:space="preserve">aimed to engineer CART cells </w:t>
      </w:r>
      <w:r w:rsidRPr="00A678E2">
        <w:t>to target and eliminate</w:t>
      </w:r>
      <w:r w:rsidRPr="00A678E2" w:rsidDel="00E9590B">
        <w:t xml:space="preserve"> immunosuppressive macrophages in TME for better immune response</w:t>
      </w:r>
      <w:r w:rsidR="00BB5206" w:rsidRPr="00A678E2">
        <w:t>s</w:t>
      </w:r>
      <w:r w:rsidR="00BB5206" w:rsidRPr="00A678E2">
        <w:fldChar w:fldCharType="begin"/>
      </w:r>
      <w:r w:rsidR="008F2B99" w:rsidRPr="00A678E2">
        <w:instrText xml:space="preserve"> ADDIN ZOTERO_ITEM CSL_CITATION {"citationID":"fHx2KHLV","properties":{"formattedCitation":"\\super 5\\nosupersub{}","plainCitation":"5","noteIndex":0},"citationItems":[{"id":"6tfc2WiN/npeHUvyW","uris":["http://zotero.org/users/14698131/items/B4LVI8GB"],"itemData":{"id":30,"type":"article-journal","abstract":"The immunosuppressive tumor microenvironment (TME) represents a major barrier for effective immunotherapy. Tumor-associated macrophages (TAMs) are highly heterogeneous and plastic cell components of the TME which can either promote tumor progression (M2-like) or boost antitumor immunity (M1-like). Here, we demonstrate that a subset of TAMs that express folate receptor β (FRβ) possess an immunosuppressive M2-like profile. In syngeneic tumor mouse models, chimeric antigen receptor (CAR)-T cell-mediated selective elimination of FRβ+ TAMs in the TME results in an enrichment of pro-inflammatory monocytes, an influx of endogenous tumor-specific CD8+ T cells, delayed tumor progression, and prolonged survival. Preconditioning of the TME with FRβ-specific CAR-T cells also improves the effectiveness of tumor-directed anti-mesothelin CAR-T cells, while simultaneous co-administration of both CAR products does not. These results highlight the pro-tumor role of FRβ+ TAMs in the TME and the therapeutic implications of TAM-depleting agents as preparative adjuncts to conventional immunotherapies that directly target tumor antigens.","container-title":"Nature Communications","DOI":"10.1038/s41467-021-20893-2","ISSN":"20411723","issue":"1","note":"PMID: 33563975\npublisher: Nature Research","title":"CAR-T cell-mediated depletion of immunosuppressive tumor-associated macrophages promotes endogenous antitumor immunity and augments adoptive immunotherapy","volume":"12","author":[{"family":"Rodriguez-Garcia","given":"Alba"},{"family":"Lynn","given":"Rachel C."},{"family":"Poussin","given":"Mathilde"},{"family":"Eiva","given":"Monika A."},{"family":"Shaw","given":"Lauren C."},{"family":"O’Connor","given":"Roddy S."},{"family":"Minutolo","given":"Nicholas G."},{"family":"Casado-Medrano","given":"Victoria"},{"family":"Lopez","given":"Gonzalo"},{"family":"Matsuyama","given":"Takami"},{"family":"Powell","given":"Daniel J."}],"issued":{"date-parts":[["2021",12,1]]}}}],"schema":"https://github.com/citation-style-language/schema/raw/master/csl-citation.json"} </w:instrText>
      </w:r>
      <w:r w:rsidR="00BB5206" w:rsidRPr="00A678E2">
        <w:fldChar w:fldCharType="separate"/>
      </w:r>
      <w:r w:rsidR="001F46BC" w:rsidRPr="00A678E2">
        <w:rPr>
          <w:vertAlign w:val="superscript"/>
        </w:rPr>
        <w:t>5</w:t>
      </w:r>
      <w:r w:rsidR="00BB5206" w:rsidRPr="00A678E2">
        <w:fldChar w:fldCharType="end"/>
      </w:r>
      <w:r w:rsidR="00BB5206" w:rsidRPr="00A678E2">
        <w:t>.</w:t>
      </w:r>
      <w:r w:rsidRPr="00A678E2" w:rsidDel="00E9590B">
        <w:t xml:space="preserve"> </w:t>
      </w:r>
      <w:r w:rsidRPr="00A678E2">
        <w:t>However, the mechanisms behind interactions between CART cells and immunosuppressive macrophages</w:t>
      </w:r>
      <w:r w:rsidRPr="00A678E2" w:rsidDel="00D657AA">
        <w:t xml:space="preserve"> </w:t>
      </w:r>
      <w:r w:rsidRPr="00A678E2">
        <w:t>are still not fully elucidated</w:t>
      </w:r>
      <w:r w:rsidR="00250F65" w:rsidRPr="00A678E2">
        <w:t xml:space="preserve">. Additionally, there </w:t>
      </w:r>
      <w:r w:rsidR="00221DC3" w:rsidRPr="00A678E2">
        <w:t>are</w:t>
      </w:r>
      <w:r w:rsidR="00250F65" w:rsidRPr="00A678E2">
        <w:t xml:space="preserve"> limited </w:t>
      </w:r>
      <w:r w:rsidR="00E62D6B" w:rsidRPr="00A678E2">
        <w:t xml:space="preserve">publicly available </w:t>
      </w:r>
      <w:r w:rsidR="00DC00D9" w:rsidRPr="00A678E2">
        <w:t xml:space="preserve">xenograft models </w:t>
      </w:r>
      <w:r w:rsidR="007B2961" w:rsidRPr="00A678E2">
        <w:t>of these interactions</w:t>
      </w:r>
      <w:r w:rsidRPr="00A678E2">
        <w:t xml:space="preserve">. Therefore, </w:t>
      </w:r>
      <w:r w:rsidR="00DC00D9" w:rsidRPr="00A678E2">
        <w:t xml:space="preserve">there is an urgent need </w:t>
      </w:r>
      <w:r w:rsidR="000E4A28" w:rsidRPr="00A678E2">
        <w:t xml:space="preserve">for models studying interactions between human macrophages and </w:t>
      </w:r>
      <w:r w:rsidR="009E1D48" w:rsidRPr="00A678E2">
        <w:t xml:space="preserve">CART cells </w:t>
      </w:r>
      <w:r w:rsidR="0061008B" w:rsidRPr="00A678E2">
        <w:t xml:space="preserve">both </w:t>
      </w:r>
      <w:r w:rsidR="009E1D48" w:rsidRPr="00A678E2">
        <w:rPr>
          <w:i/>
          <w:iCs/>
        </w:rPr>
        <w:t>in</w:t>
      </w:r>
      <w:r w:rsidR="0061008B" w:rsidRPr="00A678E2">
        <w:rPr>
          <w:i/>
          <w:iCs/>
        </w:rPr>
        <w:t xml:space="preserve"> vitro</w:t>
      </w:r>
      <w:r w:rsidR="0061008B" w:rsidRPr="00A678E2">
        <w:t xml:space="preserve"> and </w:t>
      </w:r>
      <w:r w:rsidR="00C26707" w:rsidRPr="00A678E2">
        <w:t>in mouse models.</w:t>
      </w:r>
      <w:r w:rsidR="009213C9" w:rsidRPr="00A678E2">
        <w:t xml:space="preserve"> </w:t>
      </w:r>
    </w:p>
    <w:p w14:paraId="48BA6B0A" w14:textId="77777777" w:rsidR="006E4797" w:rsidRPr="00A678E2" w:rsidRDefault="006E4797" w:rsidP="00A678E2"/>
    <w:p w14:paraId="30E87CEF" w14:textId="4DD30D2D" w:rsidR="003B6FCE" w:rsidRPr="00A678E2" w:rsidRDefault="00203628" w:rsidP="00A678E2">
      <w:r w:rsidRPr="00A678E2">
        <w:t xml:space="preserve">Here, we describe </w:t>
      </w:r>
      <w:r w:rsidR="00D90AE6" w:rsidRPr="00A678E2">
        <w:t>a method where</w:t>
      </w:r>
      <w:r w:rsidR="003B6FCE" w:rsidRPr="00A678E2">
        <w:t xml:space="preserve"> human </w:t>
      </w:r>
      <w:r w:rsidR="00884B6D" w:rsidRPr="00A678E2">
        <w:t>CD19-targeted CART (</w:t>
      </w:r>
      <w:r w:rsidR="003B6FCE" w:rsidRPr="00A678E2">
        <w:t>CART19</w:t>
      </w:r>
      <w:r w:rsidR="00884B6D" w:rsidRPr="00A678E2">
        <w:t>)</w:t>
      </w:r>
      <w:r w:rsidR="00D63AC4" w:rsidRPr="00A678E2">
        <w:t xml:space="preserve"> cells</w:t>
      </w:r>
      <w:r w:rsidR="003B6FCE" w:rsidRPr="00A678E2">
        <w:t xml:space="preserve"> </w:t>
      </w:r>
      <w:r w:rsidR="00B9500D" w:rsidRPr="00A678E2">
        <w:t xml:space="preserve">are cocultured with </w:t>
      </w:r>
      <w:r w:rsidR="004654E1" w:rsidRPr="00A678E2">
        <w:t>CD19</w:t>
      </w:r>
      <w:r w:rsidR="004654E1" w:rsidRPr="00A678E2">
        <w:rPr>
          <w:vertAlign w:val="superscript"/>
        </w:rPr>
        <w:t>+</w:t>
      </w:r>
      <w:r w:rsidR="004654E1" w:rsidRPr="00A678E2">
        <w:t xml:space="preserve"> tumor cells </w:t>
      </w:r>
      <w:r w:rsidR="005E64F1" w:rsidRPr="00A678E2">
        <w:t xml:space="preserve">and </w:t>
      </w:r>
      <w:r w:rsidR="005E64F1" w:rsidRPr="00A678E2">
        <w:rPr>
          <w:i/>
          <w:iCs/>
        </w:rPr>
        <w:t>ex vivo</w:t>
      </w:r>
      <w:r w:rsidR="005E64F1" w:rsidRPr="00A678E2">
        <w:t xml:space="preserve"> polarized M2-like macrophages</w:t>
      </w:r>
      <w:r w:rsidR="00083AA8" w:rsidRPr="00A678E2">
        <w:t xml:space="preserve">. </w:t>
      </w:r>
      <w:r w:rsidR="00393E9B" w:rsidRPr="00A678E2">
        <w:t xml:space="preserve">Additionally, we </w:t>
      </w:r>
      <w:r w:rsidR="00916E6C" w:rsidRPr="00A678E2">
        <w:t xml:space="preserve">report </w:t>
      </w:r>
      <w:r w:rsidR="00393E9B" w:rsidRPr="00A678E2">
        <w:t xml:space="preserve">a </w:t>
      </w:r>
      <w:r w:rsidR="00A30199" w:rsidRPr="00A678E2">
        <w:t xml:space="preserve">xenograft mouse model </w:t>
      </w:r>
      <w:r w:rsidR="00884B6D" w:rsidRPr="00A678E2">
        <w:t>in which</w:t>
      </w:r>
      <w:r w:rsidR="00A30199" w:rsidRPr="00A678E2">
        <w:t xml:space="preserve"> immunodeficient mice </w:t>
      </w:r>
      <w:r w:rsidR="00F70948" w:rsidRPr="00A678E2">
        <w:t>are</w:t>
      </w:r>
      <w:r w:rsidR="00A30199" w:rsidRPr="00A678E2">
        <w:t xml:space="preserve"> subcutaneously engrafted with </w:t>
      </w:r>
      <w:r w:rsidR="00041382" w:rsidRPr="00A678E2">
        <w:t>both target cells and human macrophages</w:t>
      </w:r>
      <w:r w:rsidR="00460709" w:rsidRPr="00A678E2">
        <w:t xml:space="preserve">, allowing </w:t>
      </w:r>
      <w:r w:rsidR="005A7B1D" w:rsidRPr="00A678E2">
        <w:t xml:space="preserve">for the </w:t>
      </w:r>
      <w:r w:rsidR="00230BFC" w:rsidRPr="00A678E2">
        <w:t xml:space="preserve">evaluation of </w:t>
      </w:r>
      <w:r w:rsidR="005A7B1D" w:rsidRPr="00A678E2">
        <w:t>immuno</w:t>
      </w:r>
      <w:r w:rsidR="00460709" w:rsidRPr="00A678E2">
        <w:t>therapies of interest</w:t>
      </w:r>
      <w:r w:rsidR="00D21C1B" w:rsidRPr="00A678E2">
        <w:t xml:space="preserve"> in </w:t>
      </w:r>
      <w:r w:rsidR="002D0B0E" w:rsidRPr="00A678E2">
        <w:t>a</w:t>
      </w:r>
      <w:r w:rsidR="00D21C1B" w:rsidRPr="00A678E2">
        <w:t xml:space="preserve"> </w:t>
      </w:r>
      <w:r w:rsidR="00F45186" w:rsidRPr="00A678E2">
        <w:t>setting</w:t>
      </w:r>
      <w:r w:rsidR="00D21C1B" w:rsidRPr="00A678E2">
        <w:t xml:space="preserve"> </w:t>
      </w:r>
      <w:r w:rsidR="002D0B0E" w:rsidRPr="00A678E2">
        <w:t>with</w:t>
      </w:r>
      <w:r w:rsidR="00D21C1B" w:rsidRPr="00A678E2">
        <w:t xml:space="preserve"> </w:t>
      </w:r>
      <w:r w:rsidR="002D0B0E" w:rsidRPr="00A678E2">
        <w:t xml:space="preserve">immunosuppressive </w:t>
      </w:r>
      <w:r w:rsidR="00D21C1B" w:rsidRPr="00A678E2">
        <w:t>macrophage</w:t>
      </w:r>
      <w:r w:rsidR="002D0B0E" w:rsidRPr="00A678E2">
        <w:t>s</w:t>
      </w:r>
      <w:r w:rsidR="00FD4B76" w:rsidRPr="00A678E2">
        <w:t xml:space="preserve">. </w:t>
      </w:r>
      <w:r w:rsidR="00E244D4" w:rsidRPr="00A678E2">
        <w:t xml:space="preserve">Specifically, </w:t>
      </w:r>
      <w:r w:rsidR="00117890" w:rsidRPr="00A678E2">
        <w:t>we analyze</w:t>
      </w:r>
      <w:r w:rsidR="00F70948" w:rsidRPr="00A678E2">
        <w:t>d</w:t>
      </w:r>
      <w:r w:rsidR="00D46A32" w:rsidRPr="00A678E2">
        <w:t xml:space="preserve"> CART antigen-specific proliferation in the presence or absence of immunosuppressive macrophages </w:t>
      </w:r>
      <w:r w:rsidR="00D46A32" w:rsidRPr="00A678E2">
        <w:rPr>
          <w:i/>
          <w:iCs/>
        </w:rPr>
        <w:t>in vitro</w:t>
      </w:r>
      <w:r w:rsidR="00EB32FC" w:rsidRPr="00A678E2">
        <w:t>, showing significant inhibition in T cell expansion</w:t>
      </w:r>
      <w:r w:rsidR="00485F46" w:rsidRPr="00A678E2">
        <w:t xml:space="preserve"> in </w:t>
      </w:r>
      <w:r w:rsidR="002D0B0E" w:rsidRPr="00A678E2">
        <w:t xml:space="preserve">both </w:t>
      </w:r>
      <w:proofErr w:type="spellStart"/>
      <w:r w:rsidR="002D0B0E" w:rsidRPr="00A678E2">
        <w:t>transwell</w:t>
      </w:r>
      <w:proofErr w:type="spellEnd"/>
      <w:r w:rsidR="002D0B0E" w:rsidRPr="00A678E2">
        <w:t xml:space="preserve"> and direct co-</w:t>
      </w:r>
      <w:r w:rsidR="008A4C51" w:rsidRPr="00A678E2">
        <w:t>culture plates</w:t>
      </w:r>
      <w:r w:rsidR="00EB32FC" w:rsidRPr="00A678E2">
        <w:t xml:space="preserve">. </w:t>
      </w:r>
      <w:r w:rsidR="00B42C21" w:rsidRPr="00A678E2">
        <w:t>In our xenograft</w:t>
      </w:r>
      <w:r w:rsidR="009F1615" w:rsidRPr="00A678E2">
        <w:t xml:space="preserve"> model, NSG mice were subcutaneously engrafted with tumor cells and human macrophages </w:t>
      </w:r>
      <w:r w:rsidR="0030429F" w:rsidRPr="00A678E2">
        <w:t xml:space="preserve">suspended in </w:t>
      </w:r>
      <w:r w:rsidR="00055778" w:rsidRPr="00A678E2">
        <w:t>Matrigel</w:t>
      </w:r>
      <w:r w:rsidR="0030429F" w:rsidRPr="00A678E2">
        <w:t xml:space="preserve"> </w:t>
      </w:r>
      <w:r w:rsidR="003569BB" w:rsidRPr="00A678E2">
        <w:t xml:space="preserve">for </w:t>
      </w:r>
      <w:r w:rsidR="00C54979" w:rsidRPr="00A678E2">
        <w:t>therapy screening</w:t>
      </w:r>
      <w:r w:rsidR="007A7392" w:rsidRPr="00A678E2">
        <w:t xml:space="preserve">. </w:t>
      </w:r>
      <w:r w:rsidR="00055778" w:rsidRPr="00A678E2">
        <w:t>This</w:t>
      </w:r>
      <w:r w:rsidR="007A7392" w:rsidRPr="00A678E2">
        <w:t xml:space="preserve"> </w:t>
      </w:r>
      <w:r w:rsidR="0048728B" w:rsidRPr="00A678E2">
        <w:t xml:space="preserve">animal model successfully </w:t>
      </w:r>
      <w:r w:rsidR="00337299" w:rsidRPr="00A678E2">
        <w:t xml:space="preserve">showed that </w:t>
      </w:r>
      <w:r w:rsidR="00D67C18" w:rsidRPr="00A678E2">
        <w:rPr>
          <w:i/>
          <w:iCs/>
        </w:rPr>
        <w:t>ex vivo</w:t>
      </w:r>
      <w:r w:rsidR="00D67C18" w:rsidRPr="00A678E2">
        <w:t xml:space="preserve"> differentiated </w:t>
      </w:r>
      <w:r w:rsidR="00C54979" w:rsidRPr="00A678E2">
        <w:t>immunosuppressive</w:t>
      </w:r>
      <w:r w:rsidR="00D67C18" w:rsidRPr="00A678E2">
        <w:t xml:space="preserve"> human macrophages were able to promote tumor progression in NSG mice. </w:t>
      </w:r>
      <w:r w:rsidR="00D6743D" w:rsidRPr="00A678E2">
        <w:t xml:space="preserve">By following this protocol, </w:t>
      </w:r>
      <w:r w:rsidR="004D3E18" w:rsidRPr="00A678E2">
        <w:t>the</w:t>
      </w:r>
      <w:r w:rsidR="003232B5" w:rsidRPr="00A678E2">
        <w:t xml:space="preserve"> efficacy</w:t>
      </w:r>
      <w:r w:rsidR="000355B9" w:rsidRPr="00A678E2">
        <w:t xml:space="preserve"> </w:t>
      </w:r>
      <w:r w:rsidR="003232B5" w:rsidRPr="00A678E2">
        <w:t xml:space="preserve">of </w:t>
      </w:r>
      <w:r w:rsidR="000355B9" w:rsidRPr="00A678E2">
        <w:t>immunosuppressive macrophage-target</w:t>
      </w:r>
      <w:r w:rsidR="008D2D78" w:rsidRPr="00A678E2">
        <w:t>ed</w:t>
      </w:r>
      <w:r w:rsidR="00F70948" w:rsidRPr="00A678E2">
        <w:t xml:space="preserve"> therapeutics</w:t>
      </w:r>
      <w:r w:rsidR="004E3A71" w:rsidRPr="00A678E2">
        <w:t xml:space="preserve"> can be tested</w:t>
      </w:r>
      <w:r w:rsidR="00F70948" w:rsidRPr="00A678E2">
        <w:t>, including</w:t>
      </w:r>
      <w:r w:rsidR="008D2D78" w:rsidRPr="00A678E2">
        <w:t xml:space="preserve"> </w:t>
      </w:r>
      <w:r w:rsidR="004E3A71" w:rsidRPr="00A678E2">
        <w:t xml:space="preserve">that of </w:t>
      </w:r>
      <w:r w:rsidR="00055778" w:rsidRPr="00A678E2">
        <w:t>small-molecule</w:t>
      </w:r>
      <w:r w:rsidR="00F70948" w:rsidRPr="00A678E2">
        <w:t xml:space="preserve"> </w:t>
      </w:r>
      <w:r w:rsidR="00B62FF5" w:rsidRPr="00A678E2">
        <w:t xml:space="preserve">drugs, biologicals, </w:t>
      </w:r>
      <w:r w:rsidR="00F70948" w:rsidRPr="00A678E2">
        <w:t>and</w:t>
      </w:r>
      <w:r w:rsidR="003232B5" w:rsidRPr="00A678E2">
        <w:t xml:space="preserve"> </w:t>
      </w:r>
      <w:r w:rsidR="00B66A46" w:rsidRPr="00A678E2">
        <w:t xml:space="preserve">other cell-based therapies. </w:t>
      </w:r>
      <w:r w:rsidR="009B4AE5" w:rsidRPr="00A678E2">
        <w:t xml:space="preserve">However, due to </w:t>
      </w:r>
      <w:r w:rsidR="00EC426D" w:rsidRPr="00A678E2">
        <w:t>limitations of using immunodeficient mice to study</w:t>
      </w:r>
      <w:r w:rsidR="008665B2" w:rsidRPr="00A678E2">
        <w:t xml:space="preserve"> </w:t>
      </w:r>
      <w:r w:rsidR="000F4D45" w:rsidRPr="00A678E2">
        <w:t xml:space="preserve">the </w:t>
      </w:r>
      <w:r w:rsidR="008665B2" w:rsidRPr="00A678E2">
        <w:t>human</w:t>
      </w:r>
      <w:r w:rsidR="00EC426D" w:rsidRPr="00A678E2">
        <w:t xml:space="preserve"> </w:t>
      </w:r>
      <w:r w:rsidR="000F4D45" w:rsidRPr="00A678E2">
        <w:t>TME</w:t>
      </w:r>
      <w:r w:rsidR="00EC426D" w:rsidRPr="00A678E2">
        <w:t xml:space="preserve">, </w:t>
      </w:r>
      <w:r w:rsidR="00E1635C" w:rsidRPr="00A678E2">
        <w:t xml:space="preserve">the proposed models </w:t>
      </w:r>
      <w:r w:rsidR="000F4D45" w:rsidRPr="00A678E2">
        <w:t>are best suited</w:t>
      </w:r>
      <w:r w:rsidR="00E1635C" w:rsidRPr="00A678E2">
        <w:t xml:space="preserve"> for proof-of-concept studies. </w:t>
      </w:r>
    </w:p>
    <w:p w14:paraId="1E961850" w14:textId="77777777" w:rsidR="00F3305F" w:rsidRPr="00A678E2" w:rsidRDefault="00F3305F" w:rsidP="00A678E2"/>
    <w:p w14:paraId="32A92E82" w14:textId="0A096B2D" w:rsidR="006E4797" w:rsidRPr="00A678E2" w:rsidRDefault="00551D82" w:rsidP="00A678E2">
      <w:r w:rsidRPr="00A678E2">
        <w:rPr>
          <w:b/>
        </w:rPr>
        <w:t>PROTOCOL:</w:t>
      </w:r>
    </w:p>
    <w:p w14:paraId="4015356B" w14:textId="78025EFD" w:rsidR="006E4797" w:rsidRPr="00A678E2" w:rsidRDefault="005E3CAB" w:rsidP="00A678E2">
      <w:pPr>
        <w:pBdr>
          <w:top w:val="nil"/>
          <w:left w:val="nil"/>
          <w:bottom w:val="nil"/>
          <w:right w:val="nil"/>
          <w:between w:val="nil"/>
        </w:pBdr>
      </w:pPr>
      <w:r w:rsidRPr="00A678E2">
        <w:t xml:space="preserve">The protocol below follows the guidelines of Mayo Clinic’s Institutional Review </w:t>
      </w:r>
      <w:r w:rsidR="00AA5E33" w:rsidRPr="00A678E2">
        <w:t>Board (IRB)</w:t>
      </w:r>
      <w:r w:rsidR="002453A8" w:rsidRPr="00A678E2">
        <w:t xml:space="preserve">, </w:t>
      </w:r>
      <w:r w:rsidR="00AA5E33" w:rsidRPr="00A678E2">
        <w:t>Institutional Biosafety Committee (IBC)</w:t>
      </w:r>
      <w:r w:rsidR="002453A8" w:rsidRPr="00A678E2">
        <w:t xml:space="preserve">, and </w:t>
      </w:r>
      <w:r w:rsidR="00446E68" w:rsidRPr="00A678E2">
        <w:t xml:space="preserve">Department of Comparative Medicine under Institutional Animal Care and Use Committee </w:t>
      </w:r>
      <w:r w:rsidR="003D5CFC" w:rsidRPr="00A678E2">
        <w:t>protocol</w:t>
      </w:r>
      <w:r w:rsidR="00EB1F99" w:rsidRPr="00A678E2">
        <w:t xml:space="preserve"> A00001767.</w:t>
      </w:r>
    </w:p>
    <w:p w14:paraId="64964533" w14:textId="77777777" w:rsidR="00E33885" w:rsidRPr="00A678E2" w:rsidRDefault="00E33885" w:rsidP="00A678E2">
      <w:pPr>
        <w:pBdr>
          <w:top w:val="nil"/>
          <w:left w:val="nil"/>
          <w:bottom w:val="nil"/>
          <w:right w:val="nil"/>
          <w:between w:val="nil"/>
        </w:pBdr>
      </w:pPr>
    </w:p>
    <w:p w14:paraId="74591450" w14:textId="7CC5A763" w:rsidR="00E33885" w:rsidRPr="00A678E2" w:rsidRDefault="00952E71" w:rsidP="00A678E2">
      <w:pPr>
        <w:pStyle w:val="ListParagraph"/>
        <w:numPr>
          <w:ilvl w:val="0"/>
          <w:numId w:val="19"/>
        </w:numPr>
        <w:pBdr>
          <w:top w:val="nil"/>
          <w:left w:val="nil"/>
          <w:bottom w:val="nil"/>
          <w:right w:val="nil"/>
          <w:between w:val="nil"/>
        </w:pBdr>
        <w:spacing w:after="0" w:line="240" w:lineRule="auto"/>
        <w:ind w:left="0" w:firstLine="0"/>
        <w:contextualSpacing w:val="0"/>
        <w:jc w:val="both"/>
        <w:rPr>
          <w:rFonts w:ascii="Calibri" w:hAnsi="Calibri" w:cs="Calibri"/>
          <w:b/>
          <w:sz w:val="24"/>
          <w:szCs w:val="24"/>
        </w:rPr>
      </w:pPr>
      <w:r w:rsidRPr="00A678E2">
        <w:rPr>
          <w:rFonts w:ascii="Calibri" w:hAnsi="Calibri" w:cs="Calibri"/>
          <w:b/>
          <w:sz w:val="24"/>
          <w:szCs w:val="24"/>
        </w:rPr>
        <w:t xml:space="preserve">Preparation of </w:t>
      </w:r>
      <w:r w:rsidR="00687EA4" w:rsidRPr="00A678E2">
        <w:rPr>
          <w:rFonts w:ascii="Calibri" w:hAnsi="Calibri" w:cs="Calibri"/>
          <w:b/>
          <w:sz w:val="24"/>
          <w:szCs w:val="24"/>
        </w:rPr>
        <w:t>human classical monocytes</w:t>
      </w:r>
      <w:r w:rsidR="007E64DA" w:rsidRPr="00A678E2">
        <w:rPr>
          <w:rFonts w:ascii="Calibri" w:hAnsi="Calibri" w:cs="Calibri"/>
          <w:b/>
          <w:sz w:val="24"/>
          <w:szCs w:val="24"/>
        </w:rPr>
        <w:t xml:space="preserve"> </w:t>
      </w:r>
      <w:r w:rsidR="00180666" w:rsidRPr="00A678E2">
        <w:rPr>
          <w:rFonts w:ascii="Calibri" w:hAnsi="Calibri" w:cs="Calibri"/>
          <w:b/>
          <w:sz w:val="24"/>
          <w:szCs w:val="24"/>
        </w:rPr>
        <w:t xml:space="preserve">for </w:t>
      </w:r>
      <w:r w:rsidR="00180666" w:rsidRPr="00A678E2">
        <w:rPr>
          <w:rFonts w:ascii="Calibri" w:hAnsi="Calibri" w:cs="Calibri"/>
          <w:b/>
          <w:i/>
          <w:sz w:val="24"/>
          <w:szCs w:val="24"/>
        </w:rPr>
        <w:t>in vitro</w:t>
      </w:r>
      <w:r w:rsidR="00180666" w:rsidRPr="00A678E2">
        <w:rPr>
          <w:rFonts w:ascii="Calibri" w:hAnsi="Calibri" w:cs="Calibri"/>
          <w:b/>
          <w:sz w:val="24"/>
          <w:szCs w:val="24"/>
        </w:rPr>
        <w:t xml:space="preserve"> study</w:t>
      </w:r>
    </w:p>
    <w:p w14:paraId="3B43DDD3" w14:textId="1D60FCB8" w:rsidR="00242B97" w:rsidRPr="00A678E2" w:rsidRDefault="00242B97" w:rsidP="00A678E2">
      <w:pPr>
        <w:pBdr>
          <w:top w:val="nil"/>
          <w:left w:val="nil"/>
          <w:bottom w:val="nil"/>
          <w:right w:val="nil"/>
          <w:between w:val="nil"/>
        </w:pBdr>
      </w:pPr>
    </w:p>
    <w:p w14:paraId="6EA51D07" w14:textId="73EB96EB" w:rsidR="00463235" w:rsidRPr="00A678E2" w:rsidRDefault="00242B97" w:rsidP="00A678E2">
      <w:pPr>
        <w:pStyle w:val="ListParagraph"/>
        <w:numPr>
          <w:ilvl w:val="1"/>
          <w:numId w:val="19"/>
        </w:numPr>
        <w:pBdr>
          <w:top w:val="nil"/>
          <w:left w:val="nil"/>
          <w:bottom w:val="nil"/>
          <w:right w:val="nil"/>
          <w:between w:val="nil"/>
        </w:pBdr>
        <w:spacing w:after="0" w:line="240" w:lineRule="auto"/>
        <w:ind w:left="0" w:firstLine="0"/>
        <w:contextualSpacing w:val="0"/>
        <w:jc w:val="both"/>
        <w:rPr>
          <w:rFonts w:ascii="Calibri" w:eastAsia="Calibri" w:hAnsi="Calibri" w:cs="Calibri"/>
          <w:sz w:val="24"/>
          <w:szCs w:val="24"/>
        </w:rPr>
      </w:pPr>
      <w:r w:rsidRPr="00A678E2">
        <w:rPr>
          <w:rFonts w:ascii="Calibri" w:eastAsia="Calibri" w:hAnsi="Calibri" w:cs="Calibri"/>
          <w:sz w:val="24"/>
          <w:szCs w:val="24"/>
        </w:rPr>
        <w:t>Isolat</w:t>
      </w:r>
      <w:r w:rsidR="003E66D7" w:rsidRPr="00A678E2">
        <w:rPr>
          <w:rFonts w:ascii="Calibri" w:eastAsia="Calibri" w:hAnsi="Calibri" w:cs="Calibri"/>
          <w:sz w:val="24"/>
          <w:szCs w:val="24"/>
        </w:rPr>
        <w:t>e</w:t>
      </w:r>
      <w:r w:rsidRPr="00A678E2">
        <w:rPr>
          <w:rFonts w:ascii="Calibri" w:eastAsia="Calibri" w:hAnsi="Calibri" w:cs="Calibri"/>
          <w:sz w:val="24"/>
          <w:szCs w:val="24"/>
        </w:rPr>
        <w:t xml:space="preserve"> </w:t>
      </w:r>
      <w:r w:rsidR="003E66D7" w:rsidRPr="00A678E2">
        <w:rPr>
          <w:rFonts w:ascii="Calibri" w:eastAsia="Calibri" w:hAnsi="Calibri" w:cs="Calibri"/>
          <w:sz w:val="24"/>
          <w:szCs w:val="24"/>
        </w:rPr>
        <w:t xml:space="preserve">peripheral blood mononuclear cells (PBMCs) from </w:t>
      </w:r>
      <w:r w:rsidR="000B0569" w:rsidRPr="00A678E2">
        <w:rPr>
          <w:rFonts w:ascii="Calibri" w:eastAsia="Calibri" w:hAnsi="Calibri" w:cs="Calibri"/>
          <w:sz w:val="24"/>
          <w:szCs w:val="24"/>
        </w:rPr>
        <w:t xml:space="preserve">healthy </w:t>
      </w:r>
      <w:r w:rsidR="00810668" w:rsidRPr="00A678E2">
        <w:rPr>
          <w:rFonts w:ascii="Calibri" w:eastAsia="Calibri" w:hAnsi="Calibri" w:cs="Calibri"/>
          <w:sz w:val="24"/>
          <w:szCs w:val="24"/>
        </w:rPr>
        <w:t>blood donors as</w:t>
      </w:r>
      <w:r w:rsidR="00EE554C" w:rsidRPr="00A678E2">
        <w:rPr>
          <w:rFonts w:ascii="Calibri" w:eastAsia="Calibri" w:hAnsi="Calibri" w:cs="Calibri"/>
          <w:sz w:val="24"/>
          <w:szCs w:val="24"/>
        </w:rPr>
        <w:t xml:space="preserve"> </w:t>
      </w:r>
      <w:r w:rsidR="00810668" w:rsidRPr="00A678E2">
        <w:rPr>
          <w:rFonts w:ascii="Calibri" w:eastAsia="Calibri" w:hAnsi="Calibri" w:cs="Calibri"/>
          <w:sz w:val="24"/>
          <w:szCs w:val="24"/>
        </w:rPr>
        <w:t>previously described</w:t>
      </w:r>
      <w:r w:rsidR="003B3624" w:rsidRPr="00A678E2">
        <w:rPr>
          <w:rFonts w:ascii="Calibri" w:eastAsia="Calibri" w:hAnsi="Calibri" w:cs="Calibri"/>
          <w:sz w:val="24"/>
          <w:szCs w:val="24"/>
        </w:rPr>
        <w:fldChar w:fldCharType="begin"/>
      </w:r>
      <w:r w:rsidR="008F2B99" w:rsidRPr="00A678E2">
        <w:rPr>
          <w:rFonts w:ascii="Calibri" w:eastAsia="Calibri" w:hAnsi="Calibri" w:cs="Calibri"/>
          <w:sz w:val="24"/>
          <w:szCs w:val="24"/>
        </w:rPr>
        <w:instrText xml:space="preserve"> ADDIN ZOTERO_ITEM CSL_CITATION {"citationID":"JNfIaIEZ","properties":{"formattedCitation":"\\super 9\\nosupersub{}","plainCitation":"9","noteIndex":0},"citationItems":[{"id":"6tfc2WiN/XDhUhLVC","uris":["http://zotero.org/users/14698131/items/U3TH7HDA"],"itemData":{"id":142,"type":"article-journal","abstract":"Chimeric antigen receptor T (CAR-T) cell therapy is a cutting edge and potentially revolutionary new treatment option for cancer. However, there are significant limitations to its widespread use in the treatment of cancer. These limitations include the development of unique toxicities such as cytokine release syndrome (CRS) and neurotoxicity (NT) and limited expansion, effector functions, and anti-tumor activity in solid tumors. One strategy to enhance CAR-T efficacy and/or control toxicities of CAR-T cells is to edit the genome of the CAR-T cells themselves during CAR-T cell manufacturing. Here, we describe the use of CRISPR/Cas9 gene editing in CAR-T cells via transduction with a lentiviral construct containing a guide RNA to granulocyte macrophage colony-stimulating factor (GM-CSF) and Cas9. As an example, we describe CRISPR/Cas9 mediated knockout of GM-CSF. We have shown that these GM-CSFk/o CAR-T cells effectively produce less GM-CSF while maintaining critical T cell function and result in enhanced anti-tumor activity in vivo compared to wild type CAR-T cells.","container-title":"Journal of Visualized Experiments","DOI":"10.3791/59629","ISSN":"1940087X","issue":"149","note":"PMID: 31380838\npublisher: Journal of Visualized Experiments","title":"Using crispr/cas9 to knock out gm-csf in car-t cells","volume":"2019","author":[{"family":"Sterner","given":"Rosalie M."},{"family":"Cox","given":"Michelle J."},{"family":"Sakemura","given":"Reona"},{"family":"Kenderian","given":"Saad S."}],"issued":{"date-parts":[["2019",7,1]]}}}],"schema":"https://github.com/citation-style-language/schema/raw/master/csl-citation.json"} </w:instrText>
      </w:r>
      <w:r w:rsidR="003B3624" w:rsidRPr="00A678E2">
        <w:rPr>
          <w:rFonts w:ascii="Calibri" w:eastAsia="Calibri" w:hAnsi="Calibri" w:cs="Calibri"/>
          <w:sz w:val="24"/>
          <w:szCs w:val="24"/>
        </w:rPr>
        <w:fldChar w:fldCharType="separate"/>
      </w:r>
      <w:r w:rsidR="001F46BC" w:rsidRPr="00A678E2">
        <w:rPr>
          <w:rFonts w:ascii="Calibri" w:hAnsi="Calibri" w:cs="Calibri"/>
          <w:sz w:val="24"/>
          <w:szCs w:val="24"/>
          <w:vertAlign w:val="superscript"/>
        </w:rPr>
        <w:t>9</w:t>
      </w:r>
      <w:r w:rsidR="003B3624" w:rsidRPr="00A678E2">
        <w:rPr>
          <w:rFonts w:ascii="Calibri" w:eastAsia="Calibri" w:hAnsi="Calibri" w:cs="Calibri"/>
          <w:sz w:val="24"/>
          <w:szCs w:val="24"/>
        </w:rPr>
        <w:fldChar w:fldCharType="end"/>
      </w:r>
      <w:r w:rsidR="00810668" w:rsidRPr="00A678E2">
        <w:rPr>
          <w:rFonts w:ascii="Calibri" w:eastAsia="Calibri" w:hAnsi="Calibri" w:cs="Calibri"/>
          <w:sz w:val="24"/>
          <w:szCs w:val="24"/>
        </w:rPr>
        <w:t>.</w:t>
      </w:r>
      <w:r w:rsidR="00C97957" w:rsidRPr="00A678E2">
        <w:rPr>
          <w:rFonts w:ascii="Calibri" w:eastAsia="Calibri" w:hAnsi="Calibri" w:cs="Calibri"/>
          <w:sz w:val="24"/>
          <w:szCs w:val="24"/>
        </w:rPr>
        <w:t xml:space="preserve"> Briefly, </w:t>
      </w:r>
      <w:r w:rsidR="00F930C9" w:rsidRPr="00A678E2">
        <w:rPr>
          <w:rFonts w:ascii="Calibri" w:eastAsia="Calibri" w:hAnsi="Calibri" w:cs="Calibri"/>
          <w:sz w:val="24"/>
          <w:szCs w:val="24"/>
        </w:rPr>
        <w:t>dilute whole blood</w:t>
      </w:r>
      <w:r w:rsidR="0031519A" w:rsidRPr="00A678E2">
        <w:rPr>
          <w:rFonts w:ascii="Calibri" w:eastAsia="Calibri" w:hAnsi="Calibri" w:cs="Calibri"/>
          <w:sz w:val="24"/>
          <w:szCs w:val="24"/>
        </w:rPr>
        <w:t xml:space="preserve"> with </w:t>
      </w:r>
      <w:r w:rsidR="003667C7" w:rsidRPr="00A678E2">
        <w:rPr>
          <w:rFonts w:ascii="Calibri" w:eastAsia="Calibri" w:hAnsi="Calibri" w:cs="Calibri"/>
          <w:sz w:val="24"/>
          <w:szCs w:val="24"/>
        </w:rPr>
        <w:t>2% FBS</w:t>
      </w:r>
      <w:r w:rsidR="001B5962" w:rsidRPr="00A678E2">
        <w:rPr>
          <w:rFonts w:ascii="Calibri" w:eastAsia="Calibri" w:hAnsi="Calibri" w:cs="Calibri"/>
          <w:sz w:val="24"/>
          <w:szCs w:val="24"/>
        </w:rPr>
        <w:t xml:space="preserve"> in PBS </w:t>
      </w:r>
      <w:r w:rsidR="0031519A" w:rsidRPr="00A678E2">
        <w:rPr>
          <w:rFonts w:ascii="Calibri" w:eastAsia="Calibri" w:hAnsi="Calibri" w:cs="Calibri"/>
          <w:sz w:val="24"/>
          <w:szCs w:val="24"/>
        </w:rPr>
        <w:t>at a volume ratio of 1:1</w:t>
      </w:r>
      <w:r w:rsidR="00A678E2">
        <w:rPr>
          <w:rFonts w:ascii="Calibri" w:eastAsia="Calibri" w:hAnsi="Calibri" w:cs="Calibri"/>
          <w:sz w:val="24"/>
          <w:szCs w:val="24"/>
        </w:rPr>
        <w:t>,</w:t>
      </w:r>
      <w:r w:rsidR="004C70AC" w:rsidRPr="00A678E2">
        <w:rPr>
          <w:rFonts w:ascii="Calibri" w:eastAsia="Calibri" w:hAnsi="Calibri" w:cs="Calibri"/>
          <w:sz w:val="24"/>
          <w:szCs w:val="24"/>
        </w:rPr>
        <w:t xml:space="preserve"> followed by </w:t>
      </w:r>
      <w:r w:rsidR="00BB00C0" w:rsidRPr="00A678E2">
        <w:rPr>
          <w:rFonts w:ascii="Calibri" w:eastAsia="Calibri" w:hAnsi="Calibri" w:cs="Calibri"/>
          <w:sz w:val="24"/>
          <w:szCs w:val="24"/>
        </w:rPr>
        <w:t xml:space="preserve">PBMC isolation in </w:t>
      </w:r>
      <w:r w:rsidR="00032B3C" w:rsidRPr="00A678E2">
        <w:rPr>
          <w:rFonts w:ascii="Calibri" w:eastAsia="Calibri" w:hAnsi="Calibri" w:cs="Calibri"/>
          <w:sz w:val="24"/>
          <w:szCs w:val="24"/>
        </w:rPr>
        <w:t>density gradient medium</w:t>
      </w:r>
      <w:r w:rsidR="00183806" w:rsidRPr="00A678E2">
        <w:rPr>
          <w:rFonts w:ascii="Calibri" w:eastAsia="Calibri" w:hAnsi="Calibri" w:cs="Calibri"/>
          <w:sz w:val="24"/>
          <w:szCs w:val="24"/>
        </w:rPr>
        <w:t>.</w:t>
      </w:r>
    </w:p>
    <w:p w14:paraId="74D3646E" w14:textId="77777777" w:rsidR="00B1706A" w:rsidRPr="00A678E2" w:rsidRDefault="00B1706A" w:rsidP="00A678E2">
      <w:pPr>
        <w:pStyle w:val="ListParagraph"/>
        <w:pBdr>
          <w:top w:val="nil"/>
          <w:left w:val="nil"/>
          <w:bottom w:val="nil"/>
          <w:right w:val="nil"/>
          <w:between w:val="nil"/>
        </w:pBdr>
        <w:spacing w:after="0" w:line="240" w:lineRule="auto"/>
        <w:ind w:left="0"/>
        <w:contextualSpacing w:val="0"/>
        <w:jc w:val="both"/>
        <w:rPr>
          <w:rFonts w:ascii="Calibri" w:eastAsia="Calibri" w:hAnsi="Calibri" w:cs="Calibri"/>
          <w:sz w:val="24"/>
          <w:szCs w:val="24"/>
        </w:rPr>
      </w:pPr>
    </w:p>
    <w:p w14:paraId="4F447017" w14:textId="7D78AC34" w:rsidR="00D74FF8" w:rsidRPr="00A678E2" w:rsidRDefault="008A6289" w:rsidP="00A678E2">
      <w:pPr>
        <w:pStyle w:val="ListParagraph"/>
        <w:numPr>
          <w:ilvl w:val="1"/>
          <w:numId w:val="19"/>
        </w:numPr>
        <w:pBdr>
          <w:top w:val="nil"/>
          <w:left w:val="nil"/>
          <w:bottom w:val="nil"/>
          <w:right w:val="nil"/>
          <w:between w:val="nil"/>
        </w:pBdr>
        <w:spacing w:after="0" w:line="240" w:lineRule="auto"/>
        <w:ind w:left="0" w:firstLine="0"/>
        <w:contextualSpacing w:val="0"/>
        <w:jc w:val="both"/>
        <w:rPr>
          <w:rFonts w:ascii="Calibri" w:eastAsia="Calibri" w:hAnsi="Calibri" w:cs="Calibri"/>
          <w:sz w:val="24"/>
          <w:szCs w:val="24"/>
        </w:rPr>
      </w:pPr>
      <w:r w:rsidRPr="00A678E2">
        <w:rPr>
          <w:rFonts w:ascii="Calibri" w:eastAsia="Calibri" w:hAnsi="Calibri" w:cs="Calibri"/>
          <w:sz w:val="24"/>
          <w:szCs w:val="24"/>
        </w:rPr>
        <w:t>Isolate</w:t>
      </w:r>
      <w:r w:rsidR="00B1706A" w:rsidRPr="00A678E2">
        <w:rPr>
          <w:rFonts w:ascii="Calibri" w:eastAsia="Calibri" w:hAnsi="Calibri" w:cs="Calibri"/>
          <w:sz w:val="24"/>
          <w:szCs w:val="24"/>
        </w:rPr>
        <w:t xml:space="preserve"> human classical monocytes</w:t>
      </w:r>
      <w:r w:rsidR="009265F7" w:rsidRPr="00A678E2">
        <w:rPr>
          <w:rFonts w:ascii="Calibri" w:eastAsia="Calibri" w:hAnsi="Calibri" w:cs="Calibri"/>
          <w:sz w:val="24"/>
          <w:szCs w:val="24"/>
        </w:rPr>
        <w:t xml:space="preserve"> (CD14</w:t>
      </w:r>
      <w:r w:rsidR="009265F7" w:rsidRPr="00A678E2">
        <w:rPr>
          <w:rFonts w:ascii="Calibri" w:eastAsia="Calibri" w:hAnsi="Calibri" w:cs="Calibri"/>
          <w:sz w:val="24"/>
          <w:szCs w:val="24"/>
          <w:vertAlign w:val="superscript"/>
        </w:rPr>
        <w:t>+</w:t>
      </w:r>
      <w:r w:rsidR="009265F7" w:rsidRPr="00A678E2">
        <w:rPr>
          <w:rFonts w:ascii="Calibri" w:eastAsia="Calibri" w:hAnsi="Calibri" w:cs="Calibri"/>
          <w:sz w:val="24"/>
          <w:szCs w:val="24"/>
        </w:rPr>
        <w:t>CD16</w:t>
      </w:r>
      <w:r w:rsidR="009265F7" w:rsidRPr="00A678E2">
        <w:rPr>
          <w:rFonts w:ascii="Calibri" w:eastAsia="Calibri" w:hAnsi="Calibri" w:cs="Calibri"/>
          <w:sz w:val="24"/>
          <w:szCs w:val="24"/>
          <w:vertAlign w:val="superscript"/>
        </w:rPr>
        <w:t>-</w:t>
      </w:r>
      <w:r w:rsidR="009265F7" w:rsidRPr="00A678E2">
        <w:rPr>
          <w:rFonts w:ascii="Calibri" w:eastAsia="Calibri" w:hAnsi="Calibri" w:cs="Calibri"/>
          <w:sz w:val="24"/>
          <w:szCs w:val="24"/>
        </w:rPr>
        <w:t>)</w:t>
      </w:r>
      <w:r w:rsidR="00B1706A" w:rsidRPr="00A678E2">
        <w:rPr>
          <w:rFonts w:ascii="Calibri" w:eastAsia="Calibri" w:hAnsi="Calibri" w:cs="Calibri"/>
          <w:sz w:val="24"/>
          <w:szCs w:val="24"/>
        </w:rPr>
        <w:t xml:space="preserve"> </w:t>
      </w:r>
      <w:r w:rsidRPr="00A678E2">
        <w:rPr>
          <w:rFonts w:ascii="Calibri" w:eastAsia="Calibri" w:hAnsi="Calibri" w:cs="Calibri"/>
          <w:sz w:val="24"/>
          <w:szCs w:val="24"/>
        </w:rPr>
        <w:t>from harvested PBMCs</w:t>
      </w:r>
      <w:r w:rsidR="00AC599B" w:rsidRPr="00A678E2">
        <w:rPr>
          <w:rFonts w:ascii="Calibri" w:eastAsia="Calibri" w:hAnsi="Calibri" w:cs="Calibri"/>
          <w:sz w:val="24"/>
          <w:szCs w:val="24"/>
        </w:rPr>
        <w:t xml:space="preserve"> by negative magnetic bead selection</w:t>
      </w:r>
      <w:r w:rsidRPr="00A678E2">
        <w:rPr>
          <w:rFonts w:ascii="Calibri" w:eastAsia="Calibri" w:hAnsi="Calibri" w:cs="Calibri"/>
          <w:sz w:val="24"/>
          <w:szCs w:val="24"/>
        </w:rPr>
        <w:t xml:space="preserve"> </w:t>
      </w:r>
      <w:r w:rsidR="00B1706A" w:rsidRPr="00A678E2">
        <w:rPr>
          <w:rFonts w:ascii="Calibri" w:eastAsia="Calibri" w:hAnsi="Calibri" w:cs="Calibri"/>
          <w:sz w:val="24"/>
          <w:szCs w:val="24"/>
        </w:rPr>
        <w:t xml:space="preserve">according to </w:t>
      </w:r>
      <w:r w:rsidR="00F930C9" w:rsidRPr="00A678E2">
        <w:rPr>
          <w:rFonts w:ascii="Calibri" w:eastAsia="Calibri" w:hAnsi="Calibri" w:cs="Calibri"/>
          <w:sz w:val="24"/>
          <w:szCs w:val="24"/>
        </w:rPr>
        <w:t>the</w:t>
      </w:r>
      <w:r w:rsidR="00B1706A" w:rsidRPr="00A678E2">
        <w:rPr>
          <w:rFonts w:ascii="Calibri" w:eastAsia="Calibri" w:hAnsi="Calibri" w:cs="Calibri"/>
          <w:sz w:val="24"/>
          <w:szCs w:val="24"/>
        </w:rPr>
        <w:t xml:space="preserve"> manufacturer’s instructions (</w:t>
      </w:r>
      <w:r w:rsidR="00B1706A" w:rsidRPr="00A678E2">
        <w:rPr>
          <w:rFonts w:ascii="Calibri" w:eastAsia="Calibri" w:hAnsi="Calibri" w:cs="Calibri"/>
          <w:b/>
          <w:sz w:val="24"/>
          <w:szCs w:val="24"/>
        </w:rPr>
        <w:t>Table of Materials</w:t>
      </w:r>
      <w:r w:rsidR="00B1706A" w:rsidRPr="00A678E2">
        <w:rPr>
          <w:rFonts w:ascii="Calibri" w:eastAsia="Calibri" w:hAnsi="Calibri" w:cs="Calibri"/>
          <w:sz w:val="24"/>
          <w:szCs w:val="24"/>
        </w:rPr>
        <w:t>).</w:t>
      </w:r>
      <w:r w:rsidR="00183806" w:rsidRPr="00A678E2">
        <w:rPr>
          <w:rFonts w:ascii="Calibri" w:eastAsia="Calibri" w:hAnsi="Calibri" w:cs="Calibri"/>
          <w:sz w:val="24"/>
          <w:szCs w:val="24"/>
        </w:rPr>
        <w:t xml:space="preserve"> </w:t>
      </w:r>
      <w:r w:rsidR="003A0C65" w:rsidRPr="00A678E2">
        <w:rPr>
          <w:rFonts w:ascii="Calibri" w:eastAsia="Calibri" w:hAnsi="Calibri" w:cs="Calibri"/>
          <w:sz w:val="24"/>
          <w:szCs w:val="24"/>
        </w:rPr>
        <w:t xml:space="preserve">Briefly, </w:t>
      </w:r>
      <w:r w:rsidR="00B76EC0" w:rsidRPr="00A678E2">
        <w:rPr>
          <w:rFonts w:ascii="Calibri" w:eastAsia="Calibri" w:hAnsi="Calibri" w:cs="Calibri"/>
          <w:sz w:val="24"/>
          <w:szCs w:val="24"/>
        </w:rPr>
        <w:t xml:space="preserve">wash </w:t>
      </w:r>
      <w:r w:rsidR="00F930C9" w:rsidRPr="00A678E2">
        <w:rPr>
          <w:rFonts w:ascii="Calibri" w:eastAsia="Calibri" w:hAnsi="Calibri" w:cs="Calibri"/>
          <w:sz w:val="24"/>
          <w:szCs w:val="24"/>
        </w:rPr>
        <w:t xml:space="preserve">the </w:t>
      </w:r>
      <w:r w:rsidR="000006D7" w:rsidRPr="00A678E2">
        <w:rPr>
          <w:rFonts w:ascii="Calibri" w:eastAsia="Calibri" w:hAnsi="Calibri" w:cs="Calibri"/>
          <w:sz w:val="24"/>
          <w:szCs w:val="24"/>
        </w:rPr>
        <w:t>appro</w:t>
      </w:r>
      <w:r w:rsidR="00B56662" w:rsidRPr="00A678E2">
        <w:rPr>
          <w:rFonts w:ascii="Calibri" w:eastAsia="Calibri" w:hAnsi="Calibri" w:cs="Calibri"/>
          <w:sz w:val="24"/>
          <w:szCs w:val="24"/>
        </w:rPr>
        <w:t>priate number of PBMC</w:t>
      </w:r>
      <w:r w:rsidR="000E6481" w:rsidRPr="00A678E2">
        <w:rPr>
          <w:rFonts w:ascii="Calibri" w:eastAsia="Calibri" w:hAnsi="Calibri" w:cs="Calibri"/>
          <w:sz w:val="24"/>
          <w:szCs w:val="24"/>
        </w:rPr>
        <w:t xml:space="preserve">s </w:t>
      </w:r>
      <w:r w:rsidR="00B76EC0" w:rsidRPr="00A678E2">
        <w:rPr>
          <w:rFonts w:ascii="Calibri" w:eastAsia="Calibri" w:hAnsi="Calibri" w:cs="Calibri"/>
          <w:sz w:val="24"/>
          <w:szCs w:val="24"/>
        </w:rPr>
        <w:t xml:space="preserve">with isolation buffer </w:t>
      </w:r>
      <w:r w:rsidR="00A54575" w:rsidRPr="00A678E2">
        <w:rPr>
          <w:rFonts w:ascii="Calibri" w:eastAsia="Calibri" w:hAnsi="Calibri" w:cs="Calibri"/>
          <w:sz w:val="24"/>
          <w:szCs w:val="24"/>
        </w:rPr>
        <w:t>and resuspend cells</w:t>
      </w:r>
      <w:r w:rsidR="00432E62" w:rsidRPr="00A678E2">
        <w:rPr>
          <w:rFonts w:ascii="Calibri" w:eastAsia="Calibri" w:hAnsi="Calibri" w:cs="Calibri"/>
          <w:sz w:val="24"/>
          <w:szCs w:val="24"/>
        </w:rPr>
        <w:t xml:space="preserve"> in </w:t>
      </w:r>
      <w:r w:rsidR="00F930C9" w:rsidRPr="00A678E2">
        <w:rPr>
          <w:rFonts w:ascii="Calibri" w:eastAsia="Calibri" w:hAnsi="Calibri" w:cs="Calibri"/>
          <w:sz w:val="24"/>
          <w:szCs w:val="24"/>
        </w:rPr>
        <w:t xml:space="preserve">the </w:t>
      </w:r>
      <w:r w:rsidR="00432E62" w:rsidRPr="00A678E2">
        <w:rPr>
          <w:rFonts w:ascii="Calibri" w:eastAsia="Calibri" w:hAnsi="Calibri" w:cs="Calibri"/>
          <w:sz w:val="24"/>
          <w:szCs w:val="24"/>
        </w:rPr>
        <w:t xml:space="preserve">indicated volume according to </w:t>
      </w:r>
      <w:r w:rsidR="00F930C9" w:rsidRPr="00A678E2">
        <w:rPr>
          <w:rFonts w:ascii="Calibri" w:eastAsia="Calibri" w:hAnsi="Calibri" w:cs="Calibri"/>
          <w:sz w:val="24"/>
          <w:szCs w:val="24"/>
        </w:rPr>
        <w:t xml:space="preserve">the </w:t>
      </w:r>
      <w:r w:rsidR="00432E62" w:rsidRPr="00A678E2">
        <w:rPr>
          <w:rFonts w:ascii="Calibri" w:eastAsia="Calibri" w:hAnsi="Calibri" w:cs="Calibri"/>
          <w:sz w:val="24"/>
          <w:szCs w:val="24"/>
        </w:rPr>
        <w:t>manufact</w:t>
      </w:r>
      <w:r w:rsidR="00703713" w:rsidRPr="00A678E2">
        <w:rPr>
          <w:rFonts w:ascii="Calibri" w:eastAsia="Calibri" w:hAnsi="Calibri" w:cs="Calibri"/>
          <w:sz w:val="24"/>
          <w:szCs w:val="24"/>
        </w:rPr>
        <w:t>urer’s instructions.</w:t>
      </w:r>
      <w:r w:rsidR="00C30F7D" w:rsidRPr="00A678E2">
        <w:rPr>
          <w:rFonts w:ascii="Calibri" w:eastAsia="Calibri" w:hAnsi="Calibri" w:cs="Calibri"/>
          <w:sz w:val="24"/>
          <w:szCs w:val="24"/>
        </w:rPr>
        <w:t xml:space="preserve"> Label</w:t>
      </w:r>
      <w:r w:rsidR="00703713" w:rsidRPr="00A678E2">
        <w:rPr>
          <w:rFonts w:ascii="Calibri" w:eastAsia="Calibri" w:hAnsi="Calibri" w:cs="Calibri"/>
          <w:sz w:val="24"/>
          <w:szCs w:val="24"/>
        </w:rPr>
        <w:t xml:space="preserve"> </w:t>
      </w:r>
      <w:r w:rsidR="00C30F7D" w:rsidRPr="00A678E2">
        <w:rPr>
          <w:rFonts w:ascii="Calibri" w:eastAsia="Calibri" w:hAnsi="Calibri" w:cs="Calibri"/>
          <w:sz w:val="24"/>
          <w:szCs w:val="24"/>
        </w:rPr>
        <w:t>c</w:t>
      </w:r>
      <w:r w:rsidR="00471E65" w:rsidRPr="00A678E2">
        <w:rPr>
          <w:rFonts w:ascii="Calibri" w:eastAsia="Calibri" w:hAnsi="Calibri" w:cs="Calibri"/>
          <w:sz w:val="24"/>
          <w:szCs w:val="24"/>
        </w:rPr>
        <w:t xml:space="preserve">ells except classical monocytes with </w:t>
      </w:r>
      <w:r w:rsidR="00C30F7D" w:rsidRPr="00A678E2">
        <w:rPr>
          <w:rFonts w:ascii="Calibri" w:eastAsia="Calibri" w:hAnsi="Calibri" w:cs="Calibri"/>
          <w:sz w:val="24"/>
          <w:szCs w:val="24"/>
        </w:rPr>
        <w:t>an antibody cocktail</w:t>
      </w:r>
      <w:r w:rsidR="00692D7C" w:rsidRPr="00A678E2">
        <w:rPr>
          <w:rFonts w:ascii="Calibri" w:eastAsia="Calibri" w:hAnsi="Calibri" w:cs="Calibri"/>
          <w:sz w:val="24"/>
          <w:szCs w:val="24"/>
        </w:rPr>
        <w:t xml:space="preserve"> and magnetic microbeads</w:t>
      </w:r>
      <w:r w:rsidR="00F11980" w:rsidRPr="00A678E2">
        <w:rPr>
          <w:rFonts w:ascii="Calibri" w:eastAsia="Calibri" w:hAnsi="Calibri" w:cs="Calibri"/>
          <w:sz w:val="24"/>
          <w:szCs w:val="24"/>
        </w:rPr>
        <w:t xml:space="preserve">. </w:t>
      </w:r>
      <w:r w:rsidR="003A3AD9" w:rsidRPr="00A678E2">
        <w:rPr>
          <w:rFonts w:ascii="Calibri" w:eastAsia="Calibri" w:hAnsi="Calibri" w:cs="Calibri"/>
          <w:sz w:val="24"/>
          <w:szCs w:val="24"/>
        </w:rPr>
        <w:t>C</w:t>
      </w:r>
      <w:r w:rsidR="00C30F7D" w:rsidRPr="00A678E2">
        <w:rPr>
          <w:rFonts w:ascii="Calibri" w:eastAsia="Calibri" w:hAnsi="Calibri" w:cs="Calibri"/>
          <w:sz w:val="24"/>
          <w:szCs w:val="24"/>
        </w:rPr>
        <w:t>ollect c</w:t>
      </w:r>
      <w:r w:rsidR="003A3AD9" w:rsidRPr="00A678E2">
        <w:rPr>
          <w:rFonts w:ascii="Calibri" w:eastAsia="Calibri" w:hAnsi="Calibri" w:cs="Calibri"/>
          <w:sz w:val="24"/>
          <w:szCs w:val="24"/>
        </w:rPr>
        <w:t>lassical monocytes</w:t>
      </w:r>
      <w:r w:rsidR="008F6176" w:rsidRPr="00A678E2">
        <w:rPr>
          <w:rFonts w:ascii="Calibri" w:eastAsia="Calibri" w:hAnsi="Calibri" w:cs="Calibri"/>
          <w:sz w:val="24"/>
          <w:szCs w:val="24"/>
        </w:rPr>
        <w:t xml:space="preserve"> from </w:t>
      </w:r>
      <w:r w:rsidR="00C30F7D" w:rsidRPr="00A678E2">
        <w:rPr>
          <w:rFonts w:ascii="Calibri" w:hAnsi="Calibri" w:cs="Calibri"/>
          <w:sz w:val="24"/>
          <w:szCs w:val="24"/>
        </w:rPr>
        <w:t>the flow-through</w:t>
      </w:r>
      <w:r w:rsidR="00500E2A" w:rsidRPr="00A678E2">
        <w:rPr>
          <w:rFonts w:ascii="Calibri" w:eastAsia="Calibri" w:hAnsi="Calibri" w:cs="Calibri"/>
          <w:sz w:val="24"/>
          <w:szCs w:val="24"/>
        </w:rPr>
        <w:t>, whi</w:t>
      </w:r>
      <w:r w:rsidR="00C30F7D" w:rsidRPr="00A678E2">
        <w:rPr>
          <w:rFonts w:ascii="Calibri" w:eastAsia="Calibri" w:hAnsi="Calibri" w:cs="Calibri"/>
          <w:sz w:val="24"/>
          <w:szCs w:val="24"/>
        </w:rPr>
        <w:t>le retaining</w:t>
      </w:r>
      <w:r w:rsidR="00500E2A" w:rsidRPr="00A678E2">
        <w:rPr>
          <w:rFonts w:ascii="Calibri" w:eastAsia="Calibri" w:hAnsi="Calibri" w:cs="Calibri"/>
          <w:sz w:val="24"/>
          <w:szCs w:val="24"/>
        </w:rPr>
        <w:t xml:space="preserve"> non-monocytes </w:t>
      </w:r>
      <w:r w:rsidR="00345A77" w:rsidRPr="00A678E2">
        <w:rPr>
          <w:rFonts w:ascii="Calibri" w:eastAsia="Calibri" w:hAnsi="Calibri" w:cs="Calibri"/>
          <w:sz w:val="24"/>
          <w:szCs w:val="24"/>
        </w:rPr>
        <w:t xml:space="preserve">in </w:t>
      </w:r>
      <w:r w:rsidR="00500E2A" w:rsidRPr="00A678E2">
        <w:rPr>
          <w:rFonts w:ascii="Calibri" w:eastAsia="Calibri" w:hAnsi="Calibri" w:cs="Calibri"/>
          <w:sz w:val="24"/>
          <w:szCs w:val="24"/>
        </w:rPr>
        <w:t xml:space="preserve">the </w:t>
      </w:r>
      <w:r w:rsidR="00345A77" w:rsidRPr="00A678E2">
        <w:rPr>
          <w:rFonts w:ascii="Calibri" w:eastAsia="Calibri" w:hAnsi="Calibri" w:cs="Calibri"/>
          <w:sz w:val="24"/>
          <w:szCs w:val="24"/>
        </w:rPr>
        <w:t>columns.</w:t>
      </w:r>
      <w:r w:rsidR="008F6176" w:rsidRPr="00A678E2">
        <w:rPr>
          <w:rFonts w:ascii="Calibri" w:eastAsia="Calibri" w:hAnsi="Calibri" w:cs="Calibri"/>
          <w:sz w:val="24"/>
          <w:szCs w:val="24"/>
        </w:rPr>
        <w:t xml:space="preserve"> </w:t>
      </w:r>
    </w:p>
    <w:p w14:paraId="069D9B04" w14:textId="77777777" w:rsidR="00C30F7D" w:rsidRPr="00A678E2" w:rsidRDefault="00C30F7D" w:rsidP="00A678E2">
      <w:pPr>
        <w:pStyle w:val="ListParagraph"/>
        <w:pBdr>
          <w:top w:val="nil"/>
          <w:left w:val="nil"/>
          <w:bottom w:val="nil"/>
          <w:right w:val="nil"/>
          <w:between w:val="nil"/>
        </w:pBdr>
        <w:spacing w:after="0" w:line="240" w:lineRule="auto"/>
        <w:ind w:left="0"/>
        <w:contextualSpacing w:val="0"/>
        <w:jc w:val="both"/>
        <w:rPr>
          <w:rFonts w:ascii="Calibri" w:eastAsia="Calibri" w:hAnsi="Calibri" w:cs="Calibri"/>
          <w:sz w:val="24"/>
          <w:szCs w:val="24"/>
        </w:rPr>
      </w:pPr>
    </w:p>
    <w:p w14:paraId="577E96E7" w14:textId="7BBE342C" w:rsidR="00272DEE" w:rsidRPr="00A678E2" w:rsidRDefault="00D74FF8" w:rsidP="00A678E2">
      <w:r w:rsidRPr="00A678E2">
        <w:rPr>
          <w:bCs/>
        </w:rPr>
        <w:t>NOTE:</w:t>
      </w:r>
      <w:r w:rsidRPr="00A678E2">
        <w:t xml:space="preserve"> </w:t>
      </w:r>
      <w:r w:rsidR="00811EF2" w:rsidRPr="00A678E2">
        <w:t xml:space="preserve">Assume 5% of </w:t>
      </w:r>
      <w:r w:rsidR="00C30F7D" w:rsidRPr="00A678E2">
        <w:t xml:space="preserve">the whole PBMCs are classical monocytes and adjust the </w:t>
      </w:r>
      <w:r w:rsidR="00C239B1" w:rsidRPr="00A678E2">
        <w:t>starting cell number of PBMCs accordingly.</w:t>
      </w:r>
      <w:r w:rsidR="00811EF2" w:rsidRPr="00A678E2">
        <w:t xml:space="preserve"> </w:t>
      </w:r>
      <w:r w:rsidR="00C50212" w:rsidRPr="00A678E2">
        <w:t xml:space="preserve">Save </w:t>
      </w:r>
      <w:r w:rsidR="00B11B58" w:rsidRPr="00A678E2">
        <w:t xml:space="preserve">the remaining PBMCs for purity confirmation of </w:t>
      </w:r>
      <w:r w:rsidR="00C30F7D" w:rsidRPr="00A678E2">
        <w:t xml:space="preserve">the </w:t>
      </w:r>
      <w:r w:rsidR="00B11B58" w:rsidRPr="00A678E2">
        <w:t xml:space="preserve">monocyte population in </w:t>
      </w:r>
      <w:r w:rsidR="00102B39" w:rsidRPr="00A678E2">
        <w:t>step 1.</w:t>
      </w:r>
      <w:r w:rsidR="00D503F0" w:rsidRPr="00A678E2">
        <w:t>7</w:t>
      </w:r>
      <w:r w:rsidR="00102B39" w:rsidRPr="00A678E2">
        <w:t>.</w:t>
      </w:r>
      <w:r w:rsidR="007D5739" w:rsidRPr="00A678E2">
        <w:t xml:space="preserve"> </w:t>
      </w:r>
      <w:r w:rsidR="0023381F" w:rsidRPr="00A678E2">
        <w:t>C</w:t>
      </w:r>
      <w:r w:rsidR="007D5739" w:rsidRPr="00A678E2">
        <w:t xml:space="preserve">lassical monocytes should always </w:t>
      </w:r>
      <w:r w:rsidR="0023381F" w:rsidRPr="00A678E2">
        <w:t xml:space="preserve">be isolated </w:t>
      </w:r>
      <w:r w:rsidR="007D5739" w:rsidRPr="00A678E2">
        <w:t xml:space="preserve">from fresh PBMCs without </w:t>
      </w:r>
      <w:r w:rsidR="0023381F" w:rsidRPr="00A678E2">
        <w:t xml:space="preserve">prior </w:t>
      </w:r>
      <w:r w:rsidR="007D5739" w:rsidRPr="00A678E2">
        <w:t>cryopreservation.</w:t>
      </w:r>
    </w:p>
    <w:p w14:paraId="3301F4C0" w14:textId="77777777" w:rsidR="00D74FF8" w:rsidRPr="00A678E2" w:rsidRDefault="00D74FF8" w:rsidP="00A678E2"/>
    <w:p w14:paraId="3CF98B3F" w14:textId="35E887D2" w:rsidR="00207F1E" w:rsidRPr="00A678E2" w:rsidRDefault="00111FE0" w:rsidP="00A678E2">
      <w:pPr>
        <w:pStyle w:val="ListParagraph"/>
        <w:numPr>
          <w:ilvl w:val="1"/>
          <w:numId w:val="19"/>
        </w:numPr>
        <w:pBdr>
          <w:top w:val="nil"/>
          <w:left w:val="nil"/>
          <w:bottom w:val="nil"/>
          <w:right w:val="nil"/>
          <w:between w:val="nil"/>
        </w:pBdr>
        <w:spacing w:after="0" w:line="240" w:lineRule="auto"/>
        <w:ind w:left="0" w:firstLine="0"/>
        <w:contextualSpacing w:val="0"/>
        <w:jc w:val="both"/>
        <w:rPr>
          <w:rFonts w:ascii="Calibri" w:eastAsia="Calibri" w:hAnsi="Calibri" w:cs="Calibri"/>
          <w:sz w:val="24"/>
          <w:szCs w:val="24"/>
        </w:rPr>
      </w:pPr>
      <w:r w:rsidRPr="00A678E2">
        <w:rPr>
          <w:rFonts w:ascii="Calibri" w:eastAsia="Calibri" w:hAnsi="Calibri" w:cs="Calibri"/>
          <w:sz w:val="24"/>
          <w:szCs w:val="24"/>
        </w:rPr>
        <w:t xml:space="preserve">Count the number of isolated monocytes using </w:t>
      </w:r>
      <w:r w:rsidR="00856D48" w:rsidRPr="00A678E2">
        <w:rPr>
          <w:rFonts w:ascii="Calibri" w:eastAsia="Calibri" w:hAnsi="Calibri" w:cs="Calibri"/>
          <w:sz w:val="24"/>
          <w:szCs w:val="24"/>
        </w:rPr>
        <w:t>a</w:t>
      </w:r>
      <w:r w:rsidRPr="00A678E2">
        <w:rPr>
          <w:rFonts w:ascii="Calibri" w:eastAsia="Calibri" w:hAnsi="Calibri" w:cs="Calibri"/>
          <w:sz w:val="24"/>
          <w:szCs w:val="24"/>
        </w:rPr>
        <w:t xml:space="preserve"> </w:t>
      </w:r>
      <w:r w:rsidR="00A6545E" w:rsidRPr="00A678E2">
        <w:rPr>
          <w:rFonts w:ascii="Calibri" w:eastAsia="Calibri" w:hAnsi="Calibri" w:cs="Calibri"/>
          <w:sz w:val="24"/>
          <w:szCs w:val="24"/>
        </w:rPr>
        <w:t>cell counter (</w:t>
      </w:r>
      <w:r w:rsidR="00A6545E" w:rsidRPr="00A678E2">
        <w:rPr>
          <w:rFonts w:ascii="Calibri" w:eastAsia="Calibri" w:hAnsi="Calibri" w:cs="Calibri"/>
          <w:b/>
          <w:sz w:val="24"/>
          <w:szCs w:val="24"/>
        </w:rPr>
        <w:t>Table of Materials</w:t>
      </w:r>
      <w:r w:rsidR="00A6545E" w:rsidRPr="00A678E2">
        <w:rPr>
          <w:rFonts w:ascii="Calibri" w:eastAsia="Calibri" w:hAnsi="Calibri" w:cs="Calibri"/>
          <w:sz w:val="24"/>
          <w:szCs w:val="24"/>
        </w:rPr>
        <w:t>)</w:t>
      </w:r>
      <w:r w:rsidR="006A2C85" w:rsidRPr="00A678E2">
        <w:rPr>
          <w:rFonts w:ascii="Calibri" w:eastAsia="Calibri" w:hAnsi="Calibri" w:cs="Calibri"/>
          <w:sz w:val="24"/>
          <w:szCs w:val="24"/>
        </w:rPr>
        <w:t xml:space="preserve"> and spin down cells at 300 x </w:t>
      </w:r>
      <w:r w:rsidR="006A2C85" w:rsidRPr="00A678E2">
        <w:rPr>
          <w:rFonts w:ascii="Calibri" w:eastAsia="Calibri" w:hAnsi="Calibri" w:cs="Calibri"/>
          <w:i/>
          <w:sz w:val="24"/>
          <w:szCs w:val="24"/>
        </w:rPr>
        <w:t>g</w:t>
      </w:r>
      <w:r w:rsidR="006A2C85" w:rsidRPr="00A678E2">
        <w:rPr>
          <w:rFonts w:ascii="Calibri" w:eastAsia="Calibri" w:hAnsi="Calibri" w:cs="Calibri"/>
          <w:sz w:val="24"/>
          <w:szCs w:val="24"/>
        </w:rPr>
        <w:t xml:space="preserve"> at 4</w:t>
      </w:r>
      <w:r w:rsidR="00C70E13" w:rsidRPr="00A678E2">
        <w:rPr>
          <w:rFonts w:ascii="Calibri" w:eastAsia="Calibri" w:hAnsi="Calibri" w:cs="Calibri"/>
          <w:sz w:val="24"/>
          <w:szCs w:val="24"/>
        </w:rPr>
        <w:t xml:space="preserve"> °</w:t>
      </w:r>
      <w:r w:rsidR="006A2C85" w:rsidRPr="00A678E2">
        <w:rPr>
          <w:rFonts w:ascii="Calibri" w:eastAsia="Calibri" w:hAnsi="Calibri" w:cs="Calibri"/>
          <w:sz w:val="24"/>
          <w:szCs w:val="24"/>
        </w:rPr>
        <w:t xml:space="preserve">C for 5 min. </w:t>
      </w:r>
      <w:r w:rsidR="00641113" w:rsidRPr="00A678E2">
        <w:rPr>
          <w:rFonts w:ascii="Calibri" w:eastAsia="Calibri" w:hAnsi="Calibri" w:cs="Calibri"/>
          <w:sz w:val="24"/>
          <w:szCs w:val="24"/>
        </w:rPr>
        <w:t>Resuspend cells in cell isolation buffer to reach 1 x 10</w:t>
      </w:r>
      <w:r w:rsidR="00641113" w:rsidRPr="00A678E2">
        <w:rPr>
          <w:rFonts w:ascii="Calibri" w:eastAsia="Calibri" w:hAnsi="Calibri" w:cs="Calibri"/>
          <w:sz w:val="24"/>
          <w:szCs w:val="24"/>
          <w:vertAlign w:val="superscript"/>
        </w:rPr>
        <w:t>6</w:t>
      </w:r>
      <w:r w:rsidR="00C70E13" w:rsidRPr="00A678E2">
        <w:rPr>
          <w:rFonts w:ascii="Calibri" w:eastAsia="Calibri" w:hAnsi="Calibri" w:cs="Calibri"/>
          <w:sz w:val="24"/>
          <w:szCs w:val="24"/>
          <w:vertAlign w:val="superscript"/>
        </w:rPr>
        <w:t xml:space="preserve"> </w:t>
      </w:r>
      <w:r w:rsidR="00C70E13" w:rsidRPr="00A678E2">
        <w:rPr>
          <w:rFonts w:ascii="Calibri" w:eastAsia="Calibri" w:hAnsi="Calibri" w:cs="Calibri"/>
          <w:sz w:val="24"/>
          <w:szCs w:val="24"/>
        </w:rPr>
        <w:t>cells</w:t>
      </w:r>
      <w:r w:rsidR="00641113" w:rsidRPr="00A678E2">
        <w:rPr>
          <w:rFonts w:ascii="Calibri" w:eastAsia="Calibri" w:hAnsi="Calibri" w:cs="Calibri"/>
          <w:sz w:val="24"/>
          <w:szCs w:val="24"/>
        </w:rPr>
        <w:t>/mL as the final concentration.</w:t>
      </w:r>
      <w:r w:rsidR="00207F1E" w:rsidRPr="00A678E2">
        <w:rPr>
          <w:rFonts w:ascii="Calibri" w:eastAsia="Calibri" w:hAnsi="Calibri" w:cs="Calibri"/>
          <w:sz w:val="24"/>
          <w:szCs w:val="24"/>
        </w:rPr>
        <w:t xml:space="preserve"> </w:t>
      </w:r>
      <w:r w:rsidR="006F57A3" w:rsidRPr="00A678E2">
        <w:rPr>
          <w:rFonts w:ascii="Calibri" w:eastAsia="Calibri" w:hAnsi="Calibri" w:cs="Calibri"/>
          <w:sz w:val="24"/>
          <w:szCs w:val="24"/>
        </w:rPr>
        <w:t xml:space="preserve">Take 100 </w:t>
      </w:r>
      <w:proofErr w:type="spellStart"/>
      <w:r w:rsidR="006F57A3" w:rsidRPr="00A678E2">
        <w:rPr>
          <w:rFonts w:ascii="Calibri" w:eastAsia="Calibri" w:hAnsi="Calibri" w:cs="Calibri"/>
          <w:sz w:val="24"/>
          <w:szCs w:val="24"/>
        </w:rPr>
        <w:t>μL</w:t>
      </w:r>
      <w:proofErr w:type="spellEnd"/>
      <w:r w:rsidR="006F57A3" w:rsidRPr="00A678E2">
        <w:rPr>
          <w:rFonts w:ascii="Calibri" w:eastAsia="Calibri" w:hAnsi="Calibri" w:cs="Calibri"/>
          <w:sz w:val="24"/>
          <w:szCs w:val="24"/>
        </w:rPr>
        <w:t xml:space="preserve"> of cell</w:t>
      </w:r>
      <w:r w:rsidR="00D74FF8" w:rsidRPr="00A678E2">
        <w:rPr>
          <w:rFonts w:ascii="Calibri" w:eastAsia="Calibri" w:hAnsi="Calibri" w:cs="Calibri"/>
          <w:sz w:val="24"/>
          <w:szCs w:val="24"/>
        </w:rPr>
        <w:t xml:space="preserve"> suspension and transfer to a flat-bottom 96-well plate.</w:t>
      </w:r>
      <w:r w:rsidR="00910779" w:rsidRPr="00A678E2">
        <w:rPr>
          <w:rFonts w:ascii="Calibri" w:eastAsia="Calibri" w:hAnsi="Calibri" w:cs="Calibri"/>
          <w:sz w:val="24"/>
          <w:szCs w:val="24"/>
        </w:rPr>
        <w:t xml:space="preserve"> </w:t>
      </w:r>
    </w:p>
    <w:p w14:paraId="2B9D4C1C" w14:textId="77777777" w:rsidR="00C70E13" w:rsidRPr="00A678E2" w:rsidRDefault="00C70E13" w:rsidP="00A678E2">
      <w:pPr>
        <w:pStyle w:val="ListParagraph"/>
        <w:pBdr>
          <w:top w:val="nil"/>
          <w:left w:val="nil"/>
          <w:bottom w:val="nil"/>
          <w:right w:val="nil"/>
          <w:between w:val="nil"/>
        </w:pBdr>
        <w:spacing w:after="0" w:line="240" w:lineRule="auto"/>
        <w:ind w:left="0"/>
        <w:contextualSpacing w:val="0"/>
        <w:jc w:val="both"/>
        <w:rPr>
          <w:rFonts w:ascii="Calibri" w:eastAsia="Calibri" w:hAnsi="Calibri" w:cs="Calibri"/>
          <w:sz w:val="24"/>
          <w:szCs w:val="24"/>
        </w:rPr>
      </w:pPr>
    </w:p>
    <w:p w14:paraId="0EE4E5FA" w14:textId="0A7F1F7A" w:rsidR="002E32C9" w:rsidRPr="00A678E2" w:rsidRDefault="00910779" w:rsidP="00A678E2">
      <w:pPr>
        <w:pStyle w:val="ListParagraph"/>
        <w:numPr>
          <w:ilvl w:val="1"/>
          <w:numId w:val="19"/>
        </w:numPr>
        <w:pBdr>
          <w:top w:val="nil"/>
          <w:left w:val="nil"/>
          <w:bottom w:val="nil"/>
          <w:right w:val="nil"/>
          <w:between w:val="nil"/>
        </w:pBdr>
        <w:spacing w:after="0" w:line="240" w:lineRule="auto"/>
        <w:ind w:left="0" w:firstLine="0"/>
        <w:contextualSpacing w:val="0"/>
        <w:jc w:val="both"/>
        <w:rPr>
          <w:rFonts w:ascii="Calibri" w:eastAsia="Calibri" w:hAnsi="Calibri" w:cs="Calibri"/>
          <w:sz w:val="24"/>
          <w:szCs w:val="24"/>
        </w:rPr>
      </w:pPr>
      <w:r w:rsidRPr="00A678E2">
        <w:rPr>
          <w:rFonts w:ascii="Calibri" w:eastAsia="Calibri" w:hAnsi="Calibri" w:cs="Calibri"/>
          <w:sz w:val="24"/>
          <w:szCs w:val="24"/>
        </w:rPr>
        <w:t>Transfer 1</w:t>
      </w:r>
      <w:r w:rsidR="001104F1" w:rsidRPr="00A678E2">
        <w:rPr>
          <w:rFonts w:ascii="Calibri" w:eastAsia="Calibri" w:hAnsi="Calibri" w:cs="Calibri"/>
          <w:sz w:val="24"/>
          <w:szCs w:val="24"/>
        </w:rPr>
        <w:t xml:space="preserve"> </w:t>
      </w:r>
      <w:r w:rsidRPr="00A678E2">
        <w:rPr>
          <w:rFonts w:ascii="Calibri" w:eastAsia="Calibri" w:hAnsi="Calibri" w:cs="Calibri"/>
          <w:sz w:val="24"/>
          <w:szCs w:val="24"/>
        </w:rPr>
        <w:t>x</w:t>
      </w:r>
      <w:r w:rsidR="001104F1" w:rsidRPr="00A678E2">
        <w:rPr>
          <w:rFonts w:ascii="Calibri" w:eastAsia="Calibri" w:hAnsi="Calibri" w:cs="Calibri"/>
          <w:sz w:val="24"/>
          <w:szCs w:val="24"/>
        </w:rPr>
        <w:t xml:space="preserve"> </w:t>
      </w:r>
      <w:r w:rsidRPr="00A678E2">
        <w:rPr>
          <w:rFonts w:ascii="Calibri" w:eastAsia="Calibri" w:hAnsi="Calibri" w:cs="Calibri"/>
          <w:sz w:val="24"/>
          <w:szCs w:val="24"/>
        </w:rPr>
        <w:t>10</w:t>
      </w:r>
      <w:r w:rsidRPr="00A678E2">
        <w:rPr>
          <w:rFonts w:ascii="Calibri" w:eastAsia="Calibri" w:hAnsi="Calibri" w:cs="Calibri"/>
          <w:sz w:val="24"/>
          <w:szCs w:val="24"/>
          <w:vertAlign w:val="superscript"/>
        </w:rPr>
        <w:t>5</w:t>
      </w:r>
      <w:r w:rsidR="005B021E" w:rsidRPr="00A678E2">
        <w:rPr>
          <w:rFonts w:ascii="Calibri" w:eastAsia="Calibri" w:hAnsi="Calibri" w:cs="Calibri"/>
          <w:sz w:val="24"/>
          <w:szCs w:val="24"/>
        </w:rPr>
        <w:t xml:space="preserve"> </w:t>
      </w:r>
      <w:r w:rsidR="00FF7C3B" w:rsidRPr="00A678E2">
        <w:rPr>
          <w:rFonts w:ascii="Calibri" w:eastAsia="Calibri" w:hAnsi="Calibri" w:cs="Calibri"/>
          <w:sz w:val="24"/>
          <w:szCs w:val="24"/>
        </w:rPr>
        <w:t>PBMCs into the same plate as a negative gating control</w:t>
      </w:r>
      <w:r w:rsidR="00BE203E" w:rsidRPr="00A678E2">
        <w:rPr>
          <w:rFonts w:ascii="Calibri" w:eastAsia="Calibri" w:hAnsi="Calibri" w:cs="Calibri"/>
          <w:sz w:val="24"/>
          <w:szCs w:val="24"/>
        </w:rPr>
        <w:t xml:space="preserve"> to </w:t>
      </w:r>
      <w:r w:rsidR="00B0215B" w:rsidRPr="00A678E2">
        <w:rPr>
          <w:rFonts w:ascii="Calibri" w:eastAsia="Calibri" w:hAnsi="Calibri" w:cs="Calibri"/>
          <w:sz w:val="24"/>
          <w:szCs w:val="24"/>
        </w:rPr>
        <w:t>confirm classical monocyte population purity by flow cytometry</w:t>
      </w:r>
      <w:r w:rsidR="00FF7C3B" w:rsidRPr="00A678E2">
        <w:rPr>
          <w:rFonts w:ascii="Calibri" w:eastAsia="Calibri" w:hAnsi="Calibri" w:cs="Calibri"/>
          <w:sz w:val="24"/>
          <w:szCs w:val="24"/>
        </w:rPr>
        <w:t>.</w:t>
      </w:r>
      <w:r w:rsidRPr="00A678E2">
        <w:rPr>
          <w:rFonts w:ascii="Calibri" w:eastAsia="Calibri" w:hAnsi="Calibri" w:cs="Calibri"/>
          <w:sz w:val="24"/>
          <w:szCs w:val="24"/>
        </w:rPr>
        <w:t xml:space="preserve"> </w:t>
      </w:r>
      <w:r w:rsidR="00C81909" w:rsidRPr="00A678E2">
        <w:rPr>
          <w:rFonts w:ascii="Calibri" w:eastAsia="Calibri" w:hAnsi="Calibri" w:cs="Calibri"/>
          <w:sz w:val="24"/>
          <w:szCs w:val="24"/>
        </w:rPr>
        <w:t>S</w:t>
      </w:r>
      <w:r w:rsidR="000D2A9F" w:rsidRPr="00A678E2">
        <w:rPr>
          <w:rFonts w:ascii="Calibri" w:eastAsia="Calibri" w:hAnsi="Calibri" w:cs="Calibri"/>
          <w:sz w:val="24"/>
          <w:szCs w:val="24"/>
        </w:rPr>
        <w:t xml:space="preserve">pin down cells </w:t>
      </w:r>
      <w:r w:rsidR="00D503F0" w:rsidRPr="00A678E2">
        <w:rPr>
          <w:rFonts w:ascii="Calibri" w:eastAsia="Calibri" w:hAnsi="Calibri" w:cs="Calibri"/>
          <w:sz w:val="24"/>
          <w:szCs w:val="24"/>
        </w:rPr>
        <w:t xml:space="preserve">at 300 x </w:t>
      </w:r>
      <w:r w:rsidR="00D503F0" w:rsidRPr="00A678E2">
        <w:rPr>
          <w:rFonts w:ascii="Calibri" w:eastAsia="Calibri" w:hAnsi="Calibri" w:cs="Calibri"/>
          <w:i/>
          <w:iCs/>
          <w:sz w:val="24"/>
          <w:szCs w:val="24"/>
        </w:rPr>
        <w:t>g</w:t>
      </w:r>
      <w:r w:rsidR="00D503F0" w:rsidRPr="00A678E2">
        <w:rPr>
          <w:rFonts w:ascii="Calibri" w:eastAsia="Calibri" w:hAnsi="Calibri" w:cs="Calibri"/>
          <w:sz w:val="24"/>
          <w:szCs w:val="24"/>
        </w:rPr>
        <w:t xml:space="preserve"> at 4</w:t>
      </w:r>
      <w:r w:rsidR="00C70E13" w:rsidRPr="00A678E2">
        <w:rPr>
          <w:rFonts w:ascii="Calibri" w:eastAsia="Calibri" w:hAnsi="Calibri" w:cs="Calibri"/>
          <w:sz w:val="24"/>
          <w:szCs w:val="24"/>
        </w:rPr>
        <w:t xml:space="preserve"> °</w:t>
      </w:r>
      <w:r w:rsidR="00D503F0" w:rsidRPr="00A678E2">
        <w:rPr>
          <w:rFonts w:ascii="Calibri" w:eastAsia="Calibri" w:hAnsi="Calibri" w:cs="Calibri"/>
          <w:sz w:val="24"/>
          <w:szCs w:val="24"/>
        </w:rPr>
        <w:t>C for 3 min.</w:t>
      </w:r>
      <w:r w:rsidR="00C70E13" w:rsidRPr="00A678E2">
        <w:rPr>
          <w:rFonts w:ascii="Calibri" w:eastAsia="Calibri" w:hAnsi="Calibri" w:cs="Calibri"/>
          <w:sz w:val="24"/>
          <w:szCs w:val="24"/>
        </w:rPr>
        <w:t xml:space="preserve"> Keep isolated monocytes on ice during steps 1.5-1.12.</w:t>
      </w:r>
    </w:p>
    <w:p w14:paraId="11BF9367" w14:textId="77777777" w:rsidR="00D503F0" w:rsidRPr="00A678E2" w:rsidRDefault="00D503F0" w:rsidP="00A678E2">
      <w:pPr>
        <w:pStyle w:val="ListParagraph"/>
        <w:spacing w:after="0" w:line="240" w:lineRule="auto"/>
        <w:ind w:left="0"/>
        <w:contextualSpacing w:val="0"/>
        <w:jc w:val="both"/>
        <w:rPr>
          <w:rFonts w:ascii="Calibri" w:eastAsia="Calibri" w:hAnsi="Calibri" w:cs="Calibri"/>
          <w:sz w:val="24"/>
          <w:szCs w:val="24"/>
        </w:rPr>
      </w:pPr>
    </w:p>
    <w:p w14:paraId="1DBA7495" w14:textId="69E0B61F" w:rsidR="005A07A8" w:rsidRPr="00A678E2" w:rsidRDefault="00B87D22" w:rsidP="00A678E2">
      <w:pPr>
        <w:pStyle w:val="ListParagraph"/>
        <w:numPr>
          <w:ilvl w:val="1"/>
          <w:numId w:val="19"/>
        </w:numPr>
        <w:pBdr>
          <w:top w:val="nil"/>
          <w:left w:val="nil"/>
          <w:bottom w:val="nil"/>
          <w:right w:val="nil"/>
          <w:between w:val="nil"/>
        </w:pBdr>
        <w:spacing w:after="0" w:line="240" w:lineRule="auto"/>
        <w:ind w:left="0" w:firstLine="0"/>
        <w:contextualSpacing w:val="0"/>
        <w:jc w:val="both"/>
        <w:rPr>
          <w:rFonts w:ascii="Calibri" w:eastAsia="Calibri" w:hAnsi="Calibri" w:cs="Calibri"/>
          <w:sz w:val="24"/>
          <w:szCs w:val="24"/>
        </w:rPr>
      </w:pPr>
      <w:r w:rsidRPr="00A678E2">
        <w:rPr>
          <w:rFonts w:ascii="Calibri" w:eastAsia="Calibri" w:hAnsi="Calibri" w:cs="Calibri"/>
          <w:sz w:val="24"/>
          <w:szCs w:val="24"/>
        </w:rPr>
        <w:t>Wash by resuspending</w:t>
      </w:r>
      <w:r w:rsidR="00E974DB" w:rsidRPr="00A678E2">
        <w:rPr>
          <w:rFonts w:ascii="Calibri" w:eastAsia="Calibri" w:hAnsi="Calibri" w:cs="Calibri"/>
          <w:sz w:val="24"/>
          <w:szCs w:val="24"/>
        </w:rPr>
        <w:t xml:space="preserve"> cells with 200 µL of FACS buffer </w:t>
      </w:r>
      <w:r w:rsidR="00C81909" w:rsidRPr="00A678E2">
        <w:rPr>
          <w:rFonts w:ascii="Calibri" w:eastAsia="Calibri" w:hAnsi="Calibri" w:cs="Calibri"/>
          <w:sz w:val="24"/>
          <w:szCs w:val="24"/>
        </w:rPr>
        <w:t>and s</w:t>
      </w:r>
      <w:r w:rsidR="00ED5A0E" w:rsidRPr="00A678E2">
        <w:rPr>
          <w:rFonts w:ascii="Calibri" w:eastAsia="Calibri" w:hAnsi="Calibri" w:cs="Calibri"/>
          <w:sz w:val="24"/>
          <w:szCs w:val="24"/>
        </w:rPr>
        <w:t xml:space="preserve">pin down cells at 300 x </w:t>
      </w:r>
      <w:r w:rsidR="00ED5A0E" w:rsidRPr="00A678E2">
        <w:rPr>
          <w:rFonts w:ascii="Calibri" w:eastAsia="Calibri" w:hAnsi="Calibri" w:cs="Calibri"/>
          <w:i/>
          <w:iCs/>
          <w:sz w:val="24"/>
          <w:szCs w:val="24"/>
        </w:rPr>
        <w:t>g</w:t>
      </w:r>
      <w:r w:rsidR="00ED5A0E" w:rsidRPr="00A678E2">
        <w:rPr>
          <w:rFonts w:ascii="Calibri" w:eastAsia="Calibri" w:hAnsi="Calibri" w:cs="Calibri"/>
          <w:sz w:val="24"/>
          <w:szCs w:val="24"/>
        </w:rPr>
        <w:t xml:space="preserve"> at 4</w:t>
      </w:r>
      <w:r w:rsidR="00C70E13" w:rsidRPr="00A678E2">
        <w:rPr>
          <w:rFonts w:ascii="Calibri" w:eastAsia="Calibri" w:hAnsi="Calibri" w:cs="Calibri"/>
          <w:sz w:val="24"/>
          <w:szCs w:val="24"/>
        </w:rPr>
        <w:t xml:space="preserve"> °</w:t>
      </w:r>
      <w:r w:rsidR="00ED5A0E" w:rsidRPr="00A678E2">
        <w:rPr>
          <w:rFonts w:ascii="Calibri" w:eastAsia="Calibri" w:hAnsi="Calibri" w:cs="Calibri"/>
          <w:sz w:val="24"/>
          <w:szCs w:val="24"/>
        </w:rPr>
        <w:t>C for 3 min.</w:t>
      </w:r>
      <w:r w:rsidR="00C81909" w:rsidRPr="00A678E2">
        <w:rPr>
          <w:rFonts w:ascii="Calibri" w:eastAsia="Calibri" w:hAnsi="Calibri" w:cs="Calibri"/>
          <w:sz w:val="24"/>
          <w:szCs w:val="24"/>
        </w:rPr>
        <w:t xml:space="preserve"> </w:t>
      </w:r>
      <w:r w:rsidR="00654FD0" w:rsidRPr="00A678E2">
        <w:rPr>
          <w:rFonts w:ascii="Calibri" w:eastAsia="Calibri" w:hAnsi="Calibri" w:cs="Calibri"/>
          <w:sz w:val="24"/>
          <w:szCs w:val="24"/>
        </w:rPr>
        <w:t>Carefully decant supernatants.</w:t>
      </w:r>
      <w:r w:rsidR="00654FD0" w:rsidRPr="00A678E2">
        <w:rPr>
          <w:rFonts w:ascii="Calibri" w:hAnsi="Calibri" w:cs="Calibri"/>
          <w:sz w:val="24"/>
          <w:szCs w:val="24"/>
        </w:rPr>
        <w:t xml:space="preserve"> </w:t>
      </w:r>
    </w:p>
    <w:p w14:paraId="076F16A2" w14:textId="77777777" w:rsidR="00ED5A0E" w:rsidRPr="00A678E2" w:rsidRDefault="00ED5A0E" w:rsidP="00A678E2">
      <w:pPr>
        <w:pStyle w:val="ListParagraph"/>
        <w:spacing w:after="0" w:line="240" w:lineRule="auto"/>
        <w:ind w:left="0"/>
        <w:contextualSpacing w:val="0"/>
        <w:jc w:val="both"/>
        <w:rPr>
          <w:rFonts w:ascii="Calibri" w:eastAsia="Calibri" w:hAnsi="Calibri" w:cs="Calibri"/>
          <w:sz w:val="24"/>
          <w:szCs w:val="24"/>
        </w:rPr>
      </w:pPr>
    </w:p>
    <w:p w14:paraId="74BBCB1E" w14:textId="42419BD8" w:rsidR="00ED5A0E" w:rsidRPr="00A678E2" w:rsidRDefault="002913AC" w:rsidP="00A678E2">
      <w:pPr>
        <w:pStyle w:val="ListParagraph"/>
        <w:numPr>
          <w:ilvl w:val="1"/>
          <w:numId w:val="19"/>
        </w:numPr>
        <w:pBdr>
          <w:top w:val="nil"/>
          <w:left w:val="nil"/>
          <w:bottom w:val="nil"/>
          <w:right w:val="nil"/>
          <w:between w:val="nil"/>
        </w:pBdr>
        <w:spacing w:after="0" w:line="240" w:lineRule="auto"/>
        <w:ind w:left="0" w:firstLine="0"/>
        <w:contextualSpacing w:val="0"/>
        <w:jc w:val="both"/>
        <w:rPr>
          <w:rFonts w:ascii="Calibri" w:eastAsia="Calibri" w:hAnsi="Calibri" w:cs="Calibri"/>
          <w:sz w:val="24"/>
          <w:szCs w:val="24"/>
        </w:rPr>
      </w:pPr>
      <w:r w:rsidRPr="00A678E2">
        <w:rPr>
          <w:rFonts w:ascii="Calibri" w:eastAsia="Calibri" w:hAnsi="Calibri" w:cs="Calibri"/>
          <w:sz w:val="24"/>
          <w:szCs w:val="24"/>
        </w:rPr>
        <w:t xml:space="preserve">For each sample, </w:t>
      </w:r>
      <w:r w:rsidR="004B0E33" w:rsidRPr="00A678E2">
        <w:rPr>
          <w:rFonts w:ascii="Calibri" w:eastAsia="Calibri" w:hAnsi="Calibri" w:cs="Calibri"/>
          <w:sz w:val="24"/>
          <w:szCs w:val="24"/>
        </w:rPr>
        <w:t xml:space="preserve">prepare </w:t>
      </w:r>
      <w:r w:rsidR="00D207EB" w:rsidRPr="00A678E2">
        <w:rPr>
          <w:rFonts w:ascii="Calibri" w:eastAsia="Calibri" w:hAnsi="Calibri" w:cs="Calibri"/>
          <w:sz w:val="24"/>
          <w:szCs w:val="24"/>
        </w:rPr>
        <w:t xml:space="preserve">50 µL </w:t>
      </w:r>
      <w:r w:rsidR="00C70E13" w:rsidRPr="00A678E2">
        <w:rPr>
          <w:rFonts w:ascii="Calibri" w:eastAsia="Calibri" w:hAnsi="Calibri" w:cs="Calibri"/>
          <w:sz w:val="24"/>
          <w:szCs w:val="24"/>
        </w:rPr>
        <w:t xml:space="preserve">of </w:t>
      </w:r>
      <w:r w:rsidR="00D207EB" w:rsidRPr="00A678E2">
        <w:rPr>
          <w:rFonts w:ascii="Calibri" w:eastAsia="Calibri" w:hAnsi="Calibri" w:cs="Calibri"/>
          <w:sz w:val="24"/>
          <w:szCs w:val="24"/>
        </w:rPr>
        <w:t xml:space="preserve">FACS buffer containing </w:t>
      </w:r>
      <w:r w:rsidR="004B0E33" w:rsidRPr="00A678E2">
        <w:rPr>
          <w:rFonts w:ascii="Calibri" w:eastAsia="Calibri" w:hAnsi="Calibri" w:cs="Calibri"/>
          <w:sz w:val="24"/>
          <w:szCs w:val="24"/>
        </w:rPr>
        <w:t xml:space="preserve">0.3 µL </w:t>
      </w:r>
      <w:r w:rsidR="00C70E13" w:rsidRPr="00A678E2">
        <w:rPr>
          <w:rFonts w:ascii="Calibri" w:eastAsia="Calibri" w:hAnsi="Calibri" w:cs="Calibri"/>
          <w:sz w:val="24"/>
          <w:szCs w:val="24"/>
        </w:rPr>
        <w:t xml:space="preserve">of </w:t>
      </w:r>
      <w:r w:rsidR="00CC1F4D" w:rsidRPr="00A678E2">
        <w:rPr>
          <w:rFonts w:ascii="Calibri" w:eastAsia="Calibri" w:hAnsi="Calibri" w:cs="Calibri"/>
          <w:sz w:val="24"/>
          <w:szCs w:val="24"/>
        </w:rPr>
        <w:t>live/dead reagent</w:t>
      </w:r>
      <w:r w:rsidR="00036BBE" w:rsidRPr="00A678E2">
        <w:rPr>
          <w:rFonts w:ascii="Calibri" w:eastAsia="Calibri" w:hAnsi="Calibri" w:cs="Calibri"/>
          <w:sz w:val="24"/>
          <w:szCs w:val="24"/>
        </w:rPr>
        <w:t xml:space="preserve"> (</w:t>
      </w:r>
      <w:r w:rsidR="00AB3DF4" w:rsidRPr="00A678E2">
        <w:rPr>
          <w:rFonts w:ascii="Calibri" w:eastAsia="Calibri" w:hAnsi="Calibri" w:cs="Calibri"/>
          <w:sz w:val="24"/>
          <w:szCs w:val="24"/>
        </w:rPr>
        <w:t>excitation</w:t>
      </w:r>
      <w:r w:rsidR="00036BBE" w:rsidRPr="00A678E2">
        <w:rPr>
          <w:rFonts w:ascii="Calibri" w:eastAsia="Calibri" w:hAnsi="Calibri" w:cs="Calibri"/>
          <w:sz w:val="24"/>
          <w:szCs w:val="24"/>
        </w:rPr>
        <w:t xml:space="preserve"> at </w:t>
      </w:r>
      <w:r w:rsidR="00AB3DF4" w:rsidRPr="00A678E2">
        <w:rPr>
          <w:rFonts w:ascii="Calibri" w:eastAsia="Calibri" w:hAnsi="Calibri" w:cs="Calibri"/>
          <w:sz w:val="24"/>
          <w:szCs w:val="24"/>
        </w:rPr>
        <w:t>405</w:t>
      </w:r>
      <w:r w:rsidR="00036BBE" w:rsidRPr="00A678E2">
        <w:rPr>
          <w:rFonts w:ascii="Calibri" w:eastAsia="Calibri" w:hAnsi="Calibri" w:cs="Calibri"/>
          <w:sz w:val="24"/>
          <w:szCs w:val="24"/>
        </w:rPr>
        <w:t xml:space="preserve"> nm)</w:t>
      </w:r>
      <w:r w:rsidR="00D207EB" w:rsidRPr="00A678E2">
        <w:rPr>
          <w:rFonts w:ascii="Calibri" w:eastAsia="Calibri" w:hAnsi="Calibri" w:cs="Calibri"/>
          <w:sz w:val="24"/>
          <w:szCs w:val="24"/>
        </w:rPr>
        <w:t xml:space="preserve">, 0.5 µL </w:t>
      </w:r>
      <w:r w:rsidR="00C70E13" w:rsidRPr="00A678E2">
        <w:rPr>
          <w:rFonts w:ascii="Calibri" w:eastAsia="Calibri" w:hAnsi="Calibri" w:cs="Calibri"/>
          <w:sz w:val="24"/>
          <w:szCs w:val="24"/>
        </w:rPr>
        <w:t xml:space="preserve">of </w:t>
      </w:r>
      <w:r w:rsidR="005F442D" w:rsidRPr="00A678E2">
        <w:rPr>
          <w:rFonts w:ascii="Calibri" w:eastAsia="Calibri" w:hAnsi="Calibri" w:cs="Calibri"/>
          <w:sz w:val="24"/>
          <w:szCs w:val="24"/>
        </w:rPr>
        <w:t>APC</w:t>
      </w:r>
      <w:r w:rsidR="00B87D22" w:rsidRPr="00A678E2">
        <w:rPr>
          <w:rFonts w:ascii="Calibri" w:eastAsia="Calibri" w:hAnsi="Calibri" w:cs="Calibri"/>
          <w:sz w:val="24"/>
          <w:szCs w:val="24"/>
        </w:rPr>
        <w:t>-</w:t>
      </w:r>
      <w:r w:rsidR="005F442D" w:rsidRPr="00A678E2">
        <w:rPr>
          <w:rFonts w:ascii="Calibri" w:eastAsia="Calibri" w:hAnsi="Calibri" w:cs="Calibri"/>
          <w:sz w:val="24"/>
          <w:szCs w:val="24"/>
        </w:rPr>
        <w:t xml:space="preserve">conjugated </w:t>
      </w:r>
      <w:r w:rsidR="002C09EC" w:rsidRPr="00A678E2">
        <w:rPr>
          <w:rFonts w:ascii="Calibri" w:eastAsia="Calibri" w:hAnsi="Calibri" w:cs="Calibri"/>
          <w:sz w:val="24"/>
          <w:szCs w:val="24"/>
        </w:rPr>
        <w:t>anti-</w:t>
      </w:r>
      <w:r w:rsidR="005F442D" w:rsidRPr="00A678E2">
        <w:rPr>
          <w:rFonts w:ascii="Calibri" w:eastAsia="Calibri" w:hAnsi="Calibri" w:cs="Calibri"/>
          <w:sz w:val="24"/>
          <w:szCs w:val="24"/>
        </w:rPr>
        <w:t>human CD14</w:t>
      </w:r>
      <w:r w:rsidR="005F2534" w:rsidRPr="00A678E2">
        <w:rPr>
          <w:rFonts w:ascii="Calibri" w:eastAsia="Calibri" w:hAnsi="Calibri" w:cs="Calibri"/>
          <w:sz w:val="24"/>
          <w:szCs w:val="24"/>
        </w:rPr>
        <w:fldChar w:fldCharType="begin"/>
      </w:r>
      <w:r w:rsidR="005F2534" w:rsidRPr="00A678E2">
        <w:rPr>
          <w:rFonts w:ascii="Calibri" w:eastAsia="Calibri" w:hAnsi="Calibri" w:cs="Calibri"/>
          <w:sz w:val="24"/>
          <w:szCs w:val="24"/>
        </w:rPr>
        <w:instrText xml:space="preserve"> ADDIN ZOTERO_ITEM CSL_CITATION {"citationID":"HUtGhZzr","properties":{"formattedCitation":"\\super 10\\nosupersub{}","plainCitation":"10","noteIndex":0},"citationItems":[{"id":487,"uris":["http://zotero.org/users/14698131/items/ZJHI4M2S"],"itemData":{"id":487,"type":"article-journal","abstract":"We performed single-cell RNA-sequencing and T cell receptor clonotype tracking of breast and ovarian cancer patients treated with the CDK4/6 inhibitor ribociclib and PD-1 blockade. We highlight evidence of two orthogonal treatment-associated phenomena: expansion of T cell effector populations and promotion of T cell memory formation. Augmentation of the antitumor memory pool by ribociclib boosts the efficacy of subsequent PD-1 blockade in mouse models of melanoma and breast cancer, pointing toward sequential therapy as a potentially safe and synergistic strategy in patients.","container-title":"Journal of Experimental Medicine","DOI":"10.1084/jem.20220729","ISSN":"0022-1007, 1540-9538","issue":"4","language":"en","page":"e20220729","source":"DOI.org (Crossref)","title":"PD-1 blockade and CDK4/6 inhibition augment nonoverlapping features of T cell activation in cancer","volume":"220","author":[{"family":"Ali","given":"Lestat R."},{"family":"Garrido-Castro","given":"Ana C."},{"family":"Lenehan","given":"Patrick J."},{"family":"Bollenrucher","given":"Naima"},{"family":"Stump","given":"Courtney T."},{"family":"Dougan","given":"Michael"},{"family":"Goel","given":"Shom"},{"family":"Shapiro","given":"Geoffrey I."},{"family":"Tolaney","given":"Sara M."},{"family":"Dougan","given":"Stephanie K."}],"issued":{"date-parts":[["2023",4,3]]}}}],"schema":"https://github.com/citation-style-language/schema/raw/master/csl-citation.json"} </w:instrText>
      </w:r>
      <w:r w:rsidR="005F2534" w:rsidRPr="00A678E2">
        <w:rPr>
          <w:rFonts w:ascii="Calibri" w:eastAsia="Calibri" w:hAnsi="Calibri" w:cs="Calibri"/>
          <w:sz w:val="24"/>
          <w:szCs w:val="24"/>
        </w:rPr>
        <w:fldChar w:fldCharType="separate"/>
      </w:r>
      <w:r w:rsidR="001F46BC" w:rsidRPr="00A678E2">
        <w:rPr>
          <w:rFonts w:ascii="Calibri" w:hAnsi="Calibri" w:cs="Calibri"/>
          <w:sz w:val="24"/>
          <w:szCs w:val="24"/>
          <w:vertAlign w:val="superscript"/>
        </w:rPr>
        <w:t>10</w:t>
      </w:r>
      <w:r w:rsidR="005F2534" w:rsidRPr="00A678E2">
        <w:rPr>
          <w:rFonts w:ascii="Calibri" w:eastAsia="Calibri" w:hAnsi="Calibri" w:cs="Calibri"/>
          <w:sz w:val="24"/>
          <w:szCs w:val="24"/>
        </w:rPr>
        <w:fldChar w:fldCharType="end"/>
      </w:r>
      <w:r w:rsidR="00BA52DC" w:rsidRPr="00A678E2">
        <w:rPr>
          <w:rFonts w:ascii="Calibri" w:eastAsia="Calibri" w:hAnsi="Calibri" w:cs="Calibri"/>
          <w:sz w:val="24"/>
          <w:szCs w:val="24"/>
        </w:rPr>
        <w:t xml:space="preserve"> (</w:t>
      </w:r>
      <w:r w:rsidR="008D1625" w:rsidRPr="00A678E2">
        <w:rPr>
          <w:rFonts w:ascii="Calibri" w:eastAsia="Calibri" w:hAnsi="Calibri" w:cs="Calibri"/>
          <w:sz w:val="24"/>
          <w:szCs w:val="24"/>
        </w:rPr>
        <w:t>1 n</w:t>
      </w:r>
      <w:r w:rsidR="007C47D9" w:rsidRPr="00A678E2">
        <w:rPr>
          <w:rFonts w:ascii="Calibri" w:eastAsia="Calibri" w:hAnsi="Calibri" w:cs="Calibri"/>
          <w:sz w:val="24"/>
          <w:szCs w:val="24"/>
        </w:rPr>
        <w:t>g/</w:t>
      </w:r>
      <w:proofErr w:type="spellStart"/>
      <w:r w:rsidR="00540B69" w:rsidRPr="00A678E2">
        <w:rPr>
          <w:rFonts w:ascii="Calibri" w:eastAsia="Calibri" w:hAnsi="Calibri" w:cs="Calibri"/>
          <w:sz w:val="24"/>
          <w:szCs w:val="24"/>
        </w:rPr>
        <w:t>μL</w:t>
      </w:r>
      <w:proofErr w:type="spellEnd"/>
      <w:r w:rsidR="00BA52DC" w:rsidRPr="00A678E2">
        <w:rPr>
          <w:rFonts w:ascii="Calibri" w:eastAsia="Calibri" w:hAnsi="Calibri" w:cs="Calibri"/>
          <w:sz w:val="24"/>
          <w:szCs w:val="24"/>
        </w:rPr>
        <w:t>)</w:t>
      </w:r>
      <w:r w:rsidR="005F442D" w:rsidRPr="00A678E2">
        <w:rPr>
          <w:rFonts w:ascii="Calibri" w:eastAsia="Calibri" w:hAnsi="Calibri" w:cs="Calibri"/>
          <w:sz w:val="24"/>
          <w:szCs w:val="24"/>
        </w:rPr>
        <w:t>,</w:t>
      </w:r>
      <w:r w:rsidR="004C373D" w:rsidRPr="00A678E2">
        <w:rPr>
          <w:rFonts w:ascii="Calibri" w:eastAsia="Calibri" w:hAnsi="Calibri" w:cs="Calibri"/>
          <w:sz w:val="24"/>
          <w:szCs w:val="24"/>
        </w:rPr>
        <w:t xml:space="preserve"> and 0.5 µL </w:t>
      </w:r>
      <w:r w:rsidR="00C70E13" w:rsidRPr="00A678E2">
        <w:rPr>
          <w:rFonts w:ascii="Calibri" w:eastAsia="Calibri" w:hAnsi="Calibri" w:cs="Calibri"/>
          <w:sz w:val="24"/>
          <w:szCs w:val="24"/>
        </w:rPr>
        <w:t xml:space="preserve">of </w:t>
      </w:r>
      <w:r w:rsidR="004C373D" w:rsidRPr="00A678E2">
        <w:rPr>
          <w:rFonts w:ascii="Calibri" w:eastAsia="Calibri" w:hAnsi="Calibri" w:cs="Calibri"/>
          <w:sz w:val="24"/>
          <w:szCs w:val="24"/>
        </w:rPr>
        <w:t>PE</w:t>
      </w:r>
      <w:r w:rsidR="000F33EA" w:rsidRPr="00A678E2">
        <w:rPr>
          <w:rFonts w:ascii="Calibri" w:eastAsia="Calibri" w:hAnsi="Calibri" w:cs="Calibri"/>
          <w:sz w:val="24"/>
          <w:szCs w:val="24"/>
        </w:rPr>
        <w:t>-</w:t>
      </w:r>
      <w:r w:rsidR="004C373D" w:rsidRPr="00A678E2">
        <w:rPr>
          <w:rFonts w:ascii="Calibri" w:eastAsia="Calibri" w:hAnsi="Calibri" w:cs="Calibri"/>
          <w:sz w:val="24"/>
          <w:szCs w:val="24"/>
        </w:rPr>
        <w:t xml:space="preserve">conjugated </w:t>
      </w:r>
      <w:r w:rsidR="002C09EC" w:rsidRPr="00A678E2">
        <w:rPr>
          <w:rFonts w:ascii="Calibri" w:eastAsia="Calibri" w:hAnsi="Calibri" w:cs="Calibri"/>
          <w:sz w:val="24"/>
          <w:szCs w:val="24"/>
        </w:rPr>
        <w:t>anti-</w:t>
      </w:r>
      <w:r w:rsidR="004C373D" w:rsidRPr="00A678E2">
        <w:rPr>
          <w:rFonts w:ascii="Calibri" w:eastAsia="Calibri" w:hAnsi="Calibri" w:cs="Calibri"/>
          <w:sz w:val="24"/>
          <w:szCs w:val="24"/>
        </w:rPr>
        <w:t>human CD16</w:t>
      </w:r>
      <w:r w:rsidR="00D64C2C" w:rsidRPr="00A678E2">
        <w:rPr>
          <w:rFonts w:ascii="Calibri" w:eastAsia="Calibri" w:hAnsi="Calibri" w:cs="Calibri"/>
          <w:sz w:val="24"/>
          <w:szCs w:val="24"/>
        </w:rPr>
        <w:fldChar w:fldCharType="begin"/>
      </w:r>
      <w:r w:rsidR="00D64C2C" w:rsidRPr="00A678E2">
        <w:rPr>
          <w:rFonts w:ascii="Calibri" w:eastAsia="Calibri" w:hAnsi="Calibri" w:cs="Calibri"/>
          <w:sz w:val="24"/>
          <w:szCs w:val="24"/>
        </w:rPr>
        <w:instrText xml:space="preserve"> ADDIN ZOTERO_ITEM CSL_CITATION {"citationID":"wR8syjzj","properties":{"formattedCitation":"\\super 11\\nosupersub{}","plainCitation":"11","noteIndex":0},"citationItems":[{"id":489,"uris":["http://zotero.org/users/14698131/items/AB85KDVW"],"itemData":{"id":489,"type":"article-journal","abstract":"Although tremendous effort has been exerted to elucidate the pathogenesis of severe COVID-19 cases, the detailed mechanism of moderate cases, which accounts for 90% of all patients, remains unclear yet, partly limited by lacking the biopsy tissues. Here, we established the COVID-19 infection model in cynomolgus macaques (CMs), monitored the clinical and pathological features, and analyzed underlying pathogenic mechanisms at early infection stage by performing proteomic and metabolomic profiling of lung tissues and sera samples from COVID-19 CMs models. Our data demonstrated that innate immune response, neutrophile and platelet activation were mainly dysregulated in COVID-19 CMs. The symptom of neutrophilia, lymphopenia and massive “cytokines storm”, main features of severe COVID-19 patients, were greatly weakened in most of the challenged CMs, which are more semblable as moderate patients. Thus, COVID-19 model in CMs is rational to understand the pathogenesis of moderate COVID-19 and may be a candidate model to assess the safety and efficacy of therapeutics and vaccines against SARS-CoV-2 infection.","container-title":"Frontiers in Immunology","DOI":"10.3389/fimmu.2022.954121","ISSN":"1664-3224","journalAbbreviation":"Front. Immunol.","language":"en","page":"954121","source":"DOI.org (Crossref)","title":"Proteomic and Metabolomic Characterization of SARS-CoV-2-Infected Cynomolgus Macaque at Early Stage","volume":"13","author":[{"family":"Wang","given":"Tiecheng"},{"family":"Miao","given":"Faming"},{"family":"Lv","given":"Shengnan"},{"family":"Li","given":"Liang"},{"family":"Wei","given":"Feng"},{"family":"Hou","given":"Lihua"},{"family":"Sun","given":"Renren"},{"family":"Li","given":"Wei"},{"family":"Zhang","given":"Jian"},{"family":"Zhang","given":"Cheng"},{"family":"Yang","given":"Guang"},{"family":"Xiang","given":"Haiyang"},{"family":"Meng","given":"Keyin"},{"family":"Wan","given":"Zhonghai"},{"family":"Wang","given":"Busen"},{"family":"Feng","given":"Guodong"},{"family":"Zhao","given":"Zhongpeng"},{"family":"Luo","given":"Deyan"},{"family":"Li","given":"Nan"},{"family":"Tu","given":"Changchun"},{"family":"Wang","given":"Hui"},{"family":"Xue","given":"Xiaochang"},{"family":"Liu","given":"Yan"},{"family":"Gao","given":"Yuwei"}],"issued":{"date-parts":[["2022",7,12]]}}}],"schema":"https://github.com/citation-style-language/schema/raw/master/csl-citation.json"} </w:instrText>
      </w:r>
      <w:r w:rsidR="00D64C2C" w:rsidRPr="00A678E2">
        <w:rPr>
          <w:rFonts w:ascii="Calibri" w:eastAsia="Calibri" w:hAnsi="Calibri" w:cs="Calibri"/>
          <w:sz w:val="24"/>
          <w:szCs w:val="24"/>
        </w:rPr>
        <w:fldChar w:fldCharType="separate"/>
      </w:r>
      <w:r w:rsidR="001F46BC" w:rsidRPr="00A678E2">
        <w:rPr>
          <w:rFonts w:ascii="Calibri" w:hAnsi="Calibri" w:cs="Calibri"/>
          <w:sz w:val="24"/>
          <w:szCs w:val="24"/>
          <w:vertAlign w:val="superscript"/>
        </w:rPr>
        <w:t>11</w:t>
      </w:r>
      <w:r w:rsidR="00D64C2C" w:rsidRPr="00A678E2">
        <w:rPr>
          <w:rFonts w:ascii="Calibri" w:eastAsia="Calibri" w:hAnsi="Calibri" w:cs="Calibri"/>
          <w:sz w:val="24"/>
          <w:szCs w:val="24"/>
        </w:rPr>
        <w:fldChar w:fldCharType="end"/>
      </w:r>
      <w:r w:rsidR="00540B69" w:rsidRPr="00A678E2">
        <w:rPr>
          <w:rFonts w:ascii="Calibri" w:eastAsia="Calibri" w:hAnsi="Calibri" w:cs="Calibri"/>
          <w:sz w:val="24"/>
          <w:szCs w:val="24"/>
        </w:rPr>
        <w:t xml:space="preserve"> (</w:t>
      </w:r>
      <w:r w:rsidR="008D1625" w:rsidRPr="00A678E2">
        <w:rPr>
          <w:rFonts w:ascii="Calibri" w:eastAsia="Calibri" w:hAnsi="Calibri" w:cs="Calibri"/>
          <w:sz w:val="24"/>
          <w:szCs w:val="24"/>
        </w:rPr>
        <w:t>1 n</w:t>
      </w:r>
      <w:r w:rsidR="00B83786" w:rsidRPr="00A678E2">
        <w:rPr>
          <w:rFonts w:ascii="Calibri" w:eastAsia="Calibri" w:hAnsi="Calibri" w:cs="Calibri"/>
          <w:sz w:val="24"/>
          <w:szCs w:val="24"/>
        </w:rPr>
        <w:t>g/</w:t>
      </w:r>
      <w:proofErr w:type="spellStart"/>
      <w:r w:rsidR="00B83786" w:rsidRPr="00A678E2">
        <w:rPr>
          <w:rFonts w:ascii="Calibri" w:eastAsia="Calibri" w:hAnsi="Calibri" w:cs="Calibri"/>
          <w:sz w:val="24"/>
          <w:szCs w:val="24"/>
        </w:rPr>
        <w:t>μL</w:t>
      </w:r>
      <w:proofErr w:type="spellEnd"/>
      <w:r w:rsidR="00C70E13" w:rsidRPr="00A678E2">
        <w:rPr>
          <w:rFonts w:ascii="Calibri" w:eastAsia="Calibri" w:hAnsi="Calibri" w:cs="Calibri"/>
          <w:sz w:val="24"/>
          <w:szCs w:val="24"/>
        </w:rPr>
        <w:t xml:space="preserve">; </w:t>
      </w:r>
      <w:r w:rsidR="00A27D5F" w:rsidRPr="00A678E2">
        <w:rPr>
          <w:rFonts w:ascii="Calibri" w:eastAsia="Calibri" w:hAnsi="Calibri" w:cs="Calibri"/>
          <w:b/>
          <w:sz w:val="24"/>
          <w:szCs w:val="24"/>
        </w:rPr>
        <w:t>Table of Materials</w:t>
      </w:r>
      <w:r w:rsidR="00A27D5F" w:rsidRPr="00A678E2">
        <w:rPr>
          <w:rFonts w:ascii="Calibri" w:eastAsia="Calibri" w:hAnsi="Calibri" w:cs="Calibri"/>
          <w:sz w:val="24"/>
          <w:szCs w:val="24"/>
        </w:rPr>
        <w:t>)</w:t>
      </w:r>
      <w:r w:rsidR="004C373D" w:rsidRPr="00A678E2">
        <w:rPr>
          <w:rFonts w:ascii="Calibri" w:eastAsia="Calibri" w:hAnsi="Calibri" w:cs="Calibri"/>
          <w:sz w:val="24"/>
          <w:szCs w:val="24"/>
        </w:rPr>
        <w:t xml:space="preserve">. </w:t>
      </w:r>
    </w:p>
    <w:p w14:paraId="7438C588" w14:textId="77777777" w:rsidR="00C70E13" w:rsidRPr="00A678E2" w:rsidRDefault="00C70E13" w:rsidP="00A678E2">
      <w:pPr>
        <w:pStyle w:val="ListParagraph"/>
        <w:pBdr>
          <w:top w:val="nil"/>
          <w:left w:val="nil"/>
          <w:bottom w:val="nil"/>
          <w:right w:val="nil"/>
          <w:between w:val="nil"/>
        </w:pBdr>
        <w:spacing w:after="0" w:line="240" w:lineRule="auto"/>
        <w:ind w:left="0"/>
        <w:contextualSpacing w:val="0"/>
        <w:jc w:val="both"/>
        <w:rPr>
          <w:rFonts w:ascii="Calibri" w:eastAsia="Calibri" w:hAnsi="Calibri" w:cs="Calibri"/>
          <w:sz w:val="24"/>
          <w:szCs w:val="24"/>
        </w:rPr>
      </w:pPr>
    </w:p>
    <w:p w14:paraId="41EBB346" w14:textId="32EC23B8" w:rsidR="004C373D" w:rsidRPr="00A678E2" w:rsidRDefault="004C373D" w:rsidP="00A678E2">
      <w:pPr>
        <w:pBdr>
          <w:top w:val="nil"/>
          <w:left w:val="nil"/>
          <w:bottom w:val="nil"/>
          <w:right w:val="nil"/>
          <w:between w:val="nil"/>
        </w:pBdr>
      </w:pPr>
      <w:r w:rsidRPr="00A678E2">
        <w:rPr>
          <w:bCs/>
        </w:rPr>
        <w:t>NOTE: To</w:t>
      </w:r>
      <w:r w:rsidRPr="00A678E2">
        <w:t xml:space="preserve"> </w:t>
      </w:r>
      <w:r w:rsidR="00E54B9C" w:rsidRPr="00A678E2">
        <w:t>keep staining</w:t>
      </w:r>
      <w:r w:rsidR="002C09EC" w:rsidRPr="00A678E2">
        <w:t xml:space="preserve"> </w:t>
      </w:r>
      <w:r w:rsidR="00E54B9C" w:rsidRPr="00A678E2">
        <w:t>consisten</w:t>
      </w:r>
      <w:r w:rsidR="002C09EC" w:rsidRPr="00A678E2">
        <w:t>t</w:t>
      </w:r>
      <w:r w:rsidR="00E54B9C" w:rsidRPr="00A678E2">
        <w:t xml:space="preserve">, make a </w:t>
      </w:r>
      <w:r w:rsidR="00C70E13" w:rsidRPr="00A678E2">
        <w:t>master mix</w:t>
      </w:r>
      <w:r w:rsidR="00E54B9C" w:rsidRPr="00A678E2">
        <w:t xml:space="preserve"> for </w:t>
      </w:r>
      <w:r w:rsidR="00BD6C97" w:rsidRPr="00A678E2">
        <w:t xml:space="preserve">multiple samples </w:t>
      </w:r>
      <w:r w:rsidR="002C09EC" w:rsidRPr="00A678E2">
        <w:t>according to the total sample number</w:t>
      </w:r>
      <w:r w:rsidR="00BD6C97" w:rsidRPr="00A678E2">
        <w:t>. Transfer 50 µL of</w:t>
      </w:r>
      <w:r w:rsidR="00586BFF" w:rsidRPr="00A678E2">
        <w:t xml:space="preserve"> staining solution into each well.</w:t>
      </w:r>
    </w:p>
    <w:p w14:paraId="17A08A77" w14:textId="77777777" w:rsidR="00586BFF" w:rsidRPr="00A678E2" w:rsidRDefault="00586BFF" w:rsidP="00A678E2">
      <w:pPr>
        <w:pBdr>
          <w:top w:val="nil"/>
          <w:left w:val="nil"/>
          <w:bottom w:val="nil"/>
          <w:right w:val="nil"/>
          <w:between w:val="nil"/>
        </w:pBdr>
      </w:pPr>
    </w:p>
    <w:p w14:paraId="4D02CB5E" w14:textId="36F48B48" w:rsidR="00C31F7F" w:rsidRPr="00A678E2" w:rsidRDefault="00C31F7F" w:rsidP="00A678E2">
      <w:pPr>
        <w:pBdr>
          <w:top w:val="nil"/>
          <w:left w:val="nil"/>
          <w:bottom w:val="nil"/>
          <w:right w:val="nil"/>
          <w:between w:val="nil"/>
        </w:pBdr>
      </w:pPr>
      <w:r w:rsidRPr="00A678E2">
        <w:t>1.</w:t>
      </w:r>
      <w:r w:rsidR="00207F1E" w:rsidRPr="00A678E2">
        <w:t>7</w:t>
      </w:r>
      <w:r w:rsidRPr="00A678E2">
        <w:t xml:space="preserve">. </w:t>
      </w:r>
      <w:r w:rsidR="0080078B" w:rsidRPr="00A678E2">
        <w:t xml:space="preserve">Add 50 µL of staining solution to each well and </w:t>
      </w:r>
      <w:r w:rsidRPr="00A678E2">
        <w:t>gently mix cells to avoid bubbles.</w:t>
      </w:r>
      <w:r w:rsidR="006705DD" w:rsidRPr="00A678E2">
        <w:t xml:space="preserve"> </w:t>
      </w:r>
      <w:r w:rsidR="00F647C6" w:rsidRPr="00A678E2">
        <w:t>In</w:t>
      </w:r>
      <w:r w:rsidR="002F53F6" w:rsidRPr="00A678E2">
        <w:t>cubate cells in the dark at room temperature for 15 min</w:t>
      </w:r>
      <w:r w:rsidR="00C70E13" w:rsidRPr="00A678E2">
        <w:t>.</w:t>
      </w:r>
    </w:p>
    <w:p w14:paraId="3DCA8C4C" w14:textId="77777777" w:rsidR="00A27D5F" w:rsidRPr="00A678E2" w:rsidRDefault="00A27D5F" w:rsidP="00A678E2"/>
    <w:p w14:paraId="337D5D80" w14:textId="08C16F8D" w:rsidR="00654FD0" w:rsidRPr="00A678E2" w:rsidRDefault="00A27D5F" w:rsidP="00A678E2">
      <w:r w:rsidRPr="00A678E2">
        <w:t>1.</w:t>
      </w:r>
      <w:r w:rsidR="00207F1E" w:rsidRPr="00A678E2">
        <w:t>8</w:t>
      </w:r>
      <w:r w:rsidRPr="00A678E2">
        <w:t xml:space="preserve">. </w:t>
      </w:r>
      <w:r w:rsidR="00AF0027" w:rsidRPr="00A678E2">
        <w:t xml:space="preserve">Add 200 µL </w:t>
      </w:r>
      <w:r w:rsidR="00C70E13" w:rsidRPr="00A678E2">
        <w:t xml:space="preserve">of </w:t>
      </w:r>
      <w:r w:rsidR="00AF0027" w:rsidRPr="00A678E2">
        <w:t>FACS buffer to each well</w:t>
      </w:r>
      <w:r w:rsidR="003D4836" w:rsidRPr="00A678E2">
        <w:t xml:space="preserve"> and s</w:t>
      </w:r>
      <w:r w:rsidR="005A07A8" w:rsidRPr="00A678E2">
        <w:t xml:space="preserve">pin down cells at 300 x </w:t>
      </w:r>
      <w:r w:rsidR="005A07A8" w:rsidRPr="00A678E2">
        <w:rPr>
          <w:i/>
        </w:rPr>
        <w:t>g</w:t>
      </w:r>
      <w:r w:rsidR="005A07A8" w:rsidRPr="00A678E2">
        <w:t xml:space="preserve"> at 4</w:t>
      </w:r>
      <w:r w:rsidR="00C70E13" w:rsidRPr="00A678E2">
        <w:t xml:space="preserve"> °</w:t>
      </w:r>
      <w:r w:rsidR="005A07A8" w:rsidRPr="00A678E2">
        <w:t>C for 3 min</w:t>
      </w:r>
      <w:r w:rsidR="00654FD0" w:rsidRPr="00A678E2">
        <w:t>.</w:t>
      </w:r>
      <w:r w:rsidR="003D4836" w:rsidRPr="00A678E2">
        <w:t xml:space="preserve"> </w:t>
      </w:r>
      <w:r w:rsidR="00654FD0" w:rsidRPr="00A678E2">
        <w:t xml:space="preserve">Carefully decant supernatants. </w:t>
      </w:r>
    </w:p>
    <w:p w14:paraId="6AFD158C" w14:textId="77777777" w:rsidR="009F6956" w:rsidRPr="00A678E2" w:rsidRDefault="009F6956" w:rsidP="00A678E2"/>
    <w:p w14:paraId="7C38658C" w14:textId="2C9E0F45" w:rsidR="00D75E08" w:rsidRPr="00A678E2" w:rsidRDefault="009F6956" w:rsidP="00A678E2">
      <w:r w:rsidRPr="00A678E2">
        <w:t>1.</w:t>
      </w:r>
      <w:r w:rsidR="00207F1E" w:rsidRPr="00A678E2">
        <w:t>9</w:t>
      </w:r>
      <w:r w:rsidRPr="00A678E2">
        <w:t>. Wash by adding 200 µL</w:t>
      </w:r>
      <w:r w:rsidR="00C70E13" w:rsidRPr="00A678E2">
        <w:t xml:space="preserve"> of</w:t>
      </w:r>
      <w:r w:rsidRPr="00A678E2">
        <w:t xml:space="preserve"> FACS buffer to each well</w:t>
      </w:r>
      <w:r w:rsidR="00896312" w:rsidRPr="00A678E2">
        <w:t xml:space="preserve"> and s</w:t>
      </w:r>
      <w:r w:rsidR="00D75E08" w:rsidRPr="00A678E2">
        <w:t xml:space="preserve">pin down cells at 300 x </w:t>
      </w:r>
      <w:r w:rsidR="00D75E08" w:rsidRPr="00A678E2">
        <w:rPr>
          <w:i/>
        </w:rPr>
        <w:t>g</w:t>
      </w:r>
      <w:r w:rsidR="00D75E08" w:rsidRPr="00A678E2">
        <w:t xml:space="preserve"> at 4</w:t>
      </w:r>
      <w:r w:rsidR="00C70E13" w:rsidRPr="00A678E2">
        <w:t xml:space="preserve"> °</w:t>
      </w:r>
      <w:r w:rsidR="00D75E08" w:rsidRPr="00A678E2">
        <w:t>C for 3 min.</w:t>
      </w:r>
      <w:r w:rsidR="00896312" w:rsidRPr="00A678E2">
        <w:t xml:space="preserve"> </w:t>
      </w:r>
      <w:r w:rsidR="00D75E08" w:rsidRPr="00A678E2">
        <w:t>Carefully decant supernatants and resuspend cells in 200 µL</w:t>
      </w:r>
      <w:r w:rsidR="00C70E13" w:rsidRPr="00A678E2">
        <w:t xml:space="preserve"> of</w:t>
      </w:r>
      <w:r w:rsidR="00D75E08" w:rsidRPr="00A678E2">
        <w:t xml:space="preserve"> FACS buffer.</w:t>
      </w:r>
      <w:r w:rsidR="00207F1E" w:rsidRPr="00A678E2">
        <w:t xml:space="preserve"> </w:t>
      </w:r>
      <w:r w:rsidR="00D75E08" w:rsidRPr="00A678E2">
        <w:t xml:space="preserve">Run samples </w:t>
      </w:r>
      <w:r w:rsidR="00D75E08" w:rsidRPr="00A678E2">
        <w:lastRenderedPageBreak/>
        <w:t xml:space="preserve">on </w:t>
      </w:r>
      <w:r w:rsidR="00C70E13" w:rsidRPr="00A678E2">
        <w:t xml:space="preserve">a </w:t>
      </w:r>
      <w:r w:rsidR="00D75E08" w:rsidRPr="00A678E2">
        <w:t>flow cytometer</w:t>
      </w:r>
      <w:r w:rsidR="001F0CCA" w:rsidRPr="00A678E2">
        <w:t xml:space="preserve"> (</w:t>
      </w:r>
      <w:r w:rsidR="001F0CCA" w:rsidRPr="00A678E2">
        <w:rPr>
          <w:b/>
        </w:rPr>
        <w:t>Tables of Materials</w:t>
      </w:r>
      <w:r w:rsidR="001F0CCA" w:rsidRPr="00A678E2">
        <w:t>)</w:t>
      </w:r>
      <w:r w:rsidR="00D75E08" w:rsidRPr="00A678E2">
        <w:t xml:space="preserve">. </w:t>
      </w:r>
    </w:p>
    <w:p w14:paraId="634EFCAC" w14:textId="77777777" w:rsidR="008D766D" w:rsidRPr="00A678E2" w:rsidRDefault="008D766D" w:rsidP="00A678E2"/>
    <w:p w14:paraId="26087FE8" w14:textId="5C819D22" w:rsidR="00C70E13" w:rsidRPr="00A678E2" w:rsidRDefault="008D766D" w:rsidP="00A678E2">
      <w:r w:rsidRPr="00A678E2">
        <w:t>1.</w:t>
      </w:r>
      <w:r w:rsidR="00E23604" w:rsidRPr="00A678E2">
        <w:t>1</w:t>
      </w:r>
      <w:r w:rsidR="00207F1E" w:rsidRPr="00A678E2">
        <w:t>0</w:t>
      </w:r>
      <w:r w:rsidRPr="00A678E2">
        <w:t>.</w:t>
      </w:r>
      <w:r w:rsidR="00C70E13" w:rsidRPr="00A678E2">
        <w:tab/>
      </w:r>
      <w:r w:rsidR="00991631" w:rsidRPr="00A678E2">
        <w:t>Gate CD14</w:t>
      </w:r>
      <w:r w:rsidR="00991631" w:rsidRPr="00A678E2">
        <w:rPr>
          <w:vertAlign w:val="superscript"/>
        </w:rPr>
        <w:t>+</w:t>
      </w:r>
      <w:r w:rsidR="00991631" w:rsidRPr="00A678E2">
        <w:t>CD16</w:t>
      </w:r>
      <w:r w:rsidR="00991631" w:rsidRPr="00A678E2">
        <w:rPr>
          <w:vertAlign w:val="superscript"/>
        </w:rPr>
        <w:t>-</w:t>
      </w:r>
      <w:r w:rsidR="00991631" w:rsidRPr="00A678E2">
        <w:t xml:space="preserve"> population</w:t>
      </w:r>
      <w:r w:rsidR="00626625" w:rsidRPr="00A678E2">
        <w:t>.</w:t>
      </w:r>
      <w:r w:rsidR="0075578D" w:rsidRPr="00A678E2">
        <w:t xml:space="preserve"> </w:t>
      </w:r>
      <w:r w:rsidR="00C70E13" w:rsidRPr="00A678E2">
        <w:t>Make sure the CD14</w:t>
      </w:r>
      <w:r w:rsidR="00C70E13" w:rsidRPr="00A678E2">
        <w:rPr>
          <w:vertAlign w:val="superscript"/>
        </w:rPr>
        <w:t>+</w:t>
      </w:r>
      <w:r w:rsidR="00C70E13" w:rsidRPr="00A678E2">
        <w:t>CD16</w:t>
      </w:r>
      <w:r w:rsidR="00C70E13" w:rsidRPr="00A678E2">
        <w:rPr>
          <w:vertAlign w:val="superscript"/>
        </w:rPr>
        <w:t>-</w:t>
      </w:r>
      <w:r w:rsidR="00C70E13" w:rsidRPr="00A678E2">
        <w:t xml:space="preserve"> population is above 90% of live cells for an ideal purity.</w:t>
      </w:r>
      <w:r w:rsidR="00F74666" w:rsidRPr="00A678E2">
        <w:t xml:space="preserve"> Gate </w:t>
      </w:r>
      <w:r w:rsidR="00381A39" w:rsidRPr="00A678E2">
        <w:t>CD14</w:t>
      </w:r>
      <w:r w:rsidR="00381A39" w:rsidRPr="00A678E2">
        <w:rPr>
          <w:vertAlign w:val="superscript"/>
        </w:rPr>
        <w:t>+</w:t>
      </w:r>
      <w:r w:rsidR="00381A39" w:rsidRPr="00A678E2">
        <w:t>CD16</w:t>
      </w:r>
      <w:r w:rsidR="00381A39" w:rsidRPr="00A678E2">
        <w:rPr>
          <w:vertAlign w:val="superscript"/>
        </w:rPr>
        <w:t>-</w:t>
      </w:r>
      <w:r w:rsidR="00381A39" w:rsidRPr="00A678E2">
        <w:t xml:space="preserve"> population </w:t>
      </w:r>
      <w:r w:rsidR="00A678E2" w:rsidRPr="00A678E2">
        <w:t>of</w:t>
      </w:r>
      <w:r w:rsidR="00381A39" w:rsidRPr="00A678E2">
        <w:t xml:space="preserve"> live singlets</w:t>
      </w:r>
      <w:r w:rsidR="00153502" w:rsidRPr="00A678E2">
        <w:t>.</w:t>
      </w:r>
    </w:p>
    <w:p w14:paraId="47A6CDEE" w14:textId="2F1FA639" w:rsidR="0075578D" w:rsidRPr="00A678E2" w:rsidRDefault="0075578D" w:rsidP="00A678E2"/>
    <w:p w14:paraId="601524AA" w14:textId="63314994" w:rsidR="009761B2" w:rsidRPr="00A678E2" w:rsidRDefault="00D863FD" w:rsidP="00A678E2">
      <w:pPr>
        <w:rPr>
          <w:bCs/>
        </w:rPr>
      </w:pPr>
      <w:r w:rsidRPr="00A678E2">
        <w:rPr>
          <w:bCs/>
        </w:rPr>
        <w:t xml:space="preserve">NOTE: It is assumed that users are familiar with flow cytometry analysis. </w:t>
      </w:r>
    </w:p>
    <w:p w14:paraId="30E8A81F" w14:textId="77777777" w:rsidR="00C70E13" w:rsidRPr="00A678E2" w:rsidRDefault="00C70E13" w:rsidP="00A678E2"/>
    <w:p w14:paraId="7717BBAF" w14:textId="0EF1872D" w:rsidR="007F20E2" w:rsidRPr="00A678E2" w:rsidRDefault="007F20E2" w:rsidP="00A678E2">
      <w:pPr>
        <w:rPr>
          <w:b/>
        </w:rPr>
      </w:pPr>
      <w:r w:rsidRPr="00A678E2">
        <w:rPr>
          <w:b/>
        </w:rPr>
        <w:t xml:space="preserve">2. </w:t>
      </w:r>
      <w:r w:rsidR="00CB6640" w:rsidRPr="00A678E2">
        <w:rPr>
          <w:b/>
        </w:rPr>
        <w:t>M0 macrophage</w:t>
      </w:r>
      <w:r w:rsidR="00917224" w:rsidRPr="00A678E2">
        <w:rPr>
          <w:b/>
        </w:rPr>
        <w:t xml:space="preserve"> differentiation</w:t>
      </w:r>
      <w:r w:rsidR="00DF105B" w:rsidRPr="00A678E2">
        <w:rPr>
          <w:b/>
        </w:rPr>
        <w:t xml:space="preserve"> from human classical monocytes</w:t>
      </w:r>
    </w:p>
    <w:p w14:paraId="388EE1A3" w14:textId="77777777" w:rsidR="00C239B1" w:rsidRPr="00A678E2" w:rsidRDefault="00C239B1" w:rsidP="00A678E2"/>
    <w:p w14:paraId="6638B067" w14:textId="2F2EDF82" w:rsidR="00C00950" w:rsidRPr="00A678E2" w:rsidRDefault="00C70E13" w:rsidP="00A678E2">
      <w:r w:rsidRPr="00A678E2">
        <w:t xml:space="preserve">NOTE: </w:t>
      </w:r>
      <w:r w:rsidR="000E0FAA" w:rsidRPr="00A678E2">
        <w:t xml:space="preserve">M2-like macrophage differentiation from human classical monocytes </w:t>
      </w:r>
      <w:r w:rsidR="00A119B4" w:rsidRPr="00A678E2">
        <w:t xml:space="preserve">is </w:t>
      </w:r>
      <w:r w:rsidR="000E0FAA" w:rsidRPr="00A678E2">
        <w:t xml:space="preserve">adapted </w:t>
      </w:r>
      <w:r w:rsidR="00A119B4" w:rsidRPr="00A678E2">
        <w:t>from a</w:t>
      </w:r>
      <w:r w:rsidR="006F59EF" w:rsidRPr="00A678E2">
        <w:t xml:space="preserve"> previous publication</w:t>
      </w:r>
      <w:r w:rsidR="00E543CB" w:rsidRPr="00A678E2">
        <w:fldChar w:fldCharType="begin"/>
      </w:r>
      <w:r w:rsidR="00D64C2C" w:rsidRPr="00A678E2">
        <w:instrText xml:space="preserve"> ADDIN ZOTERO_ITEM CSL_CITATION {"citationID":"gBUtzjVz","properties":{"formattedCitation":"\\super 12\\nosupersub{}","plainCitation":"12","noteIndex":0},"citationItems":[{"id":109,"uris":["http://zotero.org/users/14698131/items/6RVG3B9K"],"itemData":{"id":109,"type":"article-journal","abstract":"Patients with otherwise treatment-resistant Hodgkin lymphoma could benefit from chimeric antigen receptor T-cell (CART) therapy. However, Hodgkin lymphoma lacks CD19 and contains a highly immunosuppressive tumor microenvironment (TME). We hypothesized that in Hodgkin lymphoma, CART should target both malignant cells and the TME. We demonstrated CD123 on both Hodgkin lymphoma cells and TME, including tumor-associated macrophages (TAM). In vitro, Hodgkin lymphoma cells convert macrophages toward immunosuppressive TAMs that inhibit T-cell proliferation. In contrast, anti-CD123 CART recognized and killed TAMs, thus overcoming immunosuppression. Finally, we showed in immunodeficient mouse models that CART123 eradicated Hodgkin lymphoma and established long-term immune memory. A novel platform that targets malignant cells and the microenvironment may be needed to successfully treat malignancies with an immunosuppressive milieu. SIGNIFICANCE: Anti-CD123 chimeric antigen receptor T cells target both the malignant cells and TAMs in Hodgkin lymphoma, thereby eliminating an important immunosuppressive component of the tumor microenvironment.","container-title":"Cancer Discovery","DOI":"10.1158/2159-8290.CD-16-0850","ISSN":"21598290","issue":"10","note":"PMID: 28576927\npublisher: American Association for Cancer Research Inc.","page":"1154-1167","title":"Overcoming the immunosuppressive tumor microenvironment of Hodgkin lymphoma using chimeric antigen receptor T cells","volume":"7","author":[{"family":"Ruella","given":"Marco"},{"family":"Klichinsky","given":"Michael"},{"family":"Kenderian","given":"Saad S."},{"family":"Shestova","given":"Olga"},{"family":"Ziober","given":"Amy"},{"family":"Kraft","given":"Daniel O."},{"family":"Feldman","given":"Michael"},{"family":"Wasik","given":"Mariusz A."},{"family":"June","given":"Carl H."},{"family":"Gill","given":"Saar"}],"issued":{"date-parts":[["2017",10,1]]}}}],"schema":"https://github.com/citation-style-language/schema/raw/master/csl-citation.json"} </w:instrText>
      </w:r>
      <w:r w:rsidR="00E543CB" w:rsidRPr="00A678E2">
        <w:fldChar w:fldCharType="separate"/>
      </w:r>
      <w:r w:rsidR="001F46BC" w:rsidRPr="00A678E2">
        <w:rPr>
          <w:vertAlign w:val="superscript"/>
        </w:rPr>
        <w:t>12</w:t>
      </w:r>
      <w:r w:rsidR="00E543CB" w:rsidRPr="00A678E2">
        <w:fldChar w:fldCharType="end"/>
      </w:r>
      <w:r w:rsidR="006F59EF" w:rsidRPr="00A678E2">
        <w:t>.</w:t>
      </w:r>
    </w:p>
    <w:p w14:paraId="624C3640" w14:textId="77777777" w:rsidR="00C00950" w:rsidRPr="00A678E2" w:rsidRDefault="00C00950" w:rsidP="00A678E2"/>
    <w:p w14:paraId="7C63B8A7" w14:textId="42C1E595" w:rsidR="00F57925" w:rsidRPr="00A678E2" w:rsidRDefault="005E4847" w:rsidP="00A678E2">
      <w:r w:rsidRPr="00A678E2">
        <w:t xml:space="preserve">2.1. </w:t>
      </w:r>
      <w:r w:rsidR="00FE4CDC" w:rsidRPr="00A678E2">
        <w:t xml:space="preserve">Spin down </w:t>
      </w:r>
      <w:r w:rsidR="00F57925" w:rsidRPr="00A678E2">
        <w:t xml:space="preserve">isolated monocytes at 300 x </w:t>
      </w:r>
      <w:r w:rsidR="00F57925" w:rsidRPr="00A678E2">
        <w:rPr>
          <w:i/>
        </w:rPr>
        <w:t>g</w:t>
      </w:r>
      <w:r w:rsidR="00F57925" w:rsidRPr="00A678E2">
        <w:t xml:space="preserve"> at 4</w:t>
      </w:r>
      <w:r w:rsidR="00C70E13" w:rsidRPr="00A678E2">
        <w:t xml:space="preserve"> °</w:t>
      </w:r>
      <w:r w:rsidR="00F57925" w:rsidRPr="00A678E2">
        <w:t>C for 5 min</w:t>
      </w:r>
      <w:r w:rsidR="00D538C6" w:rsidRPr="00A678E2">
        <w:t xml:space="preserve"> and </w:t>
      </w:r>
      <w:r w:rsidR="00D46094" w:rsidRPr="00A678E2">
        <w:t>aspirate supernatants</w:t>
      </w:r>
      <w:r w:rsidR="00F57925" w:rsidRPr="00A678E2">
        <w:t>.</w:t>
      </w:r>
      <w:r w:rsidR="00207F1E" w:rsidRPr="00A678E2">
        <w:t xml:space="preserve"> </w:t>
      </w:r>
      <w:r w:rsidR="00F57925" w:rsidRPr="00A678E2">
        <w:t xml:space="preserve">Resuspend cells </w:t>
      </w:r>
      <w:r w:rsidR="009F4D7B" w:rsidRPr="00A678E2">
        <w:t xml:space="preserve">in cell culture media </w:t>
      </w:r>
      <w:r w:rsidR="00AD362C" w:rsidRPr="00A678E2">
        <w:t xml:space="preserve">to reach </w:t>
      </w:r>
      <w:r w:rsidR="009959A1" w:rsidRPr="00A678E2">
        <w:t>a</w:t>
      </w:r>
      <w:r w:rsidR="00AD362C" w:rsidRPr="00A678E2">
        <w:t xml:space="preserve"> </w:t>
      </w:r>
      <w:r w:rsidR="00E3006C" w:rsidRPr="00A678E2">
        <w:t xml:space="preserve">final concentration of </w:t>
      </w:r>
      <w:r w:rsidR="00AD362C" w:rsidRPr="00A678E2">
        <w:t xml:space="preserve">1 </w:t>
      </w:r>
      <w:r w:rsidR="009959A1" w:rsidRPr="00A678E2">
        <w:t>x 10</w:t>
      </w:r>
      <w:r w:rsidR="009959A1" w:rsidRPr="00A678E2">
        <w:rPr>
          <w:vertAlign w:val="superscript"/>
        </w:rPr>
        <w:t>6</w:t>
      </w:r>
      <w:r w:rsidR="00C70E13" w:rsidRPr="00A678E2">
        <w:rPr>
          <w:vertAlign w:val="superscript"/>
        </w:rPr>
        <w:t xml:space="preserve"> </w:t>
      </w:r>
      <w:r w:rsidR="00C70E13" w:rsidRPr="00A678E2">
        <w:t>cells</w:t>
      </w:r>
      <w:r w:rsidR="00AD362C" w:rsidRPr="00A678E2">
        <w:t>/</w:t>
      </w:r>
      <w:proofErr w:type="spellStart"/>
      <w:r w:rsidR="00AD362C" w:rsidRPr="00A678E2">
        <w:t>mL</w:t>
      </w:r>
      <w:r w:rsidR="00722810" w:rsidRPr="00A678E2">
        <w:t>.</w:t>
      </w:r>
      <w:proofErr w:type="spellEnd"/>
    </w:p>
    <w:p w14:paraId="5CD479DA" w14:textId="77777777" w:rsidR="00AD362C" w:rsidRPr="00A678E2" w:rsidRDefault="00AD362C" w:rsidP="00A678E2"/>
    <w:p w14:paraId="172A62D7" w14:textId="4D8856FA" w:rsidR="004D61A7" w:rsidRPr="00A678E2" w:rsidRDefault="00AD362C" w:rsidP="00A678E2">
      <w:r w:rsidRPr="00A678E2">
        <w:t>2.</w:t>
      </w:r>
      <w:r w:rsidR="00207F1E" w:rsidRPr="00A678E2">
        <w:t>2</w:t>
      </w:r>
      <w:r w:rsidRPr="00A678E2">
        <w:t xml:space="preserve">. </w:t>
      </w:r>
      <w:r w:rsidR="007720B9" w:rsidRPr="00A678E2">
        <w:t xml:space="preserve">Add human recombinant GM-CSF </w:t>
      </w:r>
      <w:r w:rsidR="009B1522" w:rsidRPr="00A678E2">
        <w:t xml:space="preserve">to reach </w:t>
      </w:r>
      <w:r w:rsidR="009959A1" w:rsidRPr="00A678E2">
        <w:t xml:space="preserve">a </w:t>
      </w:r>
      <w:r w:rsidR="009B1522" w:rsidRPr="00A678E2">
        <w:t xml:space="preserve">final concentration </w:t>
      </w:r>
      <w:r w:rsidR="00E3006C" w:rsidRPr="00A678E2">
        <w:t xml:space="preserve">of </w:t>
      </w:r>
      <w:r w:rsidR="009B1522" w:rsidRPr="00A678E2">
        <w:t>10 ng/mL</w:t>
      </w:r>
      <w:r w:rsidR="005C7D07" w:rsidRPr="00A678E2">
        <w:t xml:space="preserve"> (</w:t>
      </w:r>
      <w:r w:rsidR="005C7D07" w:rsidRPr="00A678E2">
        <w:rPr>
          <w:b/>
        </w:rPr>
        <w:t>Table of Materials</w:t>
      </w:r>
      <w:r w:rsidR="005C7D07" w:rsidRPr="00A678E2">
        <w:t>)</w:t>
      </w:r>
      <w:r w:rsidR="00FB2AF9" w:rsidRPr="00A678E2">
        <w:t xml:space="preserve"> and mix well</w:t>
      </w:r>
      <w:r w:rsidR="00CE21D6" w:rsidRPr="00A678E2">
        <w:t xml:space="preserve">. </w:t>
      </w:r>
      <w:r w:rsidR="006D209F" w:rsidRPr="00A678E2">
        <w:t xml:space="preserve">Transfer 100 </w:t>
      </w:r>
      <w:r w:rsidR="00E91ADA" w:rsidRPr="00A678E2">
        <w:t xml:space="preserve">µL of cells into </w:t>
      </w:r>
      <w:r w:rsidR="001379F3" w:rsidRPr="00A678E2">
        <w:t xml:space="preserve">a </w:t>
      </w:r>
      <w:r w:rsidR="004163F7" w:rsidRPr="00A678E2">
        <w:t xml:space="preserve">tissue </w:t>
      </w:r>
      <w:r w:rsidR="00C70E13" w:rsidRPr="00A678E2">
        <w:t>culture-treated</w:t>
      </w:r>
      <w:r w:rsidR="004163F7" w:rsidRPr="00A678E2">
        <w:t xml:space="preserve"> </w:t>
      </w:r>
      <w:r w:rsidR="001379F3" w:rsidRPr="00A678E2">
        <w:t>48-well plate</w:t>
      </w:r>
      <w:r w:rsidR="004163F7" w:rsidRPr="00A678E2">
        <w:t xml:space="preserve"> </w:t>
      </w:r>
      <w:r w:rsidR="00774D44" w:rsidRPr="00A678E2">
        <w:t xml:space="preserve">and add </w:t>
      </w:r>
      <w:r w:rsidR="000029E8" w:rsidRPr="00A678E2">
        <w:t>an additional 50 µL of cell culture media</w:t>
      </w:r>
      <w:r w:rsidR="00AD4C22" w:rsidRPr="00A678E2">
        <w:t>.</w:t>
      </w:r>
      <w:r w:rsidR="004D61A7" w:rsidRPr="00A678E2">
        <w:t xml:space="preserve"> Make sure that each condition has 3 replicates for the final readout on day 11. </w:t>
      </w:r>
    </w:p>
    <w:p w14:paraId="60F31A5F" w14:textId="77777777" w:rsidR="00C70E13" w:rsidRPr="00A678E2" w:rsidRDefault="00C70E13" w:rsidP="00A678E2"/>
    <w:p w14:paraId="67116548" w14:textId="3150DCA2" w:rsidR="00FD1834" w:rsidRPr="00A678E2" w:rsidRDefault="00AD4C22" w:rsidP="00A678E2">
      <w:r w:rsidRPr="00A678E2">
        <w:rPr>
          <w:bCs/>
        </w:rPr>
        <w:t xml:space="preserve">NOTE: </w:t>
      </w:r>
      <w:r w:rsidR="000029E8" w:rsidRPr="00A678E2">
        <w:rPr>
          <w:bCs/>
        </w:rPr>
        <w:t>Users can ad</w:t>
      </w:r>
      <w:r w:rsidR="00F725A0" w:rsidRPr="00A678E2">
        <w:rPr>
          <w:bCs/>
        </w:rPr>
        <w:t xml:space="preserve">d more experiment groups accordingly. This protocol </w:t>
      </w:r>
      <w:r w:rsidR="00FA347C" w:rsidRPr="00A678E2">
        <w:rPr>
          <w:bCs/>
        </w:rPr>
        <w:t>only includes</w:t>
      </w:r>
      <w:r w:rsidR="00FA347C" w:rsidRPr="00A678E2">
        <w:t xml:space="preserve"> </w:t>
      </w:r>
      <w:r w:rsidR="00D14FE8" w:rsidRPr="00A678E2">
        <w:t xml:space="preserve">experimental </w:t>
      </w:r>
      <w:r w:rsidR="00FA347C" w:rsidRPr="00A678E2">
        <w:t>cocultures of tumor cells</w:t>
      </w:r>
      <w:r w:rsidR="009E67BC" w:rsidRPr="00A678E2">
        <w:t xml:space="preserve"> and</w:t>
      </w:r>
      <w:r w:rsidR="00FA347C" w:rsidRPr="00A678E2">
        <w:t xml:space="preserve"> T cells </w:t>
      </w:r>
      <w:r w:rsidR="00D17824" w:rsidRPr="00A678E2">
        <w:t xml:space="preserve">with or without M2-like </w:t>
      </w:r>
      <w:r w:rsidR="002216B7" w:rsidRPr="00A678E2">
        <w:t xml:space="preserve">macrophages </w:t>
      </w:r>
      <w:r w:rsidR="00DF6402" w:rsidRPr="00A678E2">
        <w:t>(</w:t>
      </w:r>
      <w:r w:rsidR="00DF6402" w:rsidRPr="00A678E2">
        <w:rPr>
          <w:b/>
        </w:rPr>
        <w:t>Table 1</w:t>
      </w:r>
      <w:r w:rsidR="00DF6402" w:rsidRPr="00A678E2">
        <w:t>)</w:t>
      </w:r>
      <w:r w:rsidR="00D17824" w:rsidRPr="00A678E2">
        <w:t>.</w:t>
      </w:r>
      <w:r w:rsidR="00E60E2C" w:rsidRPr="00A678E2">
        <w:t xml:space="preserve"> </w:t>
      </w:r>
    </w:p>
    <w:p w14:paraId="166F301A" w14:textId="77777777" w:rsidR="004D61A7" w:rsidRPr="00A678E2" w:rsidRDefault="004D61A7" w:rsidP="00A678E2"/>
    <w:p w14:paraId="25EE2F5F" w14:textId="4FDA310D" w:rsidR="00162186" w:rsidRPr="00A678E2" w:rsidRDefault="00FD1834" w:rsidP="00A678E2">
      <w:r w:rsidRPr="00A678E2">
        <w:t>2.</w:t>
      </w:r>
      <w:r w:rsidR="00207F1E" w:rsidRPr="00A678E2">
        <w:t>3</w:t>
      </w:r>
      <w:r w:rsidRPr="00A678E2">
        <w:t xml:space="preserve">. </w:t>
      </w:r>
      <w:r w:rsidR="00497D8C" w:rsidRPr="00A678E2">
        <w:t xml:space="preserve">Transfer 100 µL of cells into another 48-well plate and add an additional 50 µL of cell culture media for </w:t>
      </w:r>
      <w:r w:rsidR="00F573C0" w:rsidRPr="00A678E2">
        <w:t>macrophage phenotyping</w:t>
      </w:r>
      <w:r w:rsidR="00162186" w:rsidRPr="00A678E2">
        <w:t>.</w:t>
      </w:r>
      <w:r w:rsidR="004D61A7" w:rsidRPr="00A678E2">
        <w:t xml:space="preserve"> </w:t>
      </w:r>
      <w:r w:rsidR="009D4F6C" w:rsidRPr="00A678E2">
        <w:t xml:space="preserve">Make sure to include </w:t>
      </w:r>
      <w:r w:rsidR="004230A1" w:rsidRPr="00A678E2">
        <w:t>one well for phenotyping of M0 macrophage</w:t>
      </w:r>
      <w:r w:rsidR="00C1024C" w:rsidRPr="00A678E2">
        <w:t>s</w:t>
      </w:r>
      <w:r w:rsidR="004230A1" w:rsidRPr="00A678E2">
        <w:t xml:space="preserve"> and one for </w:t>
      </w:r>
      <w:r w:rsidR="00203F02" w:rsidRPr="00A678E2">
        <w:t>phenotyping of M2-like macrophage</w:t>
      </w:r>
      <w:r w:rsidR="00C1024C" w:rsidRPr="00A678E2">
        <w:t>s</w:t>
      </w:r>
      <w:r w:rsidR="00203F02" w:rsidRPr="00A678E2">
        <w:t xml:space="preserve">. </w:t>
      </w:r>
    </w:p>
    <w:p w14:paraId="1876EB5F" w14:textId="77777777" w:rsidR="00497D8C" w:rsidRPr="00A678E2" w:rsidRDefault="00497D8C" w:rsidP="00A678E2"/>
    <w:p w14:paraId="7DC9F5F9" w14:textId="1162C0C2" w:rsidR="004D2E36" w:rsidRPr="00A678E2" w:rsidRDefault="002F49FA" w:rsidP="00A678E2">
      <w:r w:rsidRPr="00A678E2">
        <w:t>2.</w:t>
      </w:r>
      <w:r w:rsidR="00207F1E" w:rsidRPr="00A678E2">
        <w:t>4</w:t>
      </w:r>
      <w:r w:rsidRPr="00A678E2">
        <w:t xml:space="preserve">. </w:t>
      </w:r>
      <w:r w:rsidR="00FD1834" w:rsidRPr="00A678E2">
        <w:t xml:space="preserve">Add 200 µL of PBS in the </w:t>
      </w:r>
      <w:r w:rsidR="004D2E36" w:rsidRPr="00A678E2">
        <w:t>surrounding wells to prevent cell culture evaporation.</w:t>
      </w:r>
      <w:r w:rsidR="00207F1E" w:rsidRPr="00A678E2">
        <w:t xml:space="preserve"> </w:t>
      </w:r>
      <w:r w:rsidR="004D2E36" w:rsidRPr="00A678E2">
        <w:t xml:space="preserve">Incubate </w:t>
      </w:r>
      <w:r w:rsidR="00944D4D" w:rsidRPr="00A678E2">
        <w:t xml:space="preserve">monocytes </w:t>
      </w:r>
      <w:r w:rsidR="00606122" w:rsidRPr="00A678E2">
        <w:t>at 37</w:t>
      </w:r>
      <w:r w:rsidR="004D61A7" w:rsidRPr="00A678E2">
        <w:t xml:space="preserve"> °</w:t>
      </w:r>
      <w:r w:rsidR="00606122" w:rsidRPr="00A678E2">
        <w:t>C for 7 days</w:t>
      </w:r>
      <w:r w:rsidR="008905D1" w:rsidRPr="00A678E2">
        <w:t xml:space="preserve"> to </w:t>
      </w:r>
      <w:r w:rsidR="009C3052" w:rsidRPr="00A678E2">
        <w:t>differentiate cells into M0 macrophage</w:t>
      </w:r>
      <w:r w:rsidR="00AC0D5B" w:rsidRPr="00A678E2">
        <w:t>s</w:t>
      </w:r>
      <w:r w:rsidR="00606122" w:rsidRPr="00A678E2">
        <w:t>.</w:t>
      </w:r>
    </w:p>
    <w:p w14:paraId="50081D67" w14:textId="77777777" w:rsidR="00052889" w:rsidRPr="00A678E2" w:rsidRDefault="00052889" w:rsidP="00A678E2"/>
    <w:p w14:paraId="5BEF59F4" w14:textId="0A5C325C" w:rsidR="00052889" w:rsidRPr="00A678E2" w:rsidRDefault="00052889" w:rsidP="00A678E2">
      <w:r w:rsidRPr="00A678E2">
        <w:t>2.</w:t>
      </w:r>
      <w:r w:rsidR="00207F1E" w:rsidRPr="00A678E2">
        <w:t>5</w:t>
      </w:r>
      <w:r w:rsidRPr="00A678E2">
        <w:t xml:space="preserve">. To study interactions between differentiated macrophages and donor-matched CART19 cells, </w:t>
      </w:r>
      <w:r w:rsidR="000D5D0C" w:rsidRPr="00A678E2">
        <w:t xml:space="preserve">isolate </w:t>
      </w:r>
      <w:r w:rsidR="00AD27DE" w:rsidRPr="00A678E2">
        <w:t>1 x 10</w:t>
      </w:r>
      <w:r w:rsidR="00AD27DE" w:rsidRPr="00A678E2">
        <w:rPr>
          <w:vertAlign w:val="superscript"/>
        </w:rPr>
        <w:t>7</w:t>
      </w:r>
      <w:r w:rsidR="00AD27DE" w:rsidRPr="00A678E2">
        <w:t xml:space="preserve"> </w:t>
      </w:r>
      <w:r w:rsidR="000D5D0C" w:rsidRPr="00A678E2">
        <w:t xml:space="preserve">T cells </w:t>
      </w:r>
      <w:r w:rsidR="00AE4894" w:rsidRPr="00A678E2">
        <w:t>from the PBMCs of the same donor</w:t>
      </w:r>
      <w:r w:rsidR="0030589B" w:rsidRPr="00A678E2">
        <w:t xml:space="preserve"> and generate CART19 cells following an 8-day CART production procedure as </w:t>
      </w:r>
      <w:r w:rsidR="00195BCC" w:rsidRPr="00A678E2">
        <w:t>previously described</w:t>
      </w:r>
      <w:r w:rsidR="00195BCC" w:rsidRPr="00A678E2">
        <w:fldChar w:fldCharType="begin"/>
      </w:r>
      <w:r w:rsidR="008F2B99" w:rsidRPr="00A678E2">
        <w:instrText xml:space="preserve"> ADDIN ZOTERO_ITEM CSL_CITATION {"citationID":"VGYyC0ZC","properties":{"formattedCitation":"\\super 9, 13, 14\\nosupersub{}","plainCitation":"9, 13, 14","dontUpdate":true,"noteIndex":0},"citationItems":[{"id":"6tfc2WiN/XDhUhLVC","uris":["http://zotero.org/users/14698131/items/U3TH7HDA"],"itemData":{"id":142,"type":"article-journal","abstract":"Chimeric antigen receptor T (CAR-T) cell therapy is a cutting edge and potentially revolutionary new treatment option for cancer. However, there are significant limitations to its widespread use in the treatment of cancer. These limitations include the development of unique toxicities such as cytokine release syndrome (CRS) and neurotoxicity (NT) and limited expansion, effector functions, and anti-tumor activity in solid tumors. One strategy to enhance CAR-T efficacy and/or control toxicities of CAR-T cells is to edit the genome of the CAR-T cells themselves during CAR-T cell manufacturing. Here, we describe the use of CRISPR/Cas9 gene editing in CAR-T cells via transduction with a lentiviral construct containing a guide RNA to granulocyte macrophage colony-stimulating factor (GM-CSF) and Cas9. As an example, we describe CRISPR/Cas9 mediated knockout of GM-CSF. We have shown that these GM-CSFk/o CAR-T cells effectively produce less GM-CSF while maintaining critical T cell function and result in enhanced anti-tumor activity in vivo compared to wild type CAR-T cells.","container-title":"Journal of Visualized Experiments","DOI":"10.3791/59629","ISSN":"1940087X","issue":"149","note":"PMID: 31380838\npublisher: Journal of Visualized Experiments","title":"Using crispr/cas9 to knock out gm-csf in car-t cells","volume":"2019","author":[{"family":"Sterner","given":"Rosalie M."},{"family":"Cox","given":"Michelle J."},{"family":"Sakemura","given":"Reona"},{"family":"Kenderian","given":"Saad S."}],"issued":{"date-parts":[["2019",7,1]]}}},{"id":37,"uris":["http://zotero.org/users/14698131/items/LA7MM32Y"],"itemData":{"id":37,"type":"article-journal","abstract":"Abstract\n            \n              \n              Although chimeric antigen receptor T (CART)–cell therapy has been successful in treating certain hematologic malignancies, wider adoption of CART-cell therapy is limited because of minimal activity in solid tumors and development of life-threatening toxicities, including cytokine release syndrome (CRS). There is a lack of a robust, clinically relevant imaging platform to monitor in vivo expansion and trafficking to tumor sites. To address this, we utilized the sodium iodide symporter (NIS) as a platform to image and track CART cells. We engineered CD19-directed and B-cell maturation antigen (BCMA)–directed CART cells to express NIS (NIS+CART19 and NIS+BCMA-CART, respectively) and tested the sensitivity of 18F-TFB-PET to detect trafficking and expansion in systemic and localized tumor models and in a CART-cell toxicity model. NIS+CART19 and NIS+BCMA-CART cells were generated through dual transduction with two vectors and demonstrated exclusive 125I uptake in vitro. 18F-TFB-PET detected NIS+CART cells in vivo to a sensitivity level of 40,000 cells. 18F-TFB-PET confirmed NIS+BCMA-CART-cell trafficking to the tumor sites in localized and systemic tumor models. In a xenograft model for CART-cell toxicity, 18F-TFB-PET revealed significant systemic uptake, correlating with CART-cell in vivo expansion, cytokine production, and development of CRS-associated clinical symptoms. NIS provides a sensitive, clinically applicable platform for CART-cell imaging with PET scan. 18F-TFB-PET detected CART-cell trafficking to tumor sites and in vivo expansion, correlating with the development of clinical and laboratory markers of CRS. These studies demonstrate a noninvasive, clinically relevant method to assess CART-cell functions in vivo.","container-title":"Cancer Immunology Research","DOI":"10.1158/2326-6066.CIR-20-0901","ISSN":"2326-6066, 2326-6074","issue":"9","language":"en","page":"1035-1046","source":"DOI.org (Crossref)","title":"Development of a Clinically Relevant Reporter for Chimeric Antigen Receptor T-cell Expansion, Trafficking, and Toxicity","volume":"9","author":[{"family":"Sakemura","given":"Reona"},{"family":"Bansal","given":"Aditya"},{"family":"Siegler","given":"Elizabeth L."},{"family":"Hefazi","given":"Mehrdad"},{"family":"Yang","given":"Nan"},{"family":"Khadka","given":"Roman H."},{"family":"Newsom","given":"Alysha N."},{"family":"Hansen","given":"Michael J."},{"family":"Cox","given":"Michelle J."},{"family":"Manriquez Roman","given":"Claudia"},{"family":"Schick","given":"Kendall J."},{"family":"Can","given":"Ismail"},{"family":"Tapper","given":"Erin E."},{"family":"Nevala","given":"Wendy K."},{"family":"Adada","given":"Mohamad M."},{"family":"Bezerra","given":"Evandro D."},{"family":"Kankeu Fonkoua","given":"Lionel Aurelien"},{"family":"Horvei","given":"Paulina"},{"family":"Ruff","given":"Michael W."},{"family":"Parikh","given":"Sameer A."},{"family":"Pandey","given":"Mukesh K."},{"family":"DeGrado","given":"Timothy R."},{"family":"Suksanpaisan","given":"Lukkana"},{"family":"Kay","given":"Neil E."},{"family":"Peng","given":"Kah-Whye"},{"family":"Russell","given":"Stephen J."},{"family":"Kenderian","given":"Saad S."}],"issued":{"date-parts":[["2021",9,1]]}}},{"id":"6tfc2WiN/EaDUvIEw","uris":["http://zotero.org/users/14698131/items/HX9YNK7Y"],"itemData":{"id":257,"type":"article-journal","abstract":"Abstract\n            Chimeric antigen receptor T (CAR-T) cell therapy is a new pillar in cancer therapeutics; however, its application is limited by the associated toxicities. These include cytokine release syndrome (CRS) and neurotoxicity. Although the IL-6R antagonist tocilizumab is approved for treatment of CRS, there is no approved treatment of neurotoxicity associated with CD19-targeted CAR-T (CART19) cell therapy. Recent data suggest that monocytes and macrophages contribute to the development of CRS and neurotoxicity after CAR-T cell therapy. Therefore, we investigated neutralizing granulocyte-macrophage colony-stimulating factor (GM-CSF) as a potential strategy to manage CART19 cell–associated toxicities. In this study, we show that GM-CSF neutralization with lenzilumab does not inhibit CART19 cell function in vitro or in vivo. Moreover, CART19 cell proliferation was enhanced and durable control of leukemic disease was maintained better in patient-derived xenografts after GM-CSF neutralization with lenzilumab. In a patient acute lymphoblastic leukemia xenograft model of CRS and neuroinflammation (NI), GM-CSF neutralization resulted in a reduction of myeloid and T cell infiltration in the central nervous system and a significant reduction in NI and prevention of CRS. Finally, we generated GM-CSF–deficient CART19 cells through CRISPR/Cas9 disruption of GM-CSF during CAR-T cell manufacturing. These GM-CSFk/o CAR-T cells maintained normal functions and had enhanced antitumor activity in vivo, as well as improved overall survival, compared with CART19 cells. Together, these studies illuminate a novel approach to abrogate NI and CRS through GM-CSF neutralization, which may potentially enhance CAR-T cell function. Phase 2 studies with lenzilumab in combination with CART19 cell therapy are planned.","container-title":"Blood","DOI":"10.1182/blood-2018-10-881722","ISSN":"0006-4971, 1528-0020","issue":"7","language":"en","page":"697-709","source":"DOI.org (Crossref)","title":"GM-CSF inhibition reduces cytokine release syndrome and neuroinflammation but enhances CAR-T cell function in xenografts","volume":"133","author":[{"family":"Sterner","given":"Rosalie M."},{"family":"Sakemura","given":"Reona"},{"family":"Cox","given":"Michelle J."},{"family":"Yang","given":"Nan"},{"family":"Khadka","given":"Roman H."},{"family":"Forsman","given":"Cynthia L."},{"family":"Hansen","given":"Michael J."},{"family":"Jin","given":"Fang"},{"family":"Ayasoufi","given":"Katayoun"},{"family":"Hefazi","given":"Mehrdad"},{"family":"Schick","given":"Kendall J."},{"family":"Walters","given":"Denise K."},{"family":"Ahmed","given":"Omar"},{"family":"Chappell","given":"Dale"},{"family":"Sahmoud","given":"Tarek"},{"family":"Durrant","given":"Cameron"},{"family":"Nevala","given":"Wendy K."},{"family":"Patnaik","given":"Mrinal M."},{"family":"Pease","given":"Larry R."},{"family":"Hedin","given":"Karen E."},{"family":"Kay","given":"Neil E."},{"family":"Johnson","given":"Aaron J."},{"family":"Kenderian","given":"Saad S."}],"issued":{"date-parts":[["2019",2,14]]}}}],"schema":"https://github.com/citation-style-language/schema/raw/master/csl-citation.json"} </w:instrText>
      </w:r>
      <w:r w:rsidR="00195BCC" w:rsidRPr="00A678E2">
        <w:fldChar w:fldCharType="separate"/>
      </w:r>
      <w:r w:rsidR="001F46BC" w:rsidRPr="00A678E2">
        <w:rPr>
          <w:vertAlign w:val="superscript"/>
        </w:rPr>
        <w:t>9,13,14</w:t>
      </w:r>
      <w:r w:rsidR="00195BCC" w:rsidRPr="00A678E2">
        <w:fldChar w:fldCharType="end"/>
      </w:r>
      <w:r w:rsidR="00195BCC" w:rsidRPr="00A678E2">
        <w:t>.</w:t>
      </w:r>
    </w:p>
    <w:p w14:paraId="16897776" w14:textId="77777777" w:rsidR="004D61A7" w:rsidRPr="00A678E2" w:rsidRDefault="004D61A7" w:rsidP="00A678E2"/>
    <w:p w14:paraId="2CE2C5CD" w14:textId="2032158D" w:rsidR="00A82688" w:rsidRPr="00A678E2" w:rsidRDefault="00A82688" w:rsidP="00A678E2">
      <w:pPr>
        <w:rPr>
          <w:bCs/>
        </w:rPr>
      </w:pPr>
      <w:r w:rsidRPr="00A678E2">
        <w:rPr>
          <w:bCs/>
        </w:rPr>
        <w:t xml:space="preserve">NOTE: CART cells </w:t>
      </w:r>
      <w:proofErr w:type="spellStart"/>
      <w:r w:rsidRPr="00A678E2">
        <w:rPr>
          <w:bCs/>
        </w:rPr>
        <w:t>costimulated</w:t>
      </w:r>
      <w:proofErr w:type="spellEnd"/>
      <w:r w:rsidRPr="00A678E2">
        <w:rPr>
          <w:bCs/>
        </w:rPr>
        <w:t xml:space="preserve"> with CD28 signaling domain</w:t>
      </w:r>
      <w:r w:rsidR="00F46EAD" w:rsidRPr="00A678E2">
        <w:rPr>
          <w:bCs/>
        </w:rPr>
        <w:t xml:space="preserve"> </w:t>
      </w:r>
      <w:r w:rsidRPr="00A678E2">
        <w:rPr>
          <w:bCs/>
        </w:rPr>
        <w:t>are generated</w:t>
      </w:r>
      <w:r w:rsidR="005175A5" w:rsidRPr="00A678E2">
        <w:rPr>
          <w:bCs/>
        </w:rPr>
        <w:t xml:space="preserve"> from 5 x 10</w:t>
      </w:r>
      <w:r w:rsidR="005175A5" w:rsidRPr="00A678E2">
        <w:rPr>
          <w:bCs/>
          <w:vertAlign w:val="superscript"/>
        </w:rPr>
        <w:t>6</w:t>
      </w:r>
      <w:r w:rsidR="005175A5" w:rsidRPr="00A678E2">
        <w:rPr>
          <w:bCs/>
        </w:rPr>
        <w:t xml:space="preserve"> T cells</w:t>
      </w:r>
      <w:r w:rsidRPr="00A678E2">
        <w:rPr>
          <w:bCs/>
        </w:rPr>
        <w:t xml:space="preserve"> as previously described</w:t>
      </w:r>
      <w:r w:rsidRPr="00A678E2">
        <w:rPr>
          <w:bCs/>
        </w:rPr>
        <w:fldChar w:fldCharType="begin"/>
      </w:r>
      <w:r w:rsidR="008F2B99" w:rsidRPr="00A678E2">
        <w:rPr>
          <w:bCs/>
        </w:rPr>
        <w:instrText xml:space="preserve"> ADDIN ZOTERO_ITEM CSL_CITATION {"citationID":"a9R6Ms2S","properties":{"formattedCitation":"\\super 9, 13, 14\\nosupersub{}","plainCitation":"9, 13, 14","dontUpdate":true,"noteIndex":0},"citationItems":[{"id":"6tfc2WiN/XDhUhLVC","uris":["http://zotero.org/users/14698131/items/U3TH7HDA"],"itemData":{"id":142,"type":"article-journal","abstract":"Chimeric antigen receptor T (CAR-T) cell therapy is a cutting edge and potentially revolutionary new treatment option for cancer. However, there are significant limitations to its widespread use in the treatment of cancer. These limitations include the development of unique toxicities such as cytokine release syndrome (CRS) and neurotoxicity (NT) and limited expansion, effector functions, and anti-tumor activity in solid tumors. One strategy to enhance CAR-T efficacy and/or control toxicities of CAR-T cells is to edit the genome of the CAR-T cells themselves during CAR-T cell manufacturing. Here, we describe the use of CRISPR/Cas9 gene editing in CAR-T cells via transduction with a lentiviral construct containing a guide RNA to granulocyte macrophage colony-stimulating factor (GM-CSF) and Cas9. As an example, we describe CRISPR/Cas9 mediated knockout of GM-CSF. We have shown that these GM-CSFk/o CAR-T cells effectively produce less GM-CSF while maintaining critical T cell function and result in enhanced anti-tumor activity in vivo compared to wild type CAR-T cells.","container-title":"Journal of Visualized Experiments","DOI":"10.3791/59629","ISSN":"1940087X","issue":"149","note":"PMID: 31380838\npublisher: Journal of Visualized Experiments","title":"Using crispr/cas9 to knock out gm-csf in car-t cells","volume":"2019","author":[{"family":"Sterner","given":"Rosalie M."},{"family":"Cox","given":"Michelle J."},{"family":"Sakemura","given":"Reona"},{"family":"Kenderian","given":"Saad S."}],"issued":{"date-parts":[["2019",7,1]]}}},{"id":37,"uris":["http://zotero.org/users/14698131/items/LA7MM32Y"],"itemData":{"id":37,"type":"article-journal","abstract":"Abstract\n            \n              \n              Although chimeric antigen receptor T (CART)–cell therapy has been successful in treating certain hematologic malignancies, wider adoption of CART-cell therapy is limited because of minimal activity in solid tumors and development of life-threatening toxicities, including cytokine release syndrome (CRS). There is a lack of a robust, clinically relevant imaging platform to monitor in vivo expansion and trafficking to tumor sites. To address this, we utilized the sodium iodide symporter (NIS) as a platform to image and track CART cells. We engineered CD19-directed and B-cell maturation antigen (BCMA)–directed CART cells to express NIS (NIS+CART19 and NIS+BCMA-CART, respectively) and tested the sensitivity of 18F-TFB-PET to detect trafficking and expansion in systemic and localized tumor models and in a CART-cell toxicity model. NIS+CART19 and NIS+BCMA-CART cells were generated through dual transduction with two vectors and demonstrated exclusive 125I uptake in vitro. 18F-TFB-PET detected NIS+CART cells in vivo to a sensitivity level of 40,000 cells. 18F-TFB-PET confirmed NIS+BCMA-CART-cell trafficking to the tumor sites in localized and systemic tumor models. In a xenograft model for CART-cell toxicity, 18F-TFB-PET revealed significant systemic uptake, correlating with CART-cell in vivo expansion, cytokine production, and development of CRS-associated clinical symptoms. NIS provides a sensitive, clinically applicable platform for CART-cell imaging with PET scan. 18F-TFB-PET detected CART-cell trafficking to tumor sites and in vivo expansion, correlating with the development of clinical and laboratory markers of CRS. These studies demonstrate a noninvasive, clinically relevant method to assess CART-cell functions in vivo.","container-title":"Cancer Immunology Research","DOI":"10.1158/2326-6066.CIR-20-0901","ISSN":"2326-6066, 2326-6074","issue":"9","language":"en","page":"1035-1046","source":"DOI.org (Crossref)","title":"Development of a Clinically Relevant Reporter for Chimeric Antigen Receptor T-cell Expansion, Trafficking, and Toxicity","volume":"9","author":[{"family":"Sakemura","given":"Reona"},{"family":"Bansal","given":"Aditya"},{"family":"Siegler","given":"Elizabeth L."},{"family":"Hefazi","given":"Mehrdad"},{"family":"Yang","given":"Nan"},{"family":"Khadka","given":"Roman H."},{"family":"Newsom","given":"Alysha N."},{"family":"Hansen","given":"Michael J."},{"family":"Cox","given":"Michelle J."},{"family":"Manriquez Roman","given":"Claudia"},{"family":"Schick","given":"Kendall J."},{"family":"Can","given":"Ismail"},{"family":"Tapper","given":"Erin E."},{"family":"Nevala","given":"Wendy K."},{"family":"Adada","given":"Mohamad M."},{"family":"Bezerra","given":"Evandro D."},{"family":"Kankeu Fonkoua","given":"Lionel Aurelien"},{"family":"Horvei","given":"Paulina"},{"family":"Ruff","given":"Michael W."},{"family":"Parikh","given":"Sameer A."},{"family":"Pandey","given":"Mukesh K."},{"family":"DeGrado","given":"Timothy R."},{"family":"Suksanpaisan","given":"Lukkana"},{"family":"Kay","given":"Neil E."},{"family":"Peng","given":"Kah-Whye"},{"family":"Russell","given":"Stephen J."},{"family":"Kenderian","given":"Saad S."}],"issued":{"date-parts":[["2021",9,1]]}}},{"id":"6tfc2WiN/EaDUvIEw","uris":["http://zotero.org/users/14698131/items/HX9YNK7Y"],"itemData":{"id":257,"type":"article-journal","abstract":"Abstract\n            Chimeric antigen receptor T (CAR-T) cell therapy is a new pillar in cancer therapeutics; however, its application is limited by the associated toxicities. These include cytokine release syndrome (CRS) and neurotoxicity. Although the IL-6R antagonist tocilizumab is approved for treatment of CRS, there is no approved treatment of neurotoxicity associated with CD19-targeted CAR-T (CART19) cell therapy. Recent data suggest that monocytes and macrophages contribute to the development of CRS and neurotoxicity after CAR-T cell therapy. Therefore, we investigated neutralizing granulocyte-macrophage colony-stimulating factor (GM-CSF) as a potential strategy to manage CART19 cell–associated toxicities. In this study, we show that GM-CSF neutralization with lenzilumab does not inhibit CART19 cell function in vitro or in vivo. Moreover, CART19 cell proliferation was enhanced and durable control of leukemic disease was maintained better in patient-derived xenografts after GM-CSF neutralization with lenzilumab. In a patient acute lymphoblastic leukemia xenograft model of CRS and neuroinflammation (NI), GM-CSF neutralization resulted in a reduction of myeloid and T cell infiltration in the central nervous system and a significant reduction in NI and prevention of CRS. Finally, we generated GM-CSF–deficient CART19 cells through CRISPR/Cas9 disruption of GM-CSF during CAR-T cell manufacturing. These GM-CSFk/o CAR-T cells maintained normal functions and had enhanced antitumor activity in vivo, as well as improved overall survival, compared with CART19 cells. Together, these studies illuminate a novel approach to abrogate NI and CRS through GM-CSF neutralization, which may potentially enhance CAR-T cell function. Phase 2 studies with lenzilumab in combination with CART19 cell therapy are planned.","container-title":"Blood","DOI":"10.1182/blood-2018-10-881722","ISSN":"0006-4971, 1528-0020","issue":"7","language":"en","page":"697-709","source":"DOI.org (Crossref)","title":"GM-CSF inhibition reduces cytokine release syndrome and neuroinflammation but enhances CAR-T cell function in xenografts","volume":"133","author":[{"family":"Sterner","given":"Rosalie M."},{"family":"Sakemura","given":"Reona"},{"family":"Cox","given":"Michelle J."},{"family":"Yang","given":"Nan"},{"family":"Khadka","given":"Roman H."},{"family":"Forsman","given":"Cynthia L."},{"family":"Hansen","given":"Michael J."},{"family":"Jin","given":"Fang"},{"family":"Ayasoufi","given":"Katayoun"},{"family":"Hefazi","given":"Mehrdad"},{"family":"Schick","given":"Kendall J."},{"family":"Walters","given":"Denise K."},{"family":"Ahmed","given":"Omar"},{"family":"Chappell","given":"Dale"},{"family":"Sahmoud","given":"Tarek"},{"family":"Durrant","given":"Cameron"},{"family":"Nevala","given":"Wendy K."},{"family":"Patnaik","given":"Mrinal M."},{"family":"Pease","given":"Larry R."},{"family":"Hedin","given":"Karen E."},{"family":"Kay","given":"Neil E."},{"family":"Johnson","given":"Aaron J."},{"family":"Kenderian","given":"Saad S."}],"issued":{"date-parts":[["2019",2,14]]}}}],"schema":"https://github.com/citation-style-language/schema/raw/master/csl-citation.json"} </w:instrText>
      </w:r>
      <w:r w:rsidRPr="00A678E2">
        <w:rPr>
          <w:bCs/>
        </w:rPr>
        <w:fldChar w:fldCharType="separate"/>
      </w:r>
      <w:r w:rsidR="001F46BC" w:rsidRPr="00A678E2">
        <w:rPr>
          <w:bCs/>
          <w:vertAlign w:val="superscript"/>
        </w:rPr>
        <w:t>9,13,14</w:t>
      </w:r>
      <w:r w:rsidRPr="00A678E2">
        <w:rPr>
          <w:bCs/>
        </w:rPr>
        <w:fldChar w:fldCharType="end"/>
      </w:r>
      <w:r w:rsidRPr="00A678E2">
        <w:rPr>
          <w:bCs/>
        </w:rPr>
        <w:t xml:space="preserve">. </w:t>
      </w:r>
      <w:r w:rsidR="00515EAB" w:rsidRPr="00A678E2">
        <w:rPr>
          <w:bCs/>
        </w:rPr>
        <w:t xml:space="preserve">In parallel, </w:t>
      </w:r>
      <w:proofErr w:type="spellStart"/>
      <w:r w:rsidR="00515EAB" w:rsidRPr="00A678E2">
        <w:rPr>
          <w:bCs/>
        </w:rPr>
        <w:t>untransduced</w:t>
      </w:r>
      <w:proofErr w:type="spellEnd"/>
      <w:r w:rsidR="00515EAB" w:rsidRPr="00A678E2">
        <w:rPr>
          <w:bCs/>
        </w:rPr>
        <w:t xml:space="preserve"> </w:t>
      </w:r>
      <w:r w:rsidR="0050108B" w:rsidRPr="00A678E2">
        <w:rPr>
          <w:bCs/>
        </w:rPr>
        <w:t xml:space="preserve">(UTD) </w:t>
      </w:r>
      <w:r w:rsidR="00515EAB" w:rsidRPr="00A678E2">
        <w:rPr>
          <w:bCs/>
        </w:rPr>
        <w:t xml:space="preserve">T cells </w:t>
      </w:r>
      <w:r w:rsidR="0050108B" w:rsidRPr="00A678E2">
        <w:rPr>
          <w:bCs/>
        </w:rPr>
        <w:t>are generated following the same process</w:t>
      </w:r>
      <w:r w:rsidR="0050108B" w:rsidRPr="00A678E2">
        <w:rPr>
          <w:bCs/>
        </w:rPr>
        <w:fldChar w:fldCharType="begin"/>
      </w:r>
      <w:r w:rsidR="008F2B99" w:rsidRPr="00A678E2">
        <w:rPr>
          <w:bCs/>
        </w:rPr>
        <w:instrText xml:space="preserve"> ADDIN ZOTERO_ITEM CSL_CITATION {"citationID":"OqE8pgFW","properties":{"formattedCitation":"\\super 9, 13, 14\\nosupersub{}","plainCitation":"9, 13, 14","dontUpdate":true,"noteIndex":0},"citationItems":[{"id":"6tfc2WiN/XDhUhLVC","uris":["http://zotero.org/users/14698131/items/U3TH7HDA"],"itemData":{"id":142,"type":"article-journal","abstract":"Chimeric antigen receptor T (CAR-T) cell therapy is a cutting edge and potentially revolutionary new treatment option for cancer. However, there are significant limitations to its widespread use in the treatment of cancer. These limitations include the development of unique toxicities such as cytokine release syndrome (CRS) and neurotoxicity (NT) and limited expansion, effector functions, and anti-tumor activity in solid tumors. One strategy to enhance CAR-T efficacy and/or control toxicities of CAR-T cells is to edit the genome of the CAR-T cells themselves during CAR-T cell manufacturing. Here, we describe the use of CRISPR/Cas9 gene editing in CAR-T cells via transduction with a lentiviral construct containing a guide RNA to granulocyte macrophage colony-stimulating factor (GM-CSF) and Cas9. As an example, we describe CRISPR/Cas9 mediated knockout of GM-CSF. We have shown that these GM-CSFk/o CAR-T cells effectively produce less GM-CSF while maintaining critical T cell function and result in enhanced anti-tumor activity in vivo compared to wild type CAR-T cells.","container-title":"Journal of Visualized Experiments","DOI":"10.3791/59629","ISSN":"1940087X","issue":"149","note":"PMID: 31380838\npublisher: Journal of Visualized Experiments","title":"Using crispr/cas9 to knock out gm-csf in car-t cells","volume":"2019","author":[{"family":"Sterner","given":"Rosalie M."},{"family":"Cox","given":"Michelle J."},{"family":"Sakemura","given":"Reona"},{"family":"Kenderian","given":"Saad S."}],"issued":{"date-parts":[["2019",7,1]]}}},{"id":37,"uris":["http://zotero.org/users/14698131/items/LA7MM32Y"],"itemData":{"id":37,"type":"article-journal","abstract":"Abstract\n            \n              \n              Although chimeric antigen receptor T (CART)–cell therapy has been successful in treating certain hematologic malignancies, wider adoption of CART-cell therapy is limited because of minimal activity in solid tumors and development of life-threatening toxicities, including cytokine release syndrome (CRS). There is a lack of a robust, clinically relevant imaging platform to monitor in vivo expansion and trafficking to tumor sites. To address this, we utilized the sodium iodide symporter (NIS) as a platform to image and track CART cells. We engineered CD19-directed and B-cell maturation antigen (BCMA)–directed CART cells to express NIS (NIS+CART19 and NIS+BCMA-CART, respectively) and tested the sensitivity of 18F-TFB-PET to detect trafficking and expansion in systemic and localized tumor models and in a CART-cell toxicity model. NIS+CART19 and NIS+BCMA-CART cells were generated through dual transduction with two vectors and demonstrated exclusive 125I uptake in vitro. 18F-TFB-PET detected NIS+CART cells in vivo to a sensitivity level of 40,000 cells. 18F-TFB-PET confirmed NIS+BCMA-CART-cell trafficking to the tumor sites in localized and systemic tumor models. In a xenograft model for CART-cell toxicity, 18F-TFB-PET revealed significant systemic uptake, correlating with CART-cell in vivo expansion, cytokine production, and development of CRS-associated clinical symptoms. NIS provides a sensitive, clinically applicable platform for CART-cell imaging with PET scan. 18F-TFB-PET detected CART-cell trafficking to tumor sites and in vivo expansion, correlating with the development of clinical and laboratory markers of CRS. These studies demonstrate a noninvasive, clinically relevant method to assess CART-cell functions in vivo.","container-title":"Cancer Immunology Research","DOI":"10.1158/2326-6066.CIR-20-0901","ISSN":"2326-6066, 2326-6074","issue":"9","language":"en","page":"1035-1046","source":"DOI.org (Crossref)","title":"Development of a Clinically Relevant Reporter for Chimeric Antigen Receptor T-cell Expansion, Trafficking, and Toxicity","volume":"9","author":[{"family":"Sakemura","given":"Reona"},{"family":"Bansal","given":"Aditya"},{"family":"Siegler","given":"Elizabeth L."},{"family":"Hefazi","given":"Mehrdad"},{"family":"Yang","given":"Nan"},{"family":"Khadka","given":"Roman H."},{"family":"Newsom","given":"Alysha N."},{"family":"Hansen","given":"Michael J."},{"family":"Cox","given":"Michelle J."},{"family":"Manriquez Roman","given":"Claudia"},{"family":"Schick","given":"Kendall J."},{"family":"Can","given":"Ismail"},{"family":"Tapper","given":"Erin E."},{"family":"Nevala","given":"Wendy K."},{"family":"Adada","given":"Mohamad M."},{"family":"Bezerra","given":"Evandro D."},{"family":"Kankeu Fonkoua","given":"Lionel Aurelien"},{"family":"Horvei","given":"Paulina"},{"family":"Ruff","given":"Michael W."},{"family":"Parikh","given":"Sameer A."},{"family":"Pandey","given":"Mukesh K."},{"family":"DeGrado","given":"Timothy R."},{"family":"Suksanpaisan","given":"Lukkana"},{"family":"Kay","given":"Neil E."},{"family":"Peng","given":"Kah-Whye"},{"family":"Russell","given":"Stephen J."},{"family":"Kenderian","given":"Saad S."}],"issued":{"date-parts":[["2021",9,1]]}}},{"id":"6tfc2WiN/EaDUvIEw","uris":["http://zotero.org/users/14698131/items/HX9YNK7Y"],"itemData":{"id":257,"type":"article-journal","abstract":"Abstract\n            Chimeric antigen receptor T (CAR-T) cell therapy is a new pillar in cancer therapeutics; however, its application is limited by the associated toxicities. These include cytokine release syndrome (CRS) and neurotoxicity. Although the IL-6R antagonist tocilizumab is approved for treatment of CRS, there is no approved treatment of neurotoxicity associated with CD19-targeted CAR-T (CART19) cell therapy. Recent data suggest that monocytes and macrophages contribute to the development of CRS and neurotoxicity after CAR-T cell therapy. Therefore, we investigated neutralizing granulocyte-macrophage colony-stimulating factor (GM-CSF) as a potential strategy to manage CART19 cell–associated toxicities. In this study, we show that GM-CSF neutralization with lenzilumab does not inhibit CART19 cell function in vitro or in vivo. Moreover, CART19 cell proliferation was enhanced and durable control of leukemic disease was maintained better in patient-derived xenografts after GM-CSF neutralization with lenzilumab. In a patient acute lymphoblastic leukemia xenograft model of CRS and neuroinflammation (NI), GM-CSF neutralization resulted in a reduction of myeloid and T cell infiltration in the central nervous system and a significant reduction in NI and prevention of CRS. Finally, we generated GM-CSF–deficient CART19 cells through CRISPR/Cas9 disruption of GM-CSF during CAR-T cell manufacturing. These GM-CSFk/o CAR-T cells maintained normal functions and had enhanced antitumor activity in vivo, as well as improved overall survival, compared with CART19 cells. Together, these studies illuminate a novel approach to abrogate NI and CRS through GM-CSF neutralization, which may potentially enhance CAR-T cell function. Phase 2 studies with lenzilumab in combination with CART19 cell therapy are planned.","container-title":"Blood","DOI":"10.1182/blood-2018-10-881722","ISSN":"0006-4971, 1528-0020","issue":"7","language":"en","page":"697-709","source":"DOI.org (Crossref)","title":"GM-CSF inhibition reduces cytokine release syndrome and neuroinflammation but enhances CAR-T cell function in xenografts","volume":"133","author":[{"family":"Sterner","given":"Rosalie M."},{"family":"Sakemura","given":"Reona"},{"family":"Cox","given":"Michelle J."},{"family":"Yang","given":"Nan"},{"family":"Khadka","given":"Roman H."},{"family":"Forsman","given":"Cynthia L."},{"family":"Hansen","given":"Michael J."},{"family":"Jin","given":"Fang"},{"family":"Ayasoufi","given":"Katayoun"},{"family":"Hefazi","given":"Mehrdad"},{"family":"Schick","given":"Kendall J."},{"family":"Walters","given":"Denise K."},{"family":"Ahmed","given":"Omar"},{"family":"Chappell","given":"Dale"},{"family":"Sahmoud","given":"Tarek"},{"family":"Durrant","given":"Cameron"},{"family":"Nevala","given":"Wendy K."},{"family":"Patnaik","given":"Mrinal M."},{"family":"Pease","given":"Larry R."},{"family":"Hedin","given":"Karen E."},{"family":"Kay","given":"Neil E."},{"family":"Johnson","given":"Aaron J."},{"family":"Kenderian","given":"Saad S."}],"issued":{"date-parts":[["2019",2,14]]}}}],"schema":"https://github.com/citation-style-language/schema/raw/master/csl-citation.json"} </w:instrText>
      </w:r>
      <w:r w:rsidR="0050108B" w:rsidRPr="00A678E2">
        <w:rPr>
          <w:bCs/>
        </w:rPr>
        <w:fldChar w:fldCharType="separate"/>
      </w:r>
      <w:r w:rsidR="001F46BC" w:rsidRPr="00A678E2">
        <w:rPr>
          <w:bCs/>
          <w:vertAlign w:val="superscript"/>
        </w:rPr>
        <w:t>9,13,14</w:t>
      </w:r>
      <w:r w:rsidR="0050108B" w:rsidRPr="00A678E2">
        <w:rPr>
          <w:bCs/>
        </w:rPr>
        <w:fldChar w:fldCharType="end"/>
      </w:r>
      <w:r w:rsidR="0050108B" w:rsidRPr="00A678E2">
        <w:rPr>
          <w:bCs/>
        </w:rPr>
        <w:t>.</w:t>
      </w:r>
      <w:r w:rsidR="00BA1B21" w:rsidRPr="00A678E2">
        <w:rPr>
          <w:bCs/>
        </w:rPr>
        <w:t xml:space="preserve"> UTD T cells will be used as a negative control in the T cell proliferation </w:t>
      </w:r>
      <w:r w:rsidR="00B40642" w:rsidRPr="00A678E2">
        <w:rPr>
          <w:bCs/>
        </w:rPr>
        <w:t xml:space="preserve">to control for allogeneic </w:t>
      </w:r>
      <w:r w:rsidR="00151187" w:rsidRPr="00A678E2">
        <w:rPr>
          <w:bCs/>
        </w:rPr>
        <w:t xml:space="preserve">proliferation. </w:t>
      </w:r>
    </w:p>
    <w:p w14:paraId="5000FC0D" w14:textId="42E72EE0" w:rsidR="00DD2E7B" w:rsidRPr="00A678E2" w:rsidRDefault="00DD2E7B" w:rsidP="00A678E2"/>
    <w:p w14:paraId="5D05BCC8" w14:textId="47751BB2" w:rsidR="00CB6640" w:rsidRPr="00A678E2" w:rsidRDefault="00CB6640" w:rsidP="00A678E2">
      <w:pPr>
        <w:rPr>
          <w:b/>
        </w:rPr>
      </w:pPr>
      <w:r w:rsidRPr="00A678E2">
        <w:rPr>
          <w:b/>
        </w:rPr>
        <w:t>3.</w:t>
      </w:r>
      <w:r w:rsidR="004D61A7" w:rsidRPr="00A678E2">
        <w:rPr>
          <w:b/>
        </w:rPr>
        <w:tab/>
      </w:r>
      <w:r w:rsidRPr="00A678E2">
        <w:rPr>
          <w:b/>
        </w:rPr>
        <w:t>M2-like macrophage differentiation from M0 macrophage</w:t>
      </w:r>
      <w:r w:rsidR="00AC0D5B" w:rsidRPr="00A678E2">
        <w:rPr>
          <w:b/>
        </w:rPr>
        <w:t>s</w:t>
      </w:r>
      <w:r w:rsidR="00335C94" w:rsidRPr="00A678E2">
        <w:rPr>
          <w:b/>
        </w:rPr>
        <w:t xml:space="preserve"> </w:t>
      </w:r>
      <w:r w:rsidR="007D7F04" w:rsidRPr="00A678E2">
        <w:rPr>
          <w:b/>
          <w:bCs/>
        </w:rPr>
        <w:t>through coculture with target cells</w:t>
      </w:r>
    </w:p>
    <w:p w14:paraId="08CFFF5B" w14:textId="77777777" w:rsidR="00541370" w:rsidRPr="00A678E2" w:rsidRDefault="00541370" w:rsidP="00A678E2"/>
    <w:p w14:paraId="0B24563E" w14:textId="0443AF25" w:rsidR="0096398A" w:rsidRPr="00A678E2" w:rsidRDefault="00541370" w:rsidP="00A678E2">
      <w:r w:rsidRPr="00A678E2">
        <w:t>3.</w:t>
      </w:r>
      <w:r w:rsidR="00C07C3F" w:rsidRPr="00A678E2">
        <w:t xml:space="preserve">1. </w:t>
      </w:r>
      <w:r w:rsidR="00406491" w:rsidRPr="00A678E2">
        <w:t xml:space="preserve">On </w:t>
      </w:r>
      <w:r w:rsidR="002C46C5" w:rsidRPr="00A678E2">
        <w:t xml:space="preserve">day 7, </w:t>
      </w:r>
      <w:r w:rsidR="00AC0D5B" w:rsidRPr="00A678E2">
        <w:t>t</w:t>
      </w:r>
      <w:r w:rsidR="002234E1" w:rsidRPr="00A678E2">
        <w:t>ake the</w:t>
      </w:r>
      <w:r w:rsidR="008905D1" w:rsidRPr="00A678E2">
        <w:t xml:space="preserve"> 48-well plate with M0 macrophage</w:t>
      </w:r>
      <w:r w:rsidR="009C3052" w:rsidRPr="00A678E2">
        <w:t xml:space="preserve">s and </w:t>
      </w:r>
      <w:r w:rsidR="00841079" w:rsidRPr="00A678E2">
        <w:t>incubate</w:t>
      </w:r>
      <w:r w:rsidR="009C3052" w:rsidRPr="00A678E2">
        <w:t xml:space="preserve"> </w:t>
      </w:r>
      <w:r w:rsidR="00010E49" w:rsidRPr="00A678E2">
        <w:t>on ice</w:t>
      </w:r>
      <w:r w:rsidR="00841079" w:rsidRPr="00A678E2">
        <w:t xml:space="preserve"> for at least 30 </w:t>
      </w:r>
      <w:r w:rsidR="00841079" w:rsidRPr="00A678E2">
        <w:lastRenderedPageBreak/>
        <w:t>min</w:t>
      </w:r>
      <w:r w:rsidR="00010E49" w:rsidRPr="00A678E2">
        <w:t>.</w:t>
      </w:r>
      <w:r w:rsidR="00207F1E" w:rsidRPr="00A678E2">
        <w:t xml:space="preserve"> Vigorously </w:t>
      </w:r>
      <w:r w:rsidR="004D61A7" w:rsidRPr="00A678E2">
        <w:t>pipette</w:t>
      </w:r>
      <w:r w:rsidR="00207F1E" w:rsidRPr="00A678E2">
        <w:t xml:space="preserve"> cells constantly while keeping the plate on ice.</w:t>
      </w:r>
    </w:p>
    <w:p w14:paraId="332E1CAD" w14:textId="77777777" w:rsidR="004D61A7" w:rsidRPr="00A678E2" w:rsidRDefault="004D61A7" w:rsidP="00A678E2"/>
    <w:p w14:paraId="56E53B19" w14:textId="1A9E1F99" w:rsidR="00BB28EB" w:rsidRPr="00A678E2" w:rsidRDefault="00841079" w:rsidP="00A678E2">
      <w:pPr>
        <w:rPr>
          <w:bCs/>
        </w:rPr>
      </w:pPr>
      <w:r w:rsidRPr="00A678E2">
        <w:rPr>
          <w:bCs/>
        </w:rPr>
        <w:t xml:space="preserve">NOTE: </w:t>
      </w:r>
      <w:r w:rsidR="00C129CA" w:rsidRPr="00A678E2">
        <w:rPr>
          <w:bCs/>
        </w:rPr>
        <w:t xml:space="preserve">The length of ice incubation depends on </w:t>
      </w:r>
      <w:r w:rsidR="005870CB" w:rsidRPr="00A678E2">
        <w:rPr>
          <w:bCs/>
        </w:rPr>
        <w:t xml:space="preserve">how adherent </w:t>
      </w:r>
      <w:r w:rsidR="007B54E3" w:rsidRPr="00A678E2">
        <w:rPr>
          <w:bCs/>
        </w:rPr>
        <w:t xml:space="preserve">macrophages are, which can be </w:t>
      </w:r>
      <w:r w:rsidR="0042536A" w:rsidRPr="00A678E2">
        <w:rPr>
          <w:bCs/>
        </w:rPr>
        <w:t>different</w:t>
      </w:r>
      <w:r w:rsidR="007B54E3" w:rsidRPr="00A678E2">
        <w:rPr>
          <w:bCs/>
        </w:rPr>
        <w:t xml:space="preserve"> due to donor </w:t>
      </w:r>
      <w:r w:rsidR="0042536A" w:rsidRPr="00A678E2">
        <w:rPr>
          <w:bCs/>
        </w:rPr>
        <w:t xml:space="preserve">variance. </w:t>
      </w:r>
      <w:r w:rsidR="004D61A7" w:rsidRPr="00A678E2">
        <w:rPr>
          <w:bCs/>
        </w:rPr>
        <w:t>The</w:t>
      </w:r>
      <w:r w:rsidR="00207F1E" w:rsidRPr="00A678E2">
        <w:rPr>
          <w:bCs/>
        </w:rPr>
        <w:t xml:space="preserve"> first mixing </w:t>
      </w:r>
      <w:r w:rsidR="003C6921" w:rsidRPr="00A678E2">
        <w:rPr>
          <w:bCs/>
        </w:rPr>
        <w:t xml:space="preserve">is to collect </w:t>
      </w:r>
      <w:r w:rsidR="009F29CE" w:rsidRPr="00A678E2">
        <w:rPr>
          <w:bCs/>
        </w:rPr>
        <w:t xml:space="preserve">loosely adherent macrophages, so </w:t>
      </w:r>
      <w:r w:rsidR="00B33E6B" w:rsidRPr="00A678E2">
        <w:rPr>
          <w:bCs/>
        </w:rPr>
        <w:t>a 5</w:t>
      </w:r>
      <w:r w:rsidR="004D61A7" w:rsidRPr="00A678E2">
        <w:rPr>
          <w:bCs/>
        </w:rPr>
        <w:t xml:space="preserve"> </w:t>
      </w:r>
      <w:r w:rsidR="00B33E6B" w:rsidRPr="00A678E2">
        <w:rPr>
          <w:bCs/>
        </w:rPr>
        <w:t xml:space="preserve">min pipetting </w:t>
      </w:r>
      <w:r w:rsidR="00793125" w:rsidRPr="00A678E2">
        <w:rPr>
          <w:bCs/>
        </w:rPr>
        <w:t xml:space="preserve">should be </w:t>
      </w:r>
      <w:r w:rsidR="00A1772F" w:rsidRPr="00A678E2">
        <w:rPr>
          <w:bCs/>
        </w:rPr>
        <w:t>sufficient</w:t>
      </w:r>
      <w:r w:rsidR="009F29CE" w:rsidRPr="00A678E2">
        <w:rPr>
          <w:bCs/>
        </w:rPr>
        <w:t xml:space="preserve">. </w:t>
      </w:r>
    </w:p>
    <w:p w14:paraId="405216E9" w14:textId="77777777" w:rsidR="00205074" w:rsidRPr="00A678E2" w:rsidRDefault="00205074" w:rsidP="00A678E2"/>
    <w:p w14:paraId="312E047A" w14:textId="11049D64" w:rsidR="00F6191C" w:rsidRPr="00A678E2" w:rsidRDefault="00205074" w:rsidP="00A678E2">
      <w:r w:rsidRPr="00A678E2">
        <w:t>3.</w:t>
      </w:r>
      <w:r w:rsidR="00207F1E" w:rsidRPr="00A678E2">
        <w:t>2</w:t>
      </w:r>
      <w:r w:rsidRPr="00A678E2">
        <w:t xml:space="preserve">. Transfer </w:t>
      </w:r>
      <w:r w:rsidR="00952DD2" w:rsidRPr="00A678E2">
        <w:t>the detached</w:t>
      </w:r>
      <w:r w:rsidRPr="00A678E2">
        <w:t xml:space="preserve"> cells to a fresh </w:t>
      </w:r>
      <w:r w:rsidR="00790E89" w:rsidRPr="00A678E2">
        <w:t xml:space="preserve">15 mL </w:t>
      </w:r>
      <w:r w:rsidR="00141D24" w:rsidRPr="00A678E2">
        <w:t xml:space="preserve">conical </w:t>
      </w:r>
      <w:r w:rsidR="00790E89" w:rsidRPr="00A678E2">
        <w:t>tube</w:t>
      </w:r>
      <w:r w:rsidR="007804DA" w:rsidRPr="00A678E2">
        <w:t xml:space="preserve"> </w:t>
      </w:r>
      <w:r w:rsidR="001F31B1" w:rsidRPr="00A678E2">
        <w:t>(</w:t>
      </w:r>
      <w:r w:rsidR="001F31B1" w:rsidRPr="00A678E2">
        <w:rPr>
          <w:b/>
          <w:bCs/>
        </w:rPr>
        <w:t>Table of Materials</w:t>
      </w:r>
      <w:r w:rsidR="001F31B1" w:rsidRPr="00A678E2">
        <w:t>)</w:t>
      </w:r>
      <w:r w:rsidR="007804DA" w:rsidRPr="00A678E2">
        <w:t xml:space="preserve"> </w:t>
      </w:r>
      <w:r w:rsidR="00E30B63" w:rsidRPr="00A678E2">
        <w:t>pre-chilled on ice</w:t>
      </w:r>
      <w:r w:rsidR="00790E89" w:rsidRPr="00A678E2">
        <w:t>.</w:t>
      </w:r>
      <w:r w:rsidR="00207F1E" w:rsidRPr="00A678E2">
        <w:t xml:space="preserve"> </w:t>
      </w:r>
      <w:r w:rsidR="00790E89" w:rsidRPr="00A678E2">
        <w:t>Add 200 µL</w:t>
      </w:r>
      <w:r w:rsidR="00841079" w:rsidRPr="00A678E2">
        <w:t xml:space="preserve"> of ice-cold PBS</w:t>
      </w:r>
      <w:r w:rsidR="009E5F3F" w:rsidRPr="00A678E2">
        <w:t xml:space="preserve"> </w:t>
      </w:r>
      <w:r w:rsidR="000E07CC" w:rsidRPr="00A678E2">
        <w:t>to the wells of the 48-well plate</w:t>
      </w:r>
      <w:r w:rsidR="009E5F3F" w:rsidRPr="00A678E2">
        <w:t xml:space="preserve"> and vigorously </w:t>
      </w:r>
      <w:r w:rsidR="004D61A7" w:rsidRPr="00A678E2">
        <w:t>pipette</w:t>
      </w:r>
      <w:r w:rsidR="009E5F3F" w:rsidRPr="00A678E2">
        <w:t xml:space="preserve"> </w:t>
      </w:r>
      <w:r w:rsidR="000E07CC" w:rsidRPr="00A678E2">
        <w:t xml:space="preserve">remaining </w:t>
      </w:r>
      <w:r w:rsidR="009E5F3F" w:rsidRPr="00A678E2">
        <w:t>cells</w:t>
      </w:r>
      <w:r w:rsidR="004163F7" w:rsidRPr="00A678E2">
        <w:t xml:space="preserve"> every 10 min </w:t>
      </w:r>
      <w:r w:rsidR="00656450" w:rsidRPr="00A678E2">
        <w:t xml:space="preserve">until </w:t>
      </w:r>
      <w:r w:rsidR="00333A69" w:rsidRPr="00A678E2">
        <w:t>most</w:t>
      </w:r>
      <w:r w:rsidR="004163F7" w:rsidRPr="00A678E2">
        <w:t xml:space="preserve"> macrophages are detached from the </w:t>
      </w:r>
      <w:r w:rsidR="00F6191C" w:rsidRPr="00A678E2">
        <w:t>bottom</w:t>
      </w:r>
      <w:r w:rsidR="009E5F3F" w:rsidRPr="00A678E2">
        <w:t>.</w:t>
      </w:r>
      <w:r w:rsidR="00F6191C" w:rsidRPr="00A678E2">
        <w:t xml:space="preserve"> </w:t>
      </w:r>
      <w:r w:rsidR="00F43CFB" w:rsidRPr="00A678E2">
        <w:t xml:space="preserve">After each pipetting, check cells under </w:t>
      </w:r>
      <w:r w:rsidR="004D61A7" w:rsidRPr="00A678E2">
        <w:t xml:space="preserve">a </w:t>
      </w:r>
      <w:r w:rsidR="00F43CFB" w:rsidRPr="00A678E2">
        <w:t xml:space="preserve">microscope </w:t>
      </w:r>
      <w:r w:rsidR="0054103A" w:rsidRPr="00A678E2">
        <w:t>and adjust ice incubation time as needed</w:t>
      </w:r>
      <w:r w:rsidR="00333A69" w:rsidRPr="00A678E2">
        <w:t>, with longer incubation times for more adherent cells</w:t>
      </w:r>
      <w:r w:rsidR="0054103A" w:rsidRPr="00A678E2">
        <w:t>.</w:t>
      </w:r>
    </w:p>
    <w:p w14:paraId="51D5BB63" w14:textId="77777777" w:rsidR="009E5F3F" w:rsidRPr="00A678E2" w:rsidRDefault="009E5F3F" w:rsidP="00A678E2"/>
    <w:p w14:paraId="100B27B9" w14:textId="05CCAAA1" w:rsidR="00954932" w:rsidRPr="00A678E2" w:rsidRDefault="009E5F3F" w:rsidP="00A678E2">
      <w:r w:rsidRPr="00A678E2">
        <w:t>3.</w:t>
      </w:r>
      <w:r w:rsidR="00207F1E" w:rsidRPr="00A678E2">
        <w:t>3</w:t>
      </w:r>
      <w:r w:rsidRPr="00A678E2">
        <w:t xml:space="preserve">. </w:t>
      </w:r>
      <w:r w:rsidR="0075061F" w:rsidRPr="00A678E2">
        <w:t xml:space="preserve">Transfer </w:t>
      </w:r>
      <w:r w:rsidR="00333A69" w:rsidRPr="00A678E2">
        <w:t xml:space="preserve">the </w:t>
      </w:r>
      <w:r w:rsidR="00952DD2" w:rsidRPr="00A678E2">
        <w:t xml:space="preserve">remaining </w:t>
      </w:r>
      <w:r w:rsidR="0075061F" w:rsidRPr="00A678E2">
        <w:t xml:space="preserve">detached M0 macrophages </w:t>
      </w:r>
      <w:r w:rsidR="00954932" w:rsidRPr="00A678E2">
        <w:t xml:space="preserve">into the 15 mL </w:t>
      </w:r>
      <w:r w:rsidR="00141D24" w:rsidRPr="00A678E2">
        <w:t xml:space="preserve">conical </w:t>
      </w:r>
      <w:r w:rsidR="00954932" w:rsidRPr="00A678E2">
        <w:t>tube</w:t>
      </w:r>
      <w:r w:rsidR="00E30B63" w:rsidRPr="00A678E2">
        <w:t xml:space="preserve"> on ice</w:t>
      </w:r>
      <w:r w:rsidR="00954932" w:rsidRPr="00A678E2">
        <w:t>.</w:t>
      </w:r>
      <w:r w:rsidR="00207F1E" w:rsidRPr="00A678E2">
        <w:t xml:space="preserve"> </w:t>
      </w:r>
      <w:r w:rsidR="00220E1C" w:rsidRPr="00A678E2">
        <w:t xml:space="preserve">Mix cells </w:t>
      </w:r>
      <w:r w:rsidR="00750378" w:rsidRPr="00A678E2">
        <w:t xml:space="preserve">carefully and </w:t>
      </w:r>
      <w:r w:rsidR="001E6806" w:rsidRPr="00A678E2">
        <w:t xml:space="preserve">count cells on </w:t>
      </w:r>
      <w:r w:rsidR="00952DD2" w:rsidRPr="00A678E2">
        <w:t>a</w:t>
      </w:r>
      <w:r w:rsidR="001E6806" w:rsidRPr="00A678E2">
        <w:t xml:space="preserve"> cell counter.</w:t>
      </w:r>
    </w:p>
    <w:p w14:paraId="4CC5E0CC" w14:textId="3FB14449" w:rsidR="00D75E08" w:rsidRPr="00A678E2" w:rsidRDefault="00D75E08" w:rsidP="00A678E2">
      <w:pPr>
        <w:pBdr>
          <w:top w:val="nil"/>
          <w:left w:val="nil"/>
          <w:bottom w:val="nil"/>
          <w:right w:val="nil"/>
          <w:between w:val="nil"/>
        </w:pBdr>
      </w:pPr>
    </w:p>
    <w:p w14:paraId="36E820CF" w14:textId="73706E99" w:rsidR="00F35EC5" w:rsidRPr="00A678E2" w:rsidRDefault="00A15AEC" w:rsidP="00A678E2">
      <w:pPr>
        <w:pBdr>
          <w:top w:val="nil"/>
          <w:left w:val="nil"/>
          <w:bottom w:val="nil"/>
          <w:right w:val="nil"/>
          <w:between w:val="nil"/>
        </w:pBdr>
      </w:pPr>
      <w:r w:rsidRPr="00A678E2">
        <w:t>3.</w:t>
      </w:r>
      <w:r w:rsidR="00207F1E" w:rsidRPr="00A678E2">
        <w:t>4</w:t>
      </w:r>
      <w:r w:rsidRPr="00A678E2">
        <w:t xml:space="preserve">. </w:t>
      </w:r>
      <w:r w:rsidR="00220E1C" w:rsidRPr="00A678E2">
        <w:t xml:space="preserve">Spin down cells at 300 x </w:t>
      </w:r>
      <w:r w:rsidR="00220E1C" w:rsidRPr="00A678E2">
        <w:rPr>
          <w:i/>
        </w:rPr>
        <w:t>g</w:t>
      </w:r>
      <w:r w:rsidR="00220E1C" w:rsidRPr="00A678E2">
        <w:t xml:space="preserve"> at 4</w:t>
      </w:r>
      <w:r w:rsidR="004D61A7" w:rsidRPr="00A678E2">
        <w:t xml:space="preserve"> °</w:t>
      </w:r>
      <w:r w:rsidR="00220E1C" w:rsidRPr="00A678E2">
        <w:t>C for 5 min</w:t>
      </w:r>
      <w:r w:rsidR="00D538C6" w:rsidRPr="00A678E2">
        <w:t xml:space="preserve"> and aspirate supernatants</w:t>
      </w:r>
      <w:r w:rsidR="00220E1C" w:rsidRPr="00A678E2">
        <w:t>.</w:t>
      </w:r>
      <w:r w:rsidR="00365829" w:rsidRPr="00A678E2">
        <w:t xml:space="preserve"> </w:t>
      </w:r>
      <w:r w:rsidR="00275923" w:rsidRPr="00A678E2">
        <w:t xml:space="preserve">Resuspend </w:t>
      </w:r>
      <w:r w:rsidR="00372B77" w:rsidRPr="00A678E2">
        <w:t xml:space="preserve">in ice-cold PBS to reach </w:t>
      </w:r>
      <w:r w:rsidR="00952DD2" w:rsidRPr="00A678E2">
        <w:t xml:space="preserve">a </w:t>
      </w:r>
      <w:r w:rsidR="00372B77" w:rsidRPr="00A678E2">
        <w:t xml:space="preserve">final concentration of 1 </w:t>
      </w:r>
      <w:r w:rsidR="00952DD2" w:rsidRPr="00A678E2">
        <w:t>x 10</w:t>
      </w:r>
      <w:r w:rsidR="00952DD2" w:rsidRPr="00A678E2">
        <w:rPr>
          <w:vertAlign w:val="superscript"/>
        </w:rPr>
        <w:t>6</w:t>
      </w:r>
      <w:r w:rsidR="004D61A7" w:rsidRPr="00A678E2">
        <w:rPr>
          <w:vertAlign w:val="superscript"/>
        </w:rPr>
        <w:t xml:space="preserve"> </w:t>
      </w:r>
      <w:r w:rsidR="004D61A7" w:rsidRPr="00A678E2">
        <w:t>cells</w:t>
      </w:r>
      <w:r w:rsidR="00372B77" w:rsidRPr="00A678E2">
        <w:t>/</w:t>
      </w:r>
      <w:proofErr w:type="spellStart"/>
      <w:r w:rsidR="00372B77" w:rsidRPr="00A678E2">
        <w:t>mL.</w:t>
      </w:r>
      <w:proofErr w:type="spellEnd"/>
    </w:p>
    <w:p w14:paraId="2157F8B0" w14:textId="77777777" w:rsidR="00365829" w:rsidRPr="00A678E2" w:rsidRDefault="00365829" w:rsidP="00A678E2">
      <w:pPr>
        <w:pBdr>
          <w:top w:val="nil"/>
          <w:left w:val="nil"/>
          <w:bottom w:val="nil"/>
          <w:right w:val="nil"/>
          <w:between w:val="nil"/>
        </w:pBdr>
      </w:pPr>
    </w:p>
    <w:p w14:paraId="345B15DA" w14:textId="7EFAEF7F" w:rsidR="008A56C3" w:rsidRPr="00A678E2" w:rsidRDefault="005D7FD8" w:rsidP="00A678E2">
      <w:pPr>
        <w:pBdr>
          <w:top w:val="nil"/>
          <w:left w:val="nil"/>
          <w:bottom w:val="nil"/>
          <w:right w:val="nil"/>
          <w:between w:val="nil"/>
        </w:pBdr>
      </w:pPr>
      <w:r w:rsidRPr="00A678E2">
        <w:t>3.</w:t>
      </w:r>
      <w:r w:rsidR="00365829" w:rsidRPr="00A678E2">
        <w:t>5</w:t>
      </w:r>
      <w:r w:rsidRPr="00A678E2">
        <w:t xml:space="preserve">. Transfer 200 µL </w:t>
      </w:r>
      <w:r w:rsidR="00952DD2" w:rsidRPr="00A678E2">
        <w:t xml:space="preserve">of cells </w:t>
      </w:r>
      <w:r w:rsidRPr="00A678E2">
        <w:t xml:space="preserve">to a </w:t>
      </w:r>
      <w:r w:rsidR="00555C59" w:rsidRPr="00A678E2">
        <w:t xml:space="preserve">flat-bottom </w:t>
      </w:r>
      <w:r w:rsidRPr="00A678E2">
        <w:t>96-well plate</w:t>
      </w:r>
      <w:r w:rsidR="00555C59" w:rsidRPr="00A678E2">
        <w:t xml:space="preserve"> (</w:t>
      </w:r>
      <w:r w:rsidR="00555C59" w:rsidRPr="00A678E2">
        <w:rPr>
          <w:b/>
          <w:bCs/>
        </w:rPr>
        <w:t>Tables of Materials</w:t>
      </w:r>
      <w:r w:rsidR="00555C59" w:rsidRPr="00A678E2">
        <w:t>)</w:t>
      </w:r>
      <w:r w:rsidR="008A56C3" w:rsidRPr="00A678E2">
        <w:t>.</w:t>
      </w:r>
      <w:r w:rsidR="00365829" w:rsidRPr="00A678E2">
        <w:t xml:space="preserve"> Spin down cells at 300 x </w:t>
      </w:r>
      <w:r w:rsidR="00365829" w:rsidRPr="00A678E2">
        <w:rPr>
          <w:i/>
          <w:iCs/>
        </w:rPr>
        <w:t>g</w:t>
      </w:r>
      <w:r w:rsidR="00365829" w:rsidRPr="00A678E2">
        <w:t xml:space="preserve"> at 4</w:t>
      </w:r>
      <w:r w:rsidR="004D61A7" w:rsidRPr="00A678E2">
        <w:t xml:space="preserve"> °</w:t>
      </w:r>
      <w:r w:rsidR="00365829" w:rsidRPr="00A678E2">
        <w:t>C for 3 min. Carefully decant supernatants.</w:t>
      </w:r>
      <w:r w:rsidR="008A56C3" w:rsidRPr="00A678E2">
        <w:t xml:space="preserve"> As a negative gating control, </w:t>
      </w:r>
      <w:r w:rsidR="00E24EEF" w:rsidRPr="00A678E2">
        <w:t xml:space="preserve">add an extra well stained with </w:t>
      </w:r>
      <w:r w:rsidR="00E31D71" w:rsidRPr="00A678E2">
        <w:t xml:space="preserve">markers of </w:t>
      </w:r>
      <w:r w:rsidR="004D61A7" w:rsidRPr="00A678E2">
        <w:t xml:space="preserve">the </w:t>
      </w:r>
      <w:r w:rsidR="00E31D71" w:rsidRPr="00A678E2">
        <w:t>parent population only.</w:t>
      </w:r>
    </w:p>
    <w:p w14:paraId="6F844FF7" w14:textId="77777777" w:rsidR="00CE154F" w:rsidRPr="00A678E2" w:rsidRDefault="00CE154F" w:rsidP="00A678E2"/>
    <w:p w14:paraId="1257146B" w14:textId="58E9C48C" w:rsidR="00365829" w:rsidRPr="00A678E2" w:rsidRDefault="00365829" w:rsidP="00A678E2">
      <w:r w:rsidRPr="00A678E2">
        <w:t xml:space="preserve">3.6. </w:t>
      </w:r>
      <w:r w:rsidR="00751EE5" w:rsidRPr="00A678E2">
        <w:t xml:space="preserve">Add 100 µL </w:t>
      </w:r>
      <w:r w:rsidR="004D61A7" w:rsidRPr="00A678E2">
        <w:t xml:space="preserve">of </w:t>
      </w:r>
      <w:r w:rsidR="00751EE5" w:rsidRPr="00A678E2">
        <w:t xml:space="preserve">FACS buffer supplemented with 1 µL of </w:t>
      </w:r>
      <w:r w:rsidR="007B1F86" w:rsidRPr="00A678E2">
        <w:t xml:space="preserve">Fc receptor blocking solution </w:t>
      </w:r>
      <w:r w:rsidR="00932142" w:rsidRPr="00A678E2">
        <w:t>to each sample</w:t>
      </w:r>
      <w:r w:rsidR="007B1F86" w:rsidRPr="00A678E2">
        <w:t>.</w:t>
      </w:r>
      <w:r w:rsidRPr="00A678E2">
        <w:t xml:space="preserve"> Incubate cells for 10 min at room temperature. Spin down cells at 300 x </w:t>
      </w:r>
      <w:r w:rsidRPr="00A678E2">
        <w:rPr>
          <w:i/>
          <w:iCs/>
        </w:rPr>
        <w:t>g</w:t>
      </w:r>
      <w:r w:rsidRPr="00A678E2">
        <w:t xml:space="preserve"> at 4</w:t>
      </w:r>
      <w:r w:rsidR="004D61A7" w:rsidRPr="00A678E2">
        <w:t xml:space="preserve"> °</w:t>
      </w:r>
      <w:r w:rsidRPr="00A678E2">
        <w:t xml:space="preserve">C for 3 min. Carefully decant supernatants. </w:t>
      </w:r>
    </w:p>
    <w:p w14:paraId="4EC6D54F" w14:textId="77777777" w:rsidR="004D61A7" w:rsidRPr="00A678E2" w:rsidRDefault="004D61A7" w:rsidP="00A678E2"/>
    <w:p w14:paraId="082317B3" w14:textId="1989B90B" w:rsidR="00D21D82" w:rsidRPr="00A678E2" w:rsidRDefault="00932142" w:rsidP="00A678E2">
      <w:pPr>
        <w:pBdr>
          <w:top w:val="nil"/>
          <w:left w:val="nil"/>
          <w:bottom w:val="nil"/>
          <w:right w:val="nil"/>
          <w:between w:val="nil"/>
        </w:pBdr>
        <w:rPr>
          <w:bCs/>
        </w:rPr>
      </w:pPr>
      <w:r w:rsidRPr="00A678E2">
        <w:rPr>
          <w:bCs/>
        </w:rPr>
        <w:t xml:space="preserve">NOTE: It is important to pre-incubate macrophages with Fc receptor blocking buffer prior to actual marker staining to prevent </w:t>
      </w:r>
      <w:r w:rsidR="004D61A7" w:rsidRPr="00A678E2">
        <w:rPr>
          <w:bCs/>
        </w:rPr>
        <w:t>false-positive</w:t>
      </w:r>
      <w:r w:rsidRPr="00A678E2">
        <w:rPr>
          <w:bCs/>
        </w:rPr>
        <w:t xml:space="preserve"> results.</w:t>
      </w:r>
    </w:p>
    <w:p w14:paraId="4D6154C2" w14:textId="77777777" w:rsidR="006635CF" w:rsidRPr="00A678E2" w:rsidRDefault="006635CF" w:rsidP="00A678E2">
      <w:pPr>
        <w:pBdr>
          <w:top w:val="nil"/>
          <w:left w:val="nil"/>
          <w:bottom w:val="nil"/>
          <w:right w:val="nil"/>
          <w:between w:val="nil"/>
        </w:pBdr>
      </w:pPr>
    </w:p>
    <w:p w14:paraId="6FAD4ADA" w14:textId="666EABBB" w:rsidR="000D06CC" w:rsidRPr="00A678E2" w:rsidRDefault="00365829" w:rsidP="00A678E2">
      <w:pPr>
        <w:pBdr>
          <w:top w:val="nil"/>
          <w:left w:val="nil"/>
          <w:bottom w:val="nil"/>
          <w:right w:val="nil"/>
          <w:between w:val="nil"/>
        </w:pBdr>
      </w:pPr>
      <w:r w:rsidRPr="00A678E2">
        <w:t>3.7. For</w:t>
      </w:r>
      <w:r w:rsidR="00775A48" w:rsidRPr="00A678E2">
        <w:t xml:space="preserve"> the</w:t>
      </w:r>
      <w:r w:rsidR="001159D1" w:rsidRPr="00A678E2">
        <w:t xml:space="preserve"> sample</w:t>
      </w:r>
      <w:r w:rsidR="00775A48" w:rsidRPr="00A678E2">
        <w:t xml:space="preserve"> well</w:t>
      </w:r>
      <w:r w:rsidR="001159D1" w:rsidRPr="00A678E2">
        <w:t>, prepare 50 µL</w:t>
      </w:r>
      <w:r w:rsidR="004D61A7" w:rsidRPr="00A678E2">
        <w:t xml:space="preserve"> of</w:t>
      </w:r>
      <w:r w:rsidR="001159D1" w:rsidRPr="00A678E2">
        <w:t xml:space="preserve"> FACS buffer containing 0.3 µL </w:t>
      </w:r>
      <w:r w:rsidR="004D61A7" w:rsidRPr="00A678E2">
        <w:t xml:space="preserve">of </w:t>
      </w:r>
      <w:r w:rsidR="001159D1" w:rsidRPr="00A678E2">
        <w:t>live/dead reagent (e</w:t>
      </w:r>
      <w:r w:rsidR="00AB3DF4" w:rsidRPr="00A678E2">
        <w:t>xcitation</w:t>
      </w:r>
      <w:r w:rsidR="001159D1" w:rsidRPr="00A678E2">
        <w:t xml:space="preserve"> at </w:t>
      </w:r>
      <w:r w:rsidR="00AB3DF4" w:rsidRPr="00A678E2">
        <w:t>405</w:t>
      </w:r>
      <w:r w:rsidR="001159D1" w:rsidRPr="00A678E2">
        <w:t xml:space="preserve"> nm), 0.5 µL </w:t>
      </w:r>
      <w:r w:rsidR="004D61A7" w:rsidRPr="00A678E2">
        <w:t xml:space="preserve">of </w:t>
      </w:r>
      <w:r w:rsidR="001159D1" w:rsidRPr="00A678E2">
        <w:t>APC</w:t>
      </w:r>
      <w:r w:rsidR="00F9021F" w:rsidRPr="00A678E2">
        <w:t>-</w:t>
      </w:r>
      <w:r w:rsidR="001159D1" w:rsidRPr="00A678E2">
        <w:t xml:space="preserve">conjugated </w:t>
      </w:r>
      <w:r w:rsidR="00F9021F" w:rsidRPr="00A678E2">
        <w:t>anti-</w:t>
      </w:r>
      <w:r w:rsidR="001159D1" w:rsidRPr="00A678E2">
        <w:t>human CD14</w:t>
      </w:r>
      <w:r w:rsidR="00D64C2C" w:rsidRPr="00A678E2">
        <w:fldChar w:fldCharType="begin"/>
      </w:r>
      <w:r w:rsidR="00D64C2C" w:rsidRPr="00A678E2">
        <w:instrText xml:space="preserve"> ADDIN ZOTERO_ITEM CSL_CITATION {"citationID":"Blq3pr7s","properties":{"formattedCitation":"\\super 10\\nosupersub{}","plainCitation":"10","noteIndex":0},"citationItems":[{"id":487,"uris":["http://zotero.org/users/14698131/items/ZJHI4M2S"],"itemData":{"id":487,"type":"article-journal","abstract":"We performed single-cell RNA-sequencing and T cell receptor clonotype tracking of breast and ovarian cancer patients treated with the CDK4/6 inhibitor ribociclib and PD-1 blockade. We highlight evidence of two orthogonal treatment-associated phenomena: expansion of T cell effector populations and promotion of T cell memory formation. Augmentation of the antitumor memory pool by ribociclib boosts the efficacy of subsequent PD-1 blockade in mouse models of melanoma and breast cancer, pointing toward sequential therapy as a potentially safe and synergistic strategy in patients.","container-title":"Journal of Experimental Medicine","DOI":"10.1084/jem.20220729","ISSN":"0022-1007, 1540-9538","issue":"4","language":"en","page":"e20220729","source":"DOI.org (Crossref)","title":"PD-1 blockade and CDK4/6 inhibition augment nonoverlapping features of T cell activation in cancer","volume":"220","author":[{"family":"Ali","given":"Lestat R."},{"family":"Garrido-Castro","given":"Ana C."},{"family":"Lenehan","given":"Patrick J."},{"family":"Bollenrucher","given":"Naima"},{"family":"Stump","given":"Courtney T."},{"family":"Dougan","given":"Michael"},{"family":"Goel","given":"Shom"},{"family":"Shapiro","given":"Geoffrey I."},{"family":"Tolaney","given":"Sara M."},{"family":"Dougan","given":"Stephanie K."}],"issued":{"date-parts":[["2023",4,3]]}}}],"schema":"https://github.com/citation-style-language/schema/raw/master/csl-citation.json"} </w:instrText>
      </w:r>
      <w:r w:rsidR="00D64C2C" w:rsidRPr="00A678E2">
        <w:fldChar w:fldCharType="separate"/>
      </w:r>
      <w:r w:rsidR="001F46BC" w:rsidRPr="00A678E2">
        <w:rPr>
          <w:vertAlign w:val="superscript"/>
        </w:rPr>
        <w:t>10</w:t>
      </w:r>
      <w:r w:rsidR="00D64C2C" w:rsidRPr="00A678E2">
        <w:fldChar w:fldCharType="end"/>
      </w:r>
      <w:r w:rsidR="00B83786" w:rsidRPr="00A678E2">
        <w:t xml:space="preserve"> (</w:t>
      </w:r>
      <w:r w:rsidR="008D1625" w:rsidRPr="00A678E2">
        <w:t>1 n</w:t>
      </w:r>
      <w:r w:rsidR="00B83786" w:rsidRPr="00A678E2">
        <w:t>g/</w:t>
      </w:r>
      <w:proofErr w:type="spellStart"/>
      <w:r w:rsidR="00B83786" w:rsidRPr="00A678E2">
        <w:t>μL</w:t>
      </w:r>
      <w:proofErr w:type="spellEnd"/>
      <w:r w:rsidR="00B83786" w:rsidRPr="00A678E2">
        <w:t>)</w:t>
      </w:r>
      <w:r w:rsidR="001159D1" w:rsidRPr="00A678E2">
        <w:t xml:space="preserve">, 0.5 µL </w:t>
      </w:r>
      <w:r w:rsidR="004D61A7" w:rsidRPr="00A678E2">
        <w:t xml:space="preserve">of </w:t>
      </w:r>
      <w:r w:rsidR="007675D8" w:rsidRPr="00A678E2">
        <w:t>APC</w:t>
      </w:r>
      <w:r w:rsidR="00150CB5" w:rsidRPr="00A678E2">
        <w:t>/Cy7</w:t>
      </w:r>
      <w:r w:rsidR="00F9021F" w:rsidRPr="00A678E2">
        <w:t>-</w:t>
      </w:r>
      <w:r w:rsidR="001159D1" w:rsidRPr="00A678E2">
        <w:t xml:space="preserve">conjugated </w:t>
      </w:r>
      <w:r w:rsidR="00F9021F" w:rsidRPr="00A678E2">
        <w:t>anti-</w:t>
      </w:r>
      <w:r w:rsidR="001159D1" w:rsidRPr="00A678E2">
        <w:t>human CD</w:t>
      </w:r>
      <w:r w:rsidR="007675D8" w:rsidRPr="00A678E2">
        <w:t>206</w:t>
      </w:r>
      <w:r w:rsidR="00D64C2C" w:rsidRPr="00A678E2">
        <w:fldChar w:fldCharType="begin"/>
      </w:r>
      <w:r w:rsidR="00D64C2C" w:rsidRPr="00A678E2">
        <w:instrText xml:space="preserve"> ADDIN ZOTERO_ITEM CSL_CITATION {"citationID":"VULtw5wf","properties":{"formattedCitation":"\\super 15\\nosupersub{}","plainCitation":"15","noteIndex":0},"citationItems":[{"id":491,"uris":["http://zotero.org/users/14698131/items/EQYI77XB"],"itemData":{"id":491,"type":"article-journal","abstract":"A major challenge in the management of patients suffering from diabetes is the risk of developing nonhealing foot ulcers. Most in vitro methods to screen drugs for wound healing therapies rely on conventional 2D cell cultures that do not closely mimic the complexity of the diabetic wound environment. In addition, while threedimensional (3D) skin tissue models of human skin exist, they have not previously been adapted to incorporate patient-derived macrophages to model inﬂammation from these wounds. In this study, we present a 3D human skin equivalent (HSE) model incorporating blood-derived monocytes and primary ﬁbroblasts isolated from patients with diabetic foot ulcers (DFUs). We demonstrate that the monocytes differentiate into macrophages when incorporated into HSEs and secrete a cytokine proﬁle indicative of the proinﬂammatory M1 phenotype seen in DFUs. We also show how the interaction between ﬁbroblasts and macrophages in the HSE can guide macrophage polarization. Our ﬁndings take us a step closer to creating a human, 3D skin-like tissue model that can be applied to evaluate the response of candidate compounds needed for potential new foot ulcer therapies in a more complex tissue environment that contributes to diabetic wounds.","container-title":"Tissue Engineering Part C: Methods","DOI":"10.1089/ten.tec.2020.0263","ISSN":"1937-3384, 1937-3392","issue":"2","journalAbbreviation":"Tissue Engineering Part C: Methods","language":"en","license":"https://www.liebertpub.com/nv/resources-tools/text-and-data-mining-policy/121/","page":"49-58","source":"DOI.org (Crossref)","title":"A Novel Three-Dimensional Skin Disease Model to Assess Macrophage Function in Diabetes","volume":"27","author":[{"family":"Smith","given":"Avi"},{"family":"Watkins","given":"Trishawna"},{"family":"Theocharidis","given":"Georgios"},{"family":"Lang","given":"Irene"},{"family":"Leschinsky","given":"Maya"},{"family":"Maione","given":"Anna"},{"family":"Kashpur","given":"Olga"},{"family":"Raimondo","given":"Theresa"},{"family":"Rahmani","given":"Sahar"},{"family":"Baskin","given":"Jeremy"},{"family":"Mooney","given":"David"},{"family":"Veves","given":"Aristidis"},{"family":"Garlick","given":"Jonathan"}],"issued":{"date-parts":[["2021",2,1]]}}}],"schema":"https://github.com/citation-style-language/schema/raw/master/csl-citation.json"} </w:instrText>
      </w:r>
      <w:r w:rsidR="00D64C2C" w:rsidRPr="00A678E2">
        <w:fldChar w:fldCharType="separate"/>
      </w:r>
      <w:r w:rsidR="001F46BC" w:rsidRPr="00A678E2">
        <w:rPr>
          <w:vertAlign w:val="superscript"/>
        </w:rPr>
        <w:t>15</w:t>
      </w:r>
      <w:r w:rsidR="00D64C2C" w:rsidRPr="00A678E2">
        <w:fldChar w:fldCharType="end"/>
      </w:r>
      <w:r w:rsidR="00B83786" w:rsidRPr="00A678E2">
        <w:t xml:space="preserve"> (</w:t>
      </w:r>
      <w:r w:rsidR="008D1625" w:rsidRPr="00A678E2">
        <w:t>2 n</w:t>
      </w:r>
      <w:r w:rsidR="00197BC5" w:rsidRPr="00A678E2">
        <w:t>g/</w:t>
      </w:r>
      <w:proofErr w:type="spellStart"/>
      <w:r w:rsidR="00197BC5" w:rsidRPr="00A678E2">
        <w:t>μL</w:t>
      </w:r>
      <w:proofErr w:type="spellEnd"/>
      <w:r w:rsidR="00B83786" w:rsidRPr="00A678E2">
        <w:t>)</w:t>
      </w:r>
      <w:r w:rsidR="00096986" w:rsidRPr="00A678E2">
        <w:t xml:space="preserve">, </w:t>
      </w:r>
      <w:r w:rsidR="007675D8" w:rsidRPr="00A678E2">
        <w:t xml:space="preserve">and </w:t>
      </w:r>
      <w:r w:rsidR="00634DB0" w:rsidRPr="00A678E2">
        <w:t xml:space="preserve">0.5 µL </w:t>
      </w:r>
      <w:r w:rsidR="004D61A7" w:rsidRPr="00A678E2">
        <w:t xml:space="preserve">of </w:t>
      </w:r>
      <w:proofErr w:type="spellStart"/>
      <w:r w:rsidR="007675D8" w:rsidRPr="00A678E2">
        <w:t>PerCP</w:t>
      </w:r>
      <w:proofErr w:type="spellEnd"/>
      <w:r w:rsidR="00F9021F" w:rsidRPr="00A678E2">
        <w:t>-</w:t>
      </w:r>
      <w:r w:rsidR="007675D8" w:rsidRPr="00A678E2">
        <w:t xml:space="preserve">conjugated </w:t>
      </w:r>
      <w:r w:rsidR="00F9021F" w:rsidRPr="00A678E2">
        <w:t>anti-</w:t>
      </w:r>
      <w:r w:rsidR="007675D8" w:rsidRPr="00A678E2">
        <w:t>human CD163</w:t>
      </w:r>
      <w:r w:rsidR="00D64C2C" w:rsidRPr="00A678E2">
        <w:fldChar w:fldCharType="begin"/>
      </w:r>
      <w:r w:rsidR="00D64C2C" w:rsidRPr="00A678E2">
        <w:instrText xml:space="preserve"> ADDIN ZOTERO_ITEM CSL_CITATION {"citationID":"tBl12EiL","properties":{"formattedCitation":"\\super 16\\nosupersub{}","plainCitation":"16","noteIndex":0},"citationItems":[{"id":493,"uris":["http://zotero.org/users/14698131/items/45EWADAW"],"itemData":{"id":493,"type":"article-journal","abstract":"Background: Depression is a highly prevalent disorder that is one of the leading causes of disability worldwide. Despite an unknown aetiology, evidence suggests that the innate and adaptive immune systems play a signiﬁcant role in the development and maintenance of major depressive disorder (MDD). The non-competitive glutamatergic N-methyl-D-aspartate receptor (NMDAR) antagonist, (R,S)-ketamine (ketamine), has demonstrated rapid and robust efﬁcacy as an antidepressant when administered at sub-anaesthetic doses.","container-title":"EBioMedicine","DOI":"10.1016/j.ebiom.2019.10.063","ISSN":"23523964","journalAbbreviation":"EBioMedicine","language":"en","page":"290-305","source":"DOI.org (Crossref)","title":"Pro-inflammatory monocyte profile in patients with major depressive disorder and suicide behaviour and how ketamine induces anti-inflammatory M2 macrophages by NMDAR and mTOR","volume":"50","author":[{"family":"Nowak","given":"Wanda"},{"family":"Grendas","given":"Leandro Nicolás"},{"family":"Sanmarco","given":"Liliana María"},{"family":"Estecho","given":"Ivana Gisele"},{"family":"Arena","given":"Ángeles Romina"},{"family":"Eberhardt","given":"Natalia"},{"family":"Rodante","given":"Demián Emanuel"},{"family":"Aoki","given":"María Pilar"},{"family":"Daray","given":"Federico Manuel"},{"family":"Carrera Silva","given":"Eugenio Antonio"},{"family":"Errasti","given":"Andrea Emilse"}],"issued":{"date-parts":[["2019",12]]}}}],"schema":"https://github.com/citation-style-language/schema/raw/master/csl-citation.json"} </w:instrText>
      </w:r>
      <w:r w:rsidR="00D64C2C" w:rsidRPr="00A678E2">
        <w:fldChar w:fldCharType="separate"/>
      </w:r>
      <w:r w:rsidR="001F46BC" w:rsidRPr="00A678E2">
        <w:rPr>
          <w:vertAlign w:val="superscript"/>
        </w:rPr>
        <w:t>16</w:t>
      </w:r>
      <w:r w:rsidR="00D64C2C" w:rsidRPr="00A678E2">
        <w:fldChar w:fldCharType="end"/>
      </w:r>
      <w:r w:rsidR="00197BC5" w:rsidRPr="00A678E2">
        <w:t xml:space="preserve"> (</w:t>
      </w:r>
      <w:r w:rsidR="008D1625" w:rsidRPr="00A678E2">
        <w:t>2 n</w:t>
      </w:r>
      <w:r w:rsidR="00206C85" w:rsidRPr="00A678E2">
        <w:t>g/</w:t>
      </w:r>
      <w:proofErr w:type="spellStart"/>
      <w:r w:rsidR="00206C85" w:rsidRPr="00A678E2">
        <w:t>μL</w:t>
      </w:r>
      <w:proofErr w:type="spellEnd"/>
      <w:r w:rsidR="004D61A7" w:rsidRPr="00A678E2">
        <w:t xml:space="preserve">; </w:t>
      </w:r>
      <w:r w:rsidR="001159D1" w:rsidRPr="00A678E2">
        <w:rPr>
          <w:b/>
          <w:bCs/>
        </w:rPr>
        <w:t>Table of Materials</w:t>
      </w:r>
      <w:r w:rsidR="001159D1" w:rsidRPr="00A678E2">
        <w:t xml:space="preserve">). </w:t>
      </w:r>
      <w:r w:rsidR="000D06CC" w:rsidRPr="00A678E2">
        <w:t xml:space="preserve">For the negative gating control, prepare 50 µL </w:t>
      </w:r>
      <w:r w:rsidR="004D61A7" w:rsidRPr="00A678E2">
        <w:t xml:space="preserve">of </w:t>
      </w:r>
      <w:r w:rsidR="000D06CC" w:rsidRPr="00A678E2">
        <w:t xml:space="preserve">FACS buffer containing 0.3 µL </w:t>
      </w:r>
      <w:r w:rsidR="004D61A7" w:rsidRPr="00A678E2">
        <w:t xml:space="preserve">of </w:t>
      </w:r>
      <w:r w:rsidR="000D06CC" w:rsidRPr="00A678E2">
        <w:t>live/dead reagent and 0.5 µL</w:t>
      </w:r>
      <w:r w:rsidR="004D61A7" w:rsidRPr="00A678E2">
        <w:t xml:space="preserve"> of</w:t>
      </w:r>
      <w:r w:rsidR="000D06CC" w:rsidRPr="00A678E2">
        <w:t xml:space="preserve"> APC</w:t>
      </w:r>
      <w:r w:rsidR="00F9021F" w:rsidRPr="00A678E2">
        <w:t>-</w:t>
      </w:r>
      <w:r w:rsidR="000D06CC" w:rsidRPr="00A678E2">
        <w:t xml:space="preserve">conjugated </w:t>
      </w:r>
      <w:r w:rsidR="00F9021F" w:rsidRPr="00A678E2">
        <w:t>anti-</w:t>
      </w:r>
      <w:r w:rsidR="000D06CC" w:rsidRPr="00A678E2">
        <w:t>human CD14.</w:t>
      </w:r>
    </w:p>
    <w:p w14:paraId="2C8A86E7" w14:textId="77777777" w:rsidR="008950E9" w:rsidRPr="00A678E2" w:rsidRDefault="008950E9" w:rsidP="00A678E2">
      <w:pPr>
        <w:pStyle w:val="ListParagraph"/>
        <w:pBdr>
          <w:top w:val="nil"/>
          <w:left w:val="nil"/>
          <w:bottom w:val="nil"/>
          <w:right w:val="nil"/>
          <w:between w:val="nil"/>
        </w:pBdr>
        <w:spacing w:after="0" w:line="240" w:lineRule="auto"/>
        <w:ind w:left="0"/>
        <w:contextualSpacing w:val="0"/>
        <w:jc w:val="both"/>
        <w:rPr>
          <w:rFonts w:ascii="Calibri" w:eastAsia="Calibri" w:hAnsi="Calibri" w:cs="Calibri"/>
          <w:sz w:val="24"/>
          <w:szCs w:val="24"/>
        </w:rPr>
      </w:pPr>
    </w:p>
    <w:p w14:paraId="7218E51F" w14:textId="3BDE75C7" w:rsidR="001159D1" w:rsidRPr="00A678E2" w:rsidRDefault="00E17A8C" w:rsidP="00A678E2">
      <w:pPr>
        <w:pBdr>
          <w:top w:val="nil"/>
          <w:left w:val="nil"/>
          <w:bottom w:val="nil"/>
          <w:right w:val="nil"/>
          <w:between w:val="nil"/>
        </w:pBdr>
      </w:pPr>
      <w:r w:rsidRPr="00A678E2">
        <w:t>3.</w:t>
      </w:r>
      <w:r w:rsidR="00365829" w:rsidRPr="00A678E2">
        <w:t>8</w:t>
      </w:r>
      <w:r w:rsidRPr="00A678E2">
        <w:t>. Add 50 µL of staining solution to each well and gently mix cells to avoid bubbles.</w:t>
      </w:r>
      <w:r w:rsidR="00365829" w:rsidRPr="00A678E2">
        <w:t xml:space="preserve"> </w:t>
      </w:r>
      <w:r w:rsidR="001159D1" w:rsidRPr="00A678E2">
        <w:t>Incubate cells in the dark at room temperature for 15 min.</w:t>
      </w:r>
    </w:p>
    <w:p w14:paraId="653D41D5" w14:textId="77777777" w:rsidR="00365829" w:rsidRPr="00A678E2" w:rsidRDefault="00365829" w:rsidP="00A678E2">
      <w:pPr>
        <w:pBdr>
          <w:top w:val="nil"/>
          <w:left w:val="nil"/>
          <w:bottom w:val="nil"/>
          <w:right w:val="nil"/>
          <w:between w:val="nil"/>
        </w:pBdr>
      </w:pPr>
    </w:p>
    <w:p w14:paraId="7070D939" w14:textId="6EBD96B5" w:rsidR="00EB0194" w:rsidRPr="00A678E2" w:rsidRDefault="00EB0194" w:rsidP="00A678E2">
      <w:pPr>
        <w:pBdr>
          <w:top w:val="nil"/>
          <w:left w:val="nil"/>
          <w:bottom w:val="nil"/>
          <w:right w:val="nil"/>
          <w:between w:val="nil"/>
        </w:pBdr>
      </w:pPr>
      <w:r w:rsidRPr="00A678E2">
        <w:t>3.</w:t>
      </w:r>
      <w:r w:rsidR="00F9021F" w:rsidRPr="00A678E2">
        <w:t>9</w:t>
      </w:r>
      <w:r w:rsidRPr="00A678E2">
        <w:t xml:space="preserve">. Add 200 µL </w:t>
      </w:r>
      <w:r w:rsidR="004D61A7" w:rsidRPr="00A678E2">
        <w:t xml:space="preserve">of </w:t>
      </w:r>
      <w:r w:rsidRPr="00A678E2">
        <w:t>FACS buffer to each well.</w:t>
      </w:r>
      <w:r w:rsidR="00365829" w:rsidRPr="00A678E2">
        <w:t xml:space="preserve"> </w:t>
      </w:r>
      <w:r w:rsidRPr="00A678E2">
        <w:t xml:space="preserve">Spin down cells at 300 x </w:t>
      </w:r>
      <w:r w:rsidRPr="00A678E2">
        <w:rPr>
          <w:i/>
          <w:iCs/>
        </w:rPr>
        <w:t>g</w:t>
      </w:r>
      <w:r w:rsidRPr="00A678E2">
        <w:t xml:space="preserve"> at 4</w:t>
      </w:r>
      <w:r w:rsidR="004D61A7" w:rsidRPr="00A678E2">
        <w:t xml:space="preserve"> °</w:t>
      </w:r>
      <w:r w:rsidRPr="00A678E2">
        <w:t>C for 3 min.</w:t>
      </w:r>
      <w:r w:rsidR="00365829" w:rsidRPr="00A678E2">
        <w:t xml:space="preserve"> </w:t>
      </w:r>
      <w:r w:rsidRPr="00A678E2">
        <w:t xml:space="preserve">Carefully decant supernatants. </w:t>
      </w:r>
    </w:p>
    <w:p w14:paraId="47F2D6B0" w14:textId="77777777" w:rsidR="000B11DA" w:rsidRPr="00A678E2" w:rsidRDefault="000B11DA" w:rsidP="00A678E2"/>
    <w:p w14:paraId="6621A4C3" w14:textId="2E284C7C" w:rsidR="00EB0194" w:rsidRPr="00A678E2" w:rsidRDefault="000B11DA" w:rsidP="00A678E2">
      <w:r w:rsidRPr="00A678E2">
        <w:t>3.</w:t>
      </w:r>
      <w:r w:rsidR="00365829" w:rsidRPr="00A678E2">
        <w:t>10</w:t>
      </w:r>
      <w:r w:rsidRPr="00A678E2">
        <w:t>. Wash by adding 200 µL</w:t>
      </w:r>
      <w:r w:rsidR="004D61A7" w:rsidRPr="00A678E2">
        <w:t xml:space="preserve"> of</w:t>
      </w:r>
      <w:r w:rsidRPr="00A678E2">
        <w:t xml:space="preserve"> FACS buffer.</w:t>
      </w:r>
      <w:r w:rsidR="00365829" w:rsidRPr="00A678E2">
        <w:t xml:space="preserve"> </w:t>
      </w:r>
      <w:r w:rsidR="00EB0194" w:rsidRPr="00A678E2">
        <w:t xml:space="preserve">Spin down cells at 300 x </w:t>
      </w:r>
      <w:r w:rsidR="00EB0194" w:rsidRPr="00A678E2">
        <w:rPr>
          <w:i/>
          <w:iCs/>
        </w:rPr>
        <w:t>g</w:t>
      </w:r>
      <w:r w:rsidR="00EB0194" w:rsidRPr="00A678E2">
        <w:t xml:space="preserve"> at 4</w:t>
      </w:r>
      <w:r w:rsidR="004D61A7" w:rsidRPr="00A678E2">
        <w:t xml:space="preserve"> °</w:t>
      </w:r>
      <w:r w:rsidR="00EB0194" w:rsidRPr="00A678E2">
        <w:t>C for 3 min.</w:t>
      </w:r>
      <w:r w:rsidR="00365829" w:rsidRPr="00A678E2">
        <w:t xml:space="preserve"> </w:t>
      </w:r>
      <w:r w:rsidR="001655CA" w:rsidRPr="00A678E2">
        <w:t xml:space="preserve">Carefully decant supernatants and resuspend cells in 200 µL </w:t>
      </w:r>
      <w:r w:rsidR="004D61A7" w:rsidRPr="00A678E2">
        <w:t xml:space="preserve">of </w:t>
      </w:r>
      <w:r w:rsidR="001655CA" w:rsidRPr="00A678E2">
        <w:t>FACS buffer.</w:t>
      </w:r>
    </w:p>
    <w:p w14:paraId="5C7168C1" w14:textId="77777777" w:rsidR="001655CA" w:rsidRPr="00A678E2" w:rsidRDefault="001655CA" w:rsidP="00A678E2"/>
    <w:p w14:paraId="24ACBC29" w14:textId="239FC1FC" w:rsidR="004D326E" w:rsidRPr="00A678E2" w:rsidRDefault="001655CA" w:rsidP="00A678E2">
      <w:r w:rsidRPr="00A678E2">
        <w:lastRenderedPageBreak/>
        <w:t>3.</w:t>
      </w:r>
      <w:r w:rsidR="00365829" w:rsidRPr="00A678E2">
        <w:t>11</w:t>
      </w:r>
      <w:r w:rsidRPr="00A678E2">
        <w:t xml:space="preserve">. Run </w:t>
      </w:r>
      <w:r w:rsidR="001F0CCA" w:rsidRPr="00A678E2">
        <w:t xml:space="preserve">samples on </w:t>
      </w:r>
      <w:r w:rsidR="004D61A7" w:rsidRPr="00A678E2">
        <w:t xml:space="preserve">a flow cytometer and gate the </w:t>
      </w:r>
      <w:r w:rsidR="00973001" w:rsidRPr="00A678E2">
        <w:t>CD14</w:t>
      </w:r>
      <w:r w:rsidR="00973001" w:rsidRPr="00A678E2">
        <w:rPr>
          <w:vertAlign w:val="superscript"/>
        </w:rPr>
        <w:t>+</w:t>
      </w:r>
      <w:r w:rsidR="00973001" w:rsidRPr="00A678E2">
        <w:t>CD206</w:t>
      </w:r>
      <w:r w:rsidR="00973001" w:rsidRPr="00A678E2">
        <w:rPr>
          <w:vertAlign w:val="superscript"/>
        </w:rPr>
        <w:t>+</w:t>
      </w:r>
      <w:r w:rsidR="0070017F" w:rsidRPr="00A678E2">
        <w:t>CD163</w:t>
      </w:r>
      <w:r w:rsidR="0070017F" w:rsidRPr="00A678E2">
        <w:rPr>
          <w:vertAlign w:val="superscript"/>
        </w:rPr>
        <w:t xml:space="preserve">+ </w:t>
      </w:r>
      <w:r w:rsidR="0070017F" w:rsidRPr="00A678E2">
        <w:t>cell population</w:t>
      </w:r>
      <w:r w:rsidR="001D130B" w:rsidRPr="00A678E2">
        <w:t>.</w:t>
      </w:r>
      <w:r w:rsidR="004D61A7" w:rsidRPr="00A678E2">
        <w:t xml:space="preserve"> Use t</w:t>
      </w:r>
      <w:r w:rsidR="004D326E" w:rsidRPr="00A678E2">
        <w:t>he expression of CD163 and CD206 on M0 macrophage</w:t>
      </w:r>
      <w:r w:rsidR="0045363A" w:rsidRPr="00A678E2">
        <w:t>s</w:t>
      </w:r>
      <w:r w:rsidR="004D326E" w:rsidRPr="00A678E2">
        <w:t xml:space="preserve"> as a baseline for M2-like phenotypes</w:t>
      </w:r>
      <w:r w:rsidR="00885E0F" w:rsidRPr="00A678E2">
        <w:t xml:space="preserve">. Population migration from </w:t>
      </w:r>
      <w:r w:rsidR="00614D26" w:rsidRPr="00A678E2">
        <w:t>CD163</w:t>
      </w:r>
      <w:r w:rsidR="00614D26" w:rsidRPr="00A678E2">
        <w:rPr>
          <w:vertAlign w:val="superscript"/>
        </w:rPr>
        <w:t>low</w:t>
      </w:r>
      <w:r w:rsidR="00614D26" w:rsidRPr="00A678E2">
        <w:t>CD206</w:t>
      </w:r>
      <w:r w:rsidR="00614D26" w:rsidRPr="00A678E2">
        <w:rPr>
          <w:vertAlign w:val="superscript"/>
        </w:rPr>
        <w:t>low</w:t>
      </w:r>
      <w:r w:rsidR="00614D26" w:rsidRPr="00A678E2">
        <w:t xml:space="preserve"> to CD163</w:t>
      </w:r>
      <w:r w:rsidR="00614D26" w:rsidRPr="00A678E2">
        <w:rPr>
          <w:vertAlign w:val="superscript"/>
        </w:rPr>
        <w:t>high</w:t>
      </w:r>
      <w:r w:rsidR="00700D2F" w:rsidRPr="00A678E2">
        <w:rPr>
          <w:vertAlign w:val="superscript"/>
        </w:rPr>
        <w:t xml:space="preserve"> </w:t>
      </w:r>
      <w:r w:rsidR="00700D2F" w:rsidRPr="00A678E2">
        <w:t xml:space="preserve">or </w:t>
      </w:r>
      <w:r w:rsidR="00614D26" w:rsidRPr="00A678E2">
        <w:t>CD206</w:t>
      </w:r>
      <w:r w:rsidR="00614D26" w:rsidRPr="00A678E2">
        <w:rPr>
          <w:vertAlign w:val="superscript"/>
        </w:rPr>
        <w:t>high</w:t>
      </w:r>
      <w:r w:rsidR="00614D26" w:rsidRPr="00A678E2">
        <w:t xml:space="preserve"> is expected in M2-like macrophages.</w:t>
      </w:r>
      <w:r w:rsidR="00700D2F" w:rsidRPr="00A678E2">
        <w:t xml:space="preserve"> </w:t>
      </w:r>
      <w:r w:rsidR="0045363A" w:rsidRPr="00A678E2">
        <w:t>T</w:t>
      </w:r>
      <w:r w:rsidR="00D653AA" w:rsidRPr="00A678E2">
        <w:t xml:space="preserve">he magnitude of </w:t>
      </w:r>
      <w:r w:rsidR="0045363A" w:rsidRPr="00A678E2">
        <w:t xml:space="preserve">the </w:t>
      </w:r>
      <w:r w:rsidR="00D653AA" w:rsidRPr="00A678E2">
        <w:t xml:space="preserve">population shift can be </w:t>
      </w:r>
      <w:proofErr w:type="gramStart"/>
      <w:r w:rsidR="00A678E2">
        <w:t>donor-dependent</w:t>
      </w:r>
      <w:proofErr w:type="gramEnd"/>
      <w:r w:rsidR="00D653AA" w:rsidRPr="00A678E2">
        <w:t>.</w:t>
      </w:r>
      <w:r w:rsidR="009213C9" w:rsidRPr="00A678E2">
        <w:t xml:space="preserve"> </w:t>
      </w:r>
    </w:p>
    <w:p w14:paraId="19139CF3" w14:textId="77777777" w:rsidR="00614D26" w:rsidRPr="00A678E2" w:rsidRDefault="00614D26" w:rsidP="00A678E2"/>
    <w:p w14:paraId="359AA805" w14:textId="48DF0C40" w:rsidR="00614D26" w:rsidRPr="00A678E2" w:rsidRDefault="00E84CD2" w:rsidP="00A678E2">
      <w:r w:rsidRPr="00A678E2">
        <w:t>3.</w:t>
      </w:r>
      <w:r w:rsidR="00365829" w:rsidRPr="00A678E2">
        <w:t>12</w:t>
      </w:r>
      <w:r w:rsidRPr="00A678E2">
        <w:t xml:space="preserve">. </w:t>
      </w:r>
      <w:r w:rsidR="00512EB3" w:rsidRPr="00A678E2">
        <w:t xml:space="preserve">Prepare </w:t>
      </w:r>
      <w:r w:rsidR="004D61A7" w:rsidRPr="00A678E2">
        <w:t xml:space="preserve">the </w:t>
      </w:r>
      <w:r w:rsidR="00763F4D" w:rsidRPr="00A678E2">
        <w:t xml:space="preserve">tumor cell line of interest and count </w:t>
      </w:r>
      <w:r w:rsidR="00C3573A" w:rsidRPr="00A678E2">
        <w:t xml:space="preserve">on </w:t>
      </w:r>
      <w:r w:rsidR="00B350DB" w:rsidRPr="00A678E2">
        <w:t xml:space="preserve">a </w:t>
      </w:r>
      <w:r w:rsidR="00C3573A" w:rsidRPr="00A678E2">
        <w:t>cell counter.</w:t>
      </w:r>
      <w:r w:rsidR="009213C9" w:rsidRPr="00A678E2">
        <w:t xml:space="preserve"> </w:t>
      </w:r>
    </w:p>
    <w:p w14:paraId="5EBEF5C2" w14:textId="77777777" w:rsidR="004D61A7" w:rsidRPr="00A678E2" w:rsidRDefault="004D61A7" w:rsidP="00A678E2"/>
    <w:p w14:paraId="6D3152C8" w14:textId="0784EC77" w:rsidR="004D61A7" w:rsidRPr="00A678E2" w:rsidRDefault="001703EC" w:rsidP="00A678E2">
      <w:r w:rsidRPr="00A678E2">
        <w:rPr>
          <w:bCs/>
        </w:rPr>
        <w:t xml:space="preserve">NOTE: This protocol </w:t>
      </w:r>
      <w:r w:rsidR="0089155E" w:rsidRPr="00A678E2">
        <w:rPr>
          <w:bCs/>
        </w:rPr>
        <w:t xml:space="preserve">uses </w:t>
      </w:r>
      <w:r w:rsidR="00B350DB" w:rsidRPr="00A678E2">
        <w:rPr>
          <w:bCs/>
        </w:rPr>
        <w:t xml:space="preserve">the </w:t>
      </w:r>
      <w:r w:rsidR="00CD4A71" w:rsidRPr="00A678E2">
        <w:rPr>
          <w:bCs/>
        </w:rPr>
        <w:t>non-adherent</w:t>
      </w:r>
      <w:r w:rsidR="00CD4A71" w:rsidRPr="00A678E2">
        <w:t xml:space="preserve"> </w:t>
      </w:r>
      <w:r w:rsidR="0089155E" w:rsidRPr="00A678E2">
        <w:t>CD19</w:t>
      </w:r>
      <w:r w:rsidR="0089155E" w:rsidRPr="00A678E2">
        <w:rPr>
          <w:vertAlign w:val="superscript"/>
        </w:rPr>
        <w:t>+</w:t>
      </w:r>
      <w:r w:rsidR="0089155E" w:rsidRPr="00A678E2">
        <w:t xml:space="preserve"> mantle cell lymphoma cell line</w:t>
      </w:r>
      <w:r w:rsidR="00B350DB" w:rsidRPr="00A678E2">
        <w:t>,</w:t>
      </w:r>
      <w:r w:rsidR="0089155E" w:rsidRPr="00A678E2">
        <w:t xml:space="preserve"> JeKo-1</w:t>
      </w:r>
      <w:r w:rsidR="00B350DB" w:rsidRPr="00A678E2">
        <w:t>,</w:t>
      </w:r>
      <w:r w:rsidR="0089155E" w:rsidRPr="00A678E2">
        <w:t xml:space="preserve"> as </w:t>
      </w:r>
      <w:r w:rsidR="00B350DB" w:rsidRPr="00A678E2">
        <w:t>a</w:t>
      </w:r>
      <w:r w:rsidR="0089155E" w:rsidRPr="00A678E2">
        <w:t xml:space="preserve"> target</w:t>
      </w:r>
      <w:r w:rsidR="00DC4DAB" w:rsidRPr="00A678E2">
        <w:t xml:space="preserve">. </w:t>
      </w:r>
      <w:r w:rsidR="004D61A7" w:rsidRPr="00A678E2">
        <w:t>Other tumor cell lines and their ability to differentiate M0 to M2-like macrophages can be tested as needed.</w:t>
      </w:r>
    </w:p>
    <w:p w14:paraId="1E3963B0" w14:textId="77777777" w:rsidR="004D61A7" w:rsidRPr="00A678E2" w:rsidRDefault="004D61A7" w:rsidP="00A678E2"/>
    <w:p w14:paraId="08FB06F0" w14:textId="19642712" w:rsidR="001703EC" w:rsidRPr="00A678E2" w:rsidRDefault="004D61A7" w:rsidP="00A678E2">
      <w:r w:rsidRPr="00A678E2">
        <w:t>3.12.1.</w:t>
      </w:r>
      <w:r w:rsidRPr="00A678E2">
        <w:tab/>
        <w:t xml:space="preserve">Maintain </w:t>
      </w:r>
      <w:r w:rsidR="00CD4A71" w:rsidRPr="00A678E2">
        <w:t>JeKo-1 cells with the vendor’s suggested culture media (</w:t>
      </w:r>
      <w:r w:rsidR="00CD4A71" w:rsidRPr="00A678E2">
        <w:rPr>
          <w:b/>
          <w:bCs/>
        </w:rPr>
        <w:t>Table of Materials</w:t>
      </w:r>
      <w:r w:rsidR="00CD4A71" w:rsidRPr="00A678E2">
        <w:t>) at 1 x 10</w:t>
      </w:r>
      <w:r w:rsidR="00CD4A71" w:rsidRPr="00A678E2">
        <w:rPr>
          <w:vertAlign w:val="superscript"/>
        </w:rPr>
        <w:t>6</w:t>
      </w:r>
      <w:r w:rsidRPr="00A678E2">
        <w:rPr>
          <w:vertAlign w:val="superscript"/>
        </w:rPr>
        <w:t xml:space="preserve"> </w:t>
      </w:r>
      <w:r w:rsidRPr="00A678E2">
        <w:t>cells</w:t>
      </w:r>
      <w:r w:rsidR="00CD4A71" w:rsidRPr="00A678E2">
        <w:t xml:space="preserve">/mL in a tissue culture flask. </w:t>
      </w:r>
      <w:r w:rsidRPr="00A678E2">
        <w:t>Mix the t</w:t>
      </w:r>
      <w:r w:rsidR="00CD4A71" w:rsidRPr="00A678E2">
        <w:t xml:space="preserve">umor cells </w:t>
      </w:r>
      <w:r w:rsidRPr="00A678E2">
        <w:t>i</w:t>
      </w:r>
      <w:r w:rsidR="00CD4A71" w:rsidRPr="00A678E2">
        <w:t xml:space="preserve">n the flask and count </w:t>
      </w:r>
      <w:r w:rsidRPr="00A678E2">
        <w:t>them with</w:t>
      </w:r>
      <w:r w:rsidR="00CD4A71" w:rsidRPr="00A678E2">
        <w:t xml:space="preserve"> a cell counter. </w:t>
      </w:r>
    </w:p>
    <w:p w14:paraId="5799DE6F" w14:textId="77777777" w:rsidR="00C3573A" w:rsidRPr="00A678E2" w:rsidRDefault="00C3573A" w:rsidP="00A678E2"/>
    <w:p w14:paraId="7F06F000" w14:textId="5246DD92" w:rsidR="00C3573A" w:rsidRPr="00A678E2" w:rsidRDefault="00C3573A" w:rsidP="00A678E2">
      <w:r w:rsidRPr="00A678E2">
        <w:t>3.</w:t>
      </w:r>
      <w:r w:rsidR="00365829" w:rsidRPr="00A678E2">
        <w:t>13</w:t>
      </w:r>
      <w:r w:rsidRPr="00A678E2">
        <w:t xml:space="preserve">. </w:t>
      </w:r>
      <w:r w:rsidR="009C3764" w:rsidRPr="00A678E2">
        <w:t xml:space="preserve">Spin down </w:t>
      </w:r>
      <w:r w:rsidR="00AB5623" w:rsidRPr="00A678E2">
        <w:t xml:space="preserve">target </w:t>
      </w:r>
      <w:r w:rsidR="009C3764" w:rsidRPr="00A678E2">
        <w:t xml:space="preserve">cells at 300 x </w:t>
      </w:r>
      <w:r w:rsidR="009C3764" w:rsidRPr="00A678E2">
        <w:rPr>
          <w:i/>
          <w:iCs/>
        </w:rPr>
        <w:t>g</w:t>
      </w:r>
      <w:r w:rsidR="009C3764" w:rsidRPr="00A678E2">
        <w:t xml:space="preserve"> at 4</w:t>
      </w:r>
      <w:r w:rsidR="004D61A7" w:rsidRPr="00A678E2">
        <w:t xml:space="preserve"> °</w:t>
      </w:r>
      <w:r w:rsidR="009C3764" w:rsidRPr="00A678E2">
        <w:t>C for 3 min</w:t>
      </w:r>
      <w:r w:rsidR="00D46094" w:rsidRPr="00A678E2">
        <w:t xml:space="preserve"> and aspirate supernatants</w:t>
      </w:r>
      <w:r w:rsidR="009C3764" w:rsidRPr="00A678E2">
        <w:t>.</w:t>
      </w:r>
      <w:r w:rsidR="00365829" w:rsidRPr="00A678E2">
        <w:t xml:space="preserve"> Resuspend target cells with cell culture media to reach a final concentration of 2 x 10</w:t>
      </w:r>
      <w:r w:rsidR="00365829" w:rsidRPr="00A678E2">
        <w:rPr>
          <w:vertAlign w:val="superscript"/>
        </w:rPr>
        <w:t>6</w:t>
      </w:r>
      <w:r w:rsidR="004D61A7" w:rsidRPr="00A678E2">
        <w:rPr>
          <w:vertAlign w:val="superscript"/>
        </w:rPr>
        <w:t xml:space="preserve"> </w:t>
      </w:r>
      <w:r w:rsidR="004D61A7" w:rsidRPr="00A678E2">
        <w:t>cells</w:t>
      </w:r>
      <w:r w:rsidR="00365829" w:rsidRPr="00A678E2">
        <w:t>/</w:t>
      </w:r>
      <w:proofErr w:type="spellStart"/>
      <w:r w:rsidR="00365829" w:rsidRPr="00A678E2">
        <w:t>mL.</w:t>
      </w:r>
      <w:proofErr w:type="spellEnd"/>
    </w:p>
    <w:p w14:paraId="3FB945AD" w14:textId="77777777" w:rsidR="004D61A7" w:rsidRPr="00A678E2" w:rsidRDefault="004D61A7" w:rsidP="00A678E2"/>
    <w:p w14:paraId="71B20691" w14:textId="07978E86" w:rsidR="008A612A" w:rsidRPr="00A678E2" w:rsidRDefault="008A612A" w:rsidP="00A678E2">
      <w:r w:rsidRPr="00A678E2">
        <w:rPr>
          <w:bCs/>
        </w:rPr>
        <w:t xml:space="preserve">NOTE: </w:t>
      </w:r>
      <w:r w:rsidR="005F6493" w:rsidRPr="00A678E2">
        <w:rPr>
          <w:bCs/>
        </w:rPr>
        <w:t>Prepare the</w:t>
      </w:r>
      <w:r w:rsidRPr="00A678E2">
        <w:rPr>
          <w:bCs/>
        </w:rPr>
        <w:t xml:space="preserve"> appropriate number of tumor cells </w:t>
      </w:r>
      <w:r w:rsidR="005F6493" w:rsidRPr="00A678E2">
        <w:rPr>
          <w:bCs/>
        </w:rPr>
        <w:t xml:space="preserve">based on the number of </w:t>
      </w:r>
      <w:r w:rsidR="00CD4697" w:rsidRPr="00A678E2">
        <w:rPr>
          <w:bCs/>
        </w:rPr>
        <w:t>experimental groups</w:t>
      </w:r>
      <w:r w:rsidRPr="00A678E2">
        <w:rPr>
          <w:bCs/>
        </w:rPr>
        <w:t xml:space="preserve">. Make sure </w:t>
      </w:r>
      <w:r w:rsidR="00CD4697" w:rsidRPr="00A678E2">
        <w:rPr>
          <w:bCs/>
        </w:rPr>
        <w:t>there are 2 x 10</w:t>
      </w:r>
      <w:r w:rsidR="00CD4697" w:rsidRPr="00A678E2">
        <w:rPr>
          <w:bCs/>
          <w:vertAlign w:val="superscript"/>
        </w:rPr>
        <w:t>5</w:t>
      </w:r>
      <w:r w:rsidR="00CD4697" w:rsidRPr="00A678E2">
        <w:rPr>
          <w:bCs/>
        </w:rPr>
        <w:t xml:space="preserve"> target cells for</w:t>
      </w:r>
      <w:r w:rsidRPr="00A678E2">
        <w:rPr>
          <w:bCs/>
        </w:rPr>
        <w:t xml:space="preserve"> each </w:t>
      </w:r>
      <w:r w:rsidR="004F1796" w:rsidRPr="00A678E2">
        <w:rPr>
          <w:bCs/>
        </w:rPr>
        <w:t>M2-like macrophage coculture group</w:t>
      </w:r>
      <w:r w:rsidR="00074729" w:rsidRPr="00A678E2">
        <w:rPr>
          <w:bCs/>
        </w:rPr>
        <w:t xml:space="preserve">, including </w:t>
      </w:r>
      <w:r w:rsidR="00CD4697" w:rsidRPr="00A678E2">
        <w:rPr>
          <w:bCs/>
        </w:rPr>
        <w:t xml:space="preserve">the </w:t>
      </w:r>
      <w:r w:rsidR="00074729" w:rsidRPr="00A678E2">
        <w:rPr>
          <w:bCs/>
        </w:rPr>
        <w:t>M2</w:t>
      </w:r>
      <w:r w:rsidR="00C70B05" w:rsidRPr="00A678E2">
        <w:rPr>
          <w:bCs/>
        </w:rPr>
        <w:t xml:space="preserve"> phenotyping plate</w:t>
      </w:r>
      <w:r w:rsidR="00C70B05" w:rsidRPr="00A678E2">
        <w:t>.</w:t>
      </w:r>
    </w:p>
    <w:p w14:paraId="27D33062" w14:textId="073AF948" w:rsidR="002C5DA9" w:rsidRPr="00A678E2" w:rsidRDefault="002C5DA9" w:rsidP="00A678E2"/>
    <w:p w14:paraId="11F2FA02" w14:textId="43A94C08" w:rsidR="002C5DA9" w:rsidRPr="00A678E2" w:rsidRDefault="002C5DA9" w:rsidP="00A678E2">
      <w:r w:rsidRPr="00A678E2">
        <w:t>3.</w:t>
      </w:r>
      <w:r w:rsidR="00365829" w:rsidRPr="00A678E2">
        <w:t>14</w:t>
      </w:r>
      <w:r w:rsidRPr="00A678E2">
        <w:t xml:space="preserve">. Transfer 100 µL </w:t>
      </w:r>
      <w:r w:rsidR="004D61A7" w:rsidRPr="00A678E2">
        <w:t>of tumor cells to M2-like macrophage coculture groups in the 48-well plate prepared on day 0 and pipette</w:t>
      </w:r>
      <w:r w:rsidR="001A4A0F" w:rsidRPr="00A678E2">
        <w:t xml:space="preserve"> gently</w:t>
      </w:r>
      <w:r w:rsidR="0025438D" w:rsidRPr="00A678E2">
        <w:t xml:space="preserve"> </w:t>
      </w:r>
      <w:r w:rsidR="007B5103" w:rsidRPr="00A678E2">
        <w:t>to mix</w:t>
      </w:r>
      <w:r w:rsidR="001744BF" w:rsidRPr="00A678E2">
        <w:t>.</w:t>
      </w:r>
      <w:r w:rsidR="00365829" w:rsidRPr="00A678E2">
        <w:t xml:space="preserve"> Incubate cells at 37</w:t>
      </w:r>
      <w:r w:rsidR="004D61A7" w:rsidRPr="00A678E2">
        <w:t xml:space="preserve"> °</w:t>
      </w:r>
      <w:r w:rsidR="00365829" w:rsidRPr="00A678E2">
        <w:t>C for another 24 h.</w:t>
      </w:r>
    </w:p>
    <w:p w14:paraId="452333EE" w14:textId="77777777" w:rsidR="004D61A7" w:rsidRPr="00A678E2" w:rsidRDefault="004D61A7" w:rsidP="00A678E2"/>
    <w:p w14:paraId="41E5C031" w14:textId="374A4FF6" w:rsidR="00A2348D" w:rsidRPr="00A678E2" w:rsidRDefault="00A2348D" w:rsidP="00A678E2">
      <w:pPr>
        <w:rPr>
          <w:bCs/>
        </w:rPr>
      </w:pPr>
      <w:r w:rsidRPr="00A678E2">
        <w:rPr>
          <w:bCs/>
        </w:rPr>
        <w:t xml:space="preserve">NOTE: </w:t>
      </w:r>
      <w:r w:rsidR="00790516" w:rsidRPr="00A678E2">
        <w:rPr>
          <w:bCs/>
        </w:rPr>
        <w:t xml:space="preserve">A </w:t>
      </w:r>
      <w:r w:rsidRPr="00A678E2">
        <w:rPr>
          <w:bCs/>
        </w:rPr>
        <w:t>2:1</w:t>
      </w:r>
      <w:r w:rsidR="00272E36" w:rsidRPr="00A678E2">
        <w:rPr>
          <w:bCs/>
        </w:rPr>
        <w:t xml:space="preserve"> ratio</w:t>
      </w:r>
      <w:r w:rsidR="00A20660" w:rsidRPr="00A678E2">
        <w:rPr>
          <w:bCs/>
        </w:rPr>
        <w:t xml:space="preserve"> of JeKo-1: M0 macrophage</w:t>
      </w:r>
      <w:r w:rsidR="00790516" w:rsidRPr="00A678E2">
        <w:rPr>
          <w:bCs/>
        </w:rPr>
        <w:t>s</w:t>
      </w:r>
      <w:r w:rsidR="00272E36" w:rsidRPr="00A678E2">
        <w:rPr>
          <w:bCs/>
        </w:rPr>
        <w:t xml:space="preserve"> </w:t>
      </w:r>
      <w:r w:rsidR="00A678E2">
        <w:rPr>
          <w:bCs/>
        </w:rPr>
        <w:t>has</w:t>
      </w:r>
      <w:r w:rsidR="00272E36" w:rsidRPr="00A678E2">
        <w:rPr>
          <w:bCs/>
        </w:rPr>
        <w:t xml:space="preserve"> been tested for M2-like phenotype </w:t>
      </w:r>
      <w:r w:rsidR="00790516" w:rsidRPr="00A678E2">
        <w:rPr>
          <w:bCs/>
        </w:rPr>
        <w:t>differentiation</w:t>
      </w:r>
      <w:r w:rsidR="003B473C" w:rsidRPr="00A678E2">
        <w:rPr>
          <w:bCs/>
        </w:rPr>
        <w:t xml:space="preserve">. Other ratios </w:t>
      </w:r>
      <w:r w:rsidR="00790516" w:rsidRPr="00A678E2">
        <w:rPr>
          <w:bCs/>
        </w:rPr>
        <w:t>can</w:t>
      </w:r>
      <w:r w:rsidR="003B473C" w:rsidRPr="00A678E2">
        <w:rPr>
          <w:bCs/>
        </w:rPr>
        <w:t xml:space="preserve"> be tested </w:t>
      </w:r>
      <w:r w:rsidR="00057177" w:rsidRPr="00A678E2">
        <w:rPr>
          <w:bCs/>
        </w:rPr>
        <w:t>as needed</w:t>
      </w:r>
      <w:r w:rsidR="0067391F" w:rsidRPr="00A678E2">
        <w:rPr>
          <w:bCs/>
        </w:rPr>
        <w:t>.</w:t>
      </w:r>
    </w:p>
    <w:p w14:paraId="2F34523C" w14:textId="77777777" w:rsidR="005028B8" w:rsidRPr="00A678E2" w:rsidRDefault="005028B8" w:rsidP="00A678E2"/>
    <w:p w14:paraId="314E01B4" w14:textId="2078484C" w:rsidR="007864F8" w:rsidRPr="00A678E2" w:rsidRDefault="005028B8" w:rsidP="00A678E2">
      <w:r w:rsidRPr="00A678E2">
        <w:t>3.</w:t>
      </w:r>
      <w:r w:rsidR="00365829" w:rsidRPr="00A678E2">
        <w:t>15</w:t>
      </w:r>
      <w:r w:rsidRPr="00A678E2">
        <w:t xml:space="preserve">. On day 8, </w:t>
      </w:r>
      <w:r w:rsidR="006E4B6D" w:rsidRPr="00A678E2">
        <w:t>p</w:t>
      </w:r>
      <w:r w:rsidR="007864F8" w:rsidRPr="00A678E2">
        <w:t xml:space="preserve">lace M2-like phenotyping plate </w:t>
      </w:r>
      <w:r w:rsidR="007774FB" w:rsidRPr="00A678E2">
        <w:t>on ic</w:t>
      </w:r>
      <w:r w:rsidR="00C53FEC" w:rsidRPr="00A678E2">
        <w:t xml:space="preserve">e, </w:t>
      </w:r>
      <w:r w:rsidR="007774FB" w:rsidRPr="00A678E2">
        <w:t>vigorously detach cells</w:t>
      </w:r>
      <w:r w:rsidR="00C53FEC" w:rsidRPr="00A678E2">
        <w:t xml:space="preserve">, and prepare for phenotyping </w:t>
      </w:r>
      <w:r w:rsidR="007774FB" w:rsidRPr="00A678E2">
        <w:t xml:space="preserve">as described </w:t>
      </w:r>
      <w:r w:rsidR="007C1F31" w:rsidRPr="00A678E2">
        <w:t xml:space="preserve">in </w:t>
      </w:r>
      <w:r w:rsidR="00A678E2">
        <w:t>steps</w:t>
      </w:r>
      <w:r w:rsidR="007C1F31" w:rsidRPr="00A678E2">
        <w:t xml:space="preserve"> 3.</w:t>
      </w:r>
      <w:r w:rsidR="001F46BC" w:rsidRPr="00A678E2">
        <w:t>4</w:t>
      </w:r>
      <w:r w:rsidR="007C1F31" w:rsidRPr="00A678E2">
        <w:t>-3.</w:t>
      </w:r>
      <w:r w:rsidR="001F46BC" w:rsidRPr="00A678E2">
        <w:t>11</w:t>
      </w:r>
      <w:r w:rsidR="007C1F31" w:rsidRPr="00A678E2">
        <w:t>.</w:t>
      </w:r>
    </w:p>
    <w:p w14:paraId="72A008A4" w14:textId="77777777" w:rsidR="004D61A7" w:rsidRPr="00A678E2" w:rsidRDefault="004D61A7" w:rsidP="00A678E2"/>
    <w:p w14:paraId="36559D0B" w14:textId="0F9C9DE8" w:rsidR="007C1F31" w:rsidRPr="00A678E2" w:rsidRDefault="007C1F31" w:rsidP="00A678E2">
      <w:r w:rsidRPr="00A678E2">
        <w:t xml:space="preserve">NOTE: M2-like macrophages are much more adherent </w:t>
      </w:r>
      <w:r w:rsidR="009D4391" w:rsidRPr="00A678E2">
        <w:t xml:space="preserve">than M0 macrophages, so </w:t>
      </w:r>
      <w:r w:rsidR="006E4B6D" w:rsidRPr="00A678E2">
        <w:t xml:space="preserve">the need for </w:t>
      </w:r>
      <w:r w:rsidR="009D4391" w:rsidRPr="00A678E2">
        <w:t xml:space="preserve">longer ice incubation is expected. </w:t>
      </w:r>
      <w:r w:rsidR="00CB46C6" w:rsidRPr="00A678E2">
        <w:t>This protocol only uses ice and ice-cold PBS to detach macrophages</w:t>
      </w:r>
      <w:r w:rsidR="00EA0ABD" w:rsidRPr="00A678E2">
        <w:t xml:space="preserve"> </w:t>
      </w:r>
      <w:r w:rsidR="0018724B" w:rsidRPr="00A678E2">
        <w:t>to</w:t>
      </w:r>
      <w:r w:rsidR="00EA0ABD" w:rsidRPr="00A678E2">
        <w:t xml:space="preserve"> </w:t>
      </w:r>
      <w:r w:rsidR="00A928D5" w:rsidRPr="00A678E2">
        <w:t xml:space="preserve">minimize </w:t>
      </w:r>
      <w:r w:rsidR="006E4B6D" w:rsidRPr="00A678E2">
        <w:t>stress</w:t>
      </w:r>
      <w:r w:rsidR="00A220AF" w:rsidRPr="00A678E2">
        <w:t xml:space="preserve"> on </w:t>
      </w:r>
      <w:r w:rsidR="006E4B6D" w:rsidRPr="00A678E2">
        <w:t xml:space="preserve">the </w:t>
      </w:r>
      <w:r w:rsidR="00A220AF" w:rsidRPr="00A678E2">
        <w:t>cells.</w:t>
      </w:r>
    </w:p>
    <w:p w14:paraId="68F991F8" w14:textId="77777777" w:rsidR="003B1A34" w:rsidRPr="00A678E2" w:rsidRDefault="003B1A34" w:rsidP="00A678E2"/>
    <w:p w14:paraId="6EC74EB3" w14:textId="2E5FE0FF" w:rsidR="00B15D08" w:rsidRPr="00A678E2" w:rsidRDefault="00ED737E" w:rsidP="00A678E2">
      <w:r w:rsidRPr="00A678E2">
        <w:t>3.</w:t>
      </w:r>
      <w:r w:rsidR="00365829" w:rsidRPr="00A678E2">
        <w:t>16</w:t>
      </w:r>
      <w:r w:rsidRPr="00A678E2">
        <w:t xml:space="preserve">. </w:t>
      </w:r>
      <w:r w:rsidR="00D07200" w:rsidRPr="00A678E2">
        <w:t xml:space="preserve">Combine </w:t>
      </w:r>
      <w:r w:rsidR="00653B18" w:rsidRPr="00A678E2">
        <w:t xml:space="preserve">the </w:t>
      </w:r>
      <w:r w:rsidR="00D07200" w:rsidRPr="00A678E2">
        <w:t>flow cytometry file</w:t>
      </w:r>
      <w:r w:rsidR="00653B18" w:rsidRPr="00A678E2">
        <w:t>s</w:t>
      </w:r>
      <w:r w:rsidR="00D07200" w:rsidRPr="00A678E2">
        <w:t xml:space="preserve"> of </w:t>
      </w:r>
      <w:r w:rsidR="001229CD" w:rsidRPr="00A678E2">
        <w:t>the</w:t>
      </w:r>
      <w:r w:rsidR="00D07200" w:rsidRPr="00A678E2">
        <w:t xml:space="preserve"> M0 phenotyping</w:t>
      </w:r>
      <w:r w:rsidR="00080971" w:rsidRPr="00A678E2">
        <w:t xml:space="preserve"> from </w:t>
      </w:r>
      <w:r w:rsidR="00917D73" w:rsidRPr="00A678E2">
        <w:t>day 7</w:t>
      </w:r>
      <w:r w:rsidR="00D07200" w:rsidRPr="00A678E2">
        <w:t xml:space="preserve"> with </w:t>
      </w:r>
      <w:r w:rsidR="00917D73" w:rsidRPr="00A678E2">
        <w:t xml:space="preserve">M2-like </w:t>
      </w:r>
      <w:r w:rsidR="00B15D08" w:rsidRPr="00A678E2">
        <w:t>phenotyping.</w:t>
      </w:r>
      <w:r w:rsidR="00365829" w:rsidRPr="00A678E2">
        <w:t xml:space="preserve"> </w:t>
      </w:r>
      <w:r w:rsidR="00B15D08" w:rsidRPr="00A678E2">
        <w:t xml:space="preserve">Gate </w:t>
      </w:r>
      <w:r w:rsidR="00AE510C" w:rsidRPr="00A678E2">
        <w:t xml:space="preserve">CD206 and CD163 </w:t>
      </w:r>
      <w:r w:rsidR="008D310E" w:rsidRPr="00A678E2">
        <w:t xml:space="preserve">of the </w:t>
      </w:r>
      <w:r w:rsidR="00AE510C" w:rsidRPr="00A678E2">
        <w:t>CD14</w:t>
      </w:r>
      <w:r w:rsidR="00AE510C" w:rsidRPr="00A678E2">
        <w:rPr>
          <w:vertAlign w:val="superscript"/>
        </w:rPr>
        <w:t>+</w:t>
      </w:r>
      <w:r w:rsidR="00AE510C" w:rsidRPr="00A678E2">
        <w:t xml:space="preserve"> </w:t>
      </w:r>
      <w:r w:rsidR="008D310E" w:rsidRPr="00A678E2">
        <w:t xml:space="preserve">parent </w:t>
      </w:r>
      <w:r w:rsidR="00AE510C" w:rsidRPr="00A678E2">
        <w:t>cell population</w:t>
      </w:r>
      <w:r w:rsidR="002F709C" w:rsidRPr="00A678E2">
        <w:t xml:space="preserve"> </w:t>
      </w:r>
      <w:r w:rsidR="009D0F7B" w:rsidRPr="00A678E2">
        <w:t xml:space="preserve">of </w:t>
      </w:r>
      <w:r w:rsidR="008D310E" w:rsidRPr="00A678E2">
        <w:t xml:space="preserve">the </w:t>
      </w:r>
      <w:r w:rsidR="009D0F7B" w:rsidRPr="00A678E2">
        <w:t xml:space="preserve">M0 macrophage </w:t>
      </w:r>
      <w:r w:rsidR="00A678E2" w:rsidRPr="00A678E2">
        <w:t>sample and</w:t>
      </w:r>
      <w:r w:rsidR="00854F7F" w:rsidRPr="00A678E2">
        <w:t xml:space="preserve"> apply </w:t>
      </w:r>
      <w:r w:rsidR="00650102" w:rsidRPr="00A678E2">
        <w:t xml:space="preserve">the same </w:t>
      </w:r>
      <w:r w:rsidR="00854F7F" w:rsidRPr="00A678E2">
        <w:t xml:space="preserve">gating strategy to </w:t>
      </w:r>
      <w:r w:rsidR="008D310E" w:rsidRPr="00A678E2">
        <w:t xml:space="preserve">the </w:t>
      </w:r>
      <w:r w:rsidR="00854F7F" w:rsidRPr="00A678E2">
        <w:t>M2-like macrophage sample</w:t>
      </w:r>
      <w:r w:rsidR="00BE72F7" w:rsidRPr="00A678E2">
        <w:t xml:space="preserve"> to visualize the population shift</w:t>
      </w:r>
      <w:r w:rsidR="000472CC" w:rsidRPr="00A678E2">
        <w:t>.</w:t>
      </w:r>
    </w:p>
    <w:p w14:paraId="12F162EA" w14:textId="77777777" w:rsidR="00ED737E" w:rsidRPr="00A678E2" w:rsidRDefault="00ED737E" w:rsidP="00A678E2"/>
    <w:p w14:paraId="39EC9F45" w14:textId="1743909E" w:rsidR="00500CB9" w:rsidRPr="00A678E2" w:rsidRDefault="003B1A34" w:rsidP="00A678E2">
      <w:r w:rsidRPr="00A678E2">
        <w:t>3.</w:t>
      </w:r>
      <w:r w:rsidR="00365829" w:rsidRPr="00A678E2">
        <w:t>17</w:t>
      </w:r>
      <w:r w:rsidRPr="00A678E2">
        <w:t xml:space="preserve">. To </w:t>
      </w:r>
      <w:r w:rsidR="00EE6187" w:rsidRPr="00A678E2">
        <w:t xml:space="preserve">introduce T cells into the cocultures, </w:t>
      </w:r>
      <w:r w:rsidR="005D4CE3" w:rsidRPr="00A678E2">
        <w:t xml:space="preserve">harvest </w:t>
      </w:r>
      <w:r w:rsidR="00EE1003" w:rsidRPr="00A678E2">
        <w:t xml:space="preserve">day 8 </w:t>
      </w:r>
      <w:r w:rsidR="005D4CE3" w:rsidRPr="00A678E2">
        <w:t xml:space="preserve">CART19 and UTD T cells </w:t>
      </w:r>
      <w:r w:rsidR="00F538C1" w:rsidRPr="00A678E2">
        <w:t xml:space="preserve">generated </w:t>
      </w:r>
      <w:r w:rsidR="005F7735" w:rsidRPr="00A678E2">
        <w:t>in</w:t>
      </w:r>
      <w:r w:rsidR="00F538C1" w:rsidRPr="00A678E2">
        <w:t xml:space="preserve"> step </w:t>
      </w:r>
      <w:r w:rsidR="00A678E2" w:rsidRPr="00A678E2">
        <w:t>2.5 and</w:t>
      </w:r>
      <w:r w:rsidR="00AC6C33" w:rsidRPr="00A678E2">
        <w:t xml:space="preserve"> transfer </w:t>
      </w:r>
      <w:r w:rsidR="00A678E2">
        <w:t xml:space="preserve">the </w:t>
      </w:r>
      <w:r w:rsidR="00AC6C33" w:rsidRPr="00A678E2">
        <w:t xml:space="preserve">cells to 50 mL conical tubes. </w:t>
      </w:r>
      <w:r w:rsidR="00571154" w:rsidRPr="00A678E2">
        <w:t xml:space="preserve">Mix well with </w:t>
      </w:r>
      <w:r w:rsidR="004D61A7" w:rsidRPr="00A678E2">
        <w:t xml:space="preserve">a pipette and count </w:t>
      </w:r>
      <w:r w:rsidR="00A678E2">
        <w:t>with</w:t>
      </w:r>
      <w:r w:rsidR="004D61A7" w:rsidRPr="00A678E2">
        <w:t xml:space="preserve"> a </w:t>
      </w:r>
      <w:r w:rsidR="00571154" w:rsidRPr="00A678E2">
        <w:t xml:space="preserve">cell counter. </w:t>
      </w:r>
    </w:p>
    <w:p w14:paraId="7769F3AF" w14:textId="77777777" w:rsidR="00500CB9" w:rsidRPr="00A678E2" w:rsidRDefault="00500CB9" w:rsidP="00A678E2"/>
    <w:p w14:paraId="491BC7C9" w14:textId="22930AFF" w:rsidR="003F5897" w:rsidRPr="00A678E2" w:rsidRDefault="003F5897" w:rsidP="00A678E2">
      <w:r w:rsidRPr="00A678E2">
        <w:lastRenderedPageBreak/>
        <w:t>3.</w:t>
      </w:r>
      <w:r w:rsidR="00753B6F" w:rsidRPr="00A678E2">
        <w:t>18</w:t>
      </w:r>
      <w:r w:rsidRPr="00A678E2">
        <w:t xml:space="preserve">. Spin down cells at 300 x </w:t>
      </w:r>
      <w:r w:rsidRPr="00A678E2">
        <w:rPr>
          <w:i/>
          <w:iCs/>
        </w:rPr>
        <w:t>g</w:t>
      </w:r>
      <w:r w:rsidRPr="00A678E2">
        <w:t xml:space="preserve"> at 4</w:t>
      </w:r>
      <w:r w:rsidR="004D61A7" w:rsidRPr="00A678E2">
        <w:t xml:space="preserve"> °</w:t>
      </w:r>
      <w:r w:rsidRPr="00A678E2">
        <w:t xml:space="preserve">C for 5 min and aspirate supernatants carefully. Resuspend </w:t>
      </w:r>
      <w:r w:rsidR="003909E4" w:rsidRPr="00A678E2">
        <w:t>CAR</w:t>
      </w:r>
      <w:r w:rsidRPr="00A678E2">
        <w:t>T</w:t>
      </w:r>
      <w:r w:rsidR="003909E4" w:rsidRPr="00A678E2">
        <w:t xml:space="preserve"> or UTD T</w:t>
      </w:r>
      <w:r w:rsidRPr="00A678E2">
        <w:t xml:space="preserve"> cells in cell culture media to reach </w:t>
      </w:r>
      <w:r w:rsidR="004D61A7" w:rsidRPr="00A678E2">
        <w:t xml:space="preserve">a </w:t>
      </w:r>
      <w:r w:rsidRPr="00A678E2">
        <w:t>final concentration of 2 x 10</w:t>
      </w:r>
      <w:r w:rsidRPr="00A678E2">
        <w:rPr>
          <w:vertAlign w:val="superscript"/>
        </w:rPr>
        <w:t>6</w:t>
      </w:r>
      <w:r w:rsidR="004D61A7" w:rsidRPr="00A678E2">
        <w:rPr>
          <w:vertAlign w:val="superscript"/>
        </w:rPr>
        <w:t xml:space="preserve"> </w:t>
      </w:r>
      <w:r w:rsidR="004D61A7" w:rsidRPr="00A678E2">
        <w:t>cells</w:t>
      </w:r>
      <w:r w:rsidRPr="00A678E2">
        <w:t>/</w:t>
      </w:r>
      <w:proofErr w:type="spellStart"/>
      <w:r w:rsidRPr="00A678E2">
        <w:t>mL.</w:t>
      </w:r>
      <w:proofErr w:type="spellEnd"/>
    </w:p>
    <w:p w14:paraId="10FCD385" w14:textId="77777777" w:rsidR="003F5897" w:rsidRPr="00A678E2" w:rsidRDefault="003F5897" w:rsidP="00A678E2"/>
    <w:p w14:paraId="5962233F" w14:textId="563971B1" w:rsidR="008C5A17" w:rsidRPr="00A678E2" w:rsidRDefault="008C5A17" w:rsidP="00A678E2">
      <w:r w:rsidRPr="00A678E2">
        <w:t>3.</w:t>
      </w:r>
      <w:r w:rsidR="00753B6F" w:rsidRPr="00A678E2">
        <w:t>19</w:t>
      </w:r>
      <w:r w:rsidRPr="00A678E2">
        <w:t xml:space="preserve">. Prepare </w:t>
      </w:r>
      <w:r w:rsidR="004D61A7" w:rsidRPr="00A678E2">
        <w:t xml:space="preserve">the tumor cell line and count on the cell counter. Spin down the cells at 300 x </w:t>
      </w:r>
      <w:r w:rsidR="004D61A7" w:rsidRPr="00A678E2">
        <w:rPr>
          <w:i/>
          <w:iCs/>
        </w:rPr>
        <w:t>g</w:t>
      </w:r>
      <w:r w:rsidR="004D61A7" w:rsidRPr="00A678E2">
        <w:t xml:space="preserve"> at 4 °C for 5 min and aspirate the </w:t>
      </w:r>
      <w:r w:rsidRPr="00A678E2">
        <w:t>supernatants.</w:t>
      </w:r>
    </w:p>
    <w:p w14:paraId="24EF0F71" w14:textId="77777777" w:rsidR="008C5A17" w:rsidRPr="00A678E2" w:rsidRDefault="008C5A17" w:rsidP="00A678E2"/>
    <w:p w14:paraId="480CE957" w14:textId="16351D66" w:rsidR="008C5A17" w:rsidRPr="00A678E2" w:rsidRDefault="008C5A17" w:rsidP="00A678E2">
      <w:r w:rsidRPr="00A678E2">
        <w:t>3.</w:t>
      </w:r>
      <w:r w:rsidR="00753B6F" w:rsidRPr="00A678E2">
        <w:t>20</w:t>
      </w:r>
      <w:r w:rsidRPr="00A678E2">
        <w:t>. Resuspend tumor cells with cell culture media to reach final concentration of 2 x 10</w:t>
      </w:r>
      <w:r w:rsidRPr="00A678E2">
        <w:rPr>
          <w:vertAlign w:val="superscript"/>
        </w:rPr>
        <w:t>6</w:t>
      </w:r>
      <w:r w:rsidR="004D61A7" w:rsidRPr="00A678E2">
        <w:rPr>
          <w:vertAlign w:val="superscript"/>
        </w:rPr>
        <w:t xml:space="preserve"> </w:t>
      </w:r>
      <w:r w:rsidR="004D61A7" w:rsidRPr="00A678E2">
        <w:t>cells</w:t>
      </w:r>
      <w:r w:rsidRPr="00A678E2">
        <w:t>/</w:t>
      </w:r>
      <w:proofErr w:type="spellStart"/>
      <w:r w:rsidRPr="00A678E2">
        <w:t>mL.</w:t>
      </w:r>
      <w:proofErr w:type="spellEnd"/>
      <w:r w:rsidR="00753B6F" w:rsidRPr="00A678E2">
        <w:t xml:space="preserve"> </w:t>
      </w:r>
      <w:r w:rsidRPr="00A678E2">
        <w:t>Transfer 100 µL of tumor cells into coculture wells without M2-like macrophages (</w:t>
      </w:r>
      <w:r w:rsidRPr="00A678E2">
        <w:rPr>
          <w:b/>
        </w:rPr>
        <w:t>Table 1</w:t>
      </w:r>
      <w:r w:rsidRPr="00A678E2">
        <w:t>).</w:t>
      </w:r>
    </w:p>
    <w:p w14:paraId="32609912" w14:textId="77777777" w:rsidR="008C5A17" w:rsidRPr="00A678E2" w:rsidRDefault="008C5A17" w:rsidP="00A678E2"/>
    <w:p w14:paraId="42AFCAEC" w14:textId="10149F52" w:rsidR="008C5A17" w:rsidRPr="00A678E2" w:rsidRDefault="008C5A17" w:rsidP="00A678E2">
      <w:r w:rsidRPr="00A678E2">
        <w:t>3.</w:t>
      </w:r>
      <w:r w:rsidR="00753B6F" w:rsidRPr="00A678E2">
        <w:t>21</w:t>
      </w:r>
      <w:r w:rsidRPr="00A678E2">
        <w:t>. Transfer 100 µL of CART or UTD T cells into the proper coculture wells (</w:t>
      </w:r>
      <w:r w:rsidRPr="00A678E2">
        <w:rPr>
          <w:b/>
        </w:rPr>
        <w:t>Table 1</w:t>
      </w:r>
      <w:r w:rsidRPr="00A678E2">
        <w:t xml:space="preserve">). The final coculture with M2-like macrophages should have tumor cells, T cells, and macrophages at a ratio of 2:2:1. </w:t>
      </w:r>
      <w:r w:rsidR="004D61A7" w:rsidRPr="00A678E2">
        <w:t>Use c</w:t>
      </w:r>
      <w:r w:rsidRPr="00A678E2">
        <w:t xml:space="preserve">ocultures without macrophages as controls. </w:t>
      </w:r>
    </w:p>
    <w:p w14:paraId="6D08911B" w14:textId="77777777" w:rsidR="008C5A17" w:rsidRPr="00A678E2" w:rsidRDefault="008C5A17" w:rsidP="00A678E2"/>
    <w:p w14:paraId="32CF8C81" w14:textId="6BE8F632" w:rsidR="008C5A17" w:rsidRPr="00A678E2" w:rsidRDefault="008C5A17" w:rsidP="00A678E2">
      <w:r w:rsidRPr="00A678E2">
        <w:t>3.</w:t>
      </w:r>
      <w:r w:rsidR="00753B6F" w:rsidRPr="00A678E2">
        <w:t>22</w:t>
      </w:r>
      <w:r w:rsidRPr="00A678E2">
        <w:t>. To keep the final volume consistent across groups, add another 100 µL of cell culture media to wells without macrophages.</w:t>
      </w:r>
      <w:r w:rsidR="00753B6F" w:rsidRPr="00A678E2">
        <w:t xml:space="preserve"> </w:t>
      </w:r>
      <w:r w:rsidRPr="00A678E2">
        <w:t>Incubate cells at 37</w:t>
      </w:r>
      <w:r w:rsidR="004D61A7" w:rsidRPr="00A678E2">
        <w:t xml:space="preserve"> °</w:t>
      </w:r>
      <w:r w:rsidRPr="00A678E2">
        <w:t>C for 3 days.</w:t>
      </w:r>
    </w:p>
    <w:p w14:paraId="1A339633" w14:textId="77777777" w:rsidR="004D61A7" w:rsidRPr="00A678E2" w:rsidRDefault="004D61A7" w:rsidP="00A678E2"/>
    <w:p w14:paraId="3FA7DCF9" w14:textId="159E0829" w:rsidR="00D9137F" w:rsidRPr="00A678E2" w:rsidRDefault="00D9137F" w:rsidP="00A678E2">
      <w:r w:rsidRPr="00A678E2">
        <w:t xml:space="preserve">NOTE: If </w:t>
      </w:r>
      <w:r w:rsidR="003F6B1E" w:rsidRPr="00A678E2">
        <w:t>allogen</w:t>
      </w:r>
      <w:r w:rsidR="00493BD1" w:rsidRPr="00A678E2">
        <w:t>e</w:t>
      </w:r>
      <w:r w:rsidR="003F6B1E" w:rsidRPr="00A678E2">
        <w:t xml:space="preserve">ic CART cells are being used, users must include </w:t>
      </w:r>
      <w:r w:rsidR="00782533" w:rsidRPr="00A678E2">
        <w:t xml:space="preserve">donor-matched UTD T cells in the cocultures as a proper control </w:t>
      </w:r>
      <w:r w:rsidR="004D6235" w:rsidRPr="00A678E2">
        <w:t xml:space="preserve">to detect any allogeneity-induced T cell expansion. </w:t>
      </w:r>
      <w:r w:rsidR="004B12D7" w:rsidRPr="00A678E2">
        <w:t xml:space="preserve">In this case, cryopreserved previously generated CART and UTD T cells </w:t>
      </w:r>
      <w:r w:rsidR="002620A6" w:rsidRPr="00A678E2">
        <w:t xml:space="preserve">should be thawed and recovered </w:t>
      </w:r>
      <w:r w:rsidR="00554F87" w:rsidRPr="00A678E2">
        <w:t>properly</w:t>
      </w:r>
      <w:r w:rsidR="004D61A7" w:rsidRPr="00A678E2">
        <w:t>,</w:t>
      </w:r>
      <w:r w:rsidR="00554F87" w:rsidRPr="00A678E2">
        <w:t xml:space="preserve"> </w:t>
      </w:r>
      <w:r w:rsidR="002620A6" w:rsidRPr="00A678E2">
        <w:t xml:space="preserve">followed by at least 3-4 h of rest prior to </w:t>
      </w:r>
      <w:r w:rsidR="001F04F7" w:rsidRPr="00A678E2">
        <w:t xml:space="preserve">adding to cocultures. </w:t>
      </w:r>
    </w:p>
    <w:p w14:paraId="218AC3CB" w14:textId="77777777" w:rsidR="00DB3DAE" w:rsidRPr="00A678E2" w:rsidRDefault="00DB3DAE" w:rsidP="00A678E2"/>
    <w:p w14:paraId="5A1BDC8D" w14:textId="25567A4F" w:rsidR="00DF128B" w:rsidRPr="00A678E2" w:rsidRDefault="000E0547" w:rsidP="00A678E2">
      <w:pPr>
        <w:rPr>
          <w:b/>
        </w:rPr>
      </w:pPr>
      <w:r w:rsidRPr="00A678E2">
        <w:rPr>
          <w:b/>
        </w:rPr>
        <w:t>4. Analysis of antigen-specific proliferation of cocultures</w:t>
      </w:r>
    </w:p>
    <w:p w14:paraId="2B85D907" w14:textId="77777777" w:rsidR="007804DA" w:rsidRPr="00A678E2" w:rsidRDefault="007804DA" w:rsidP="00A678E2"/>
    <w:p w14:paraId="4A981EE4" w14:textId="5E6A0A8B" w:rsidR="008704C7" w:rsidRPr="00A678E2" w:rsidRDefault="000E0547" w:rsidP="00A678E2">
      <w:r w:rsidRPr="00A678E2">
        <w:t xml:space="preserve">4.1. </w:t>
      </w:r>
      <w:r w:rsidR="008704C7" w:rsidRPr="00A678E2">
        <w:t xml:space="preserve">On day 11, </w:t>
      </w:r>
      <w:r w:rsidR="00A57167" w:rsidRPr="00A678E2">
        <w:t>p</w:t>
      </w:r>
      <w:r w:rsidR="00F1503C" w:rsidRPr="00A678E2">
        <w:t xml:space="preserve">lace the coculture </w:t>
      </w:r>
      <w:r w:rsidR="00AE3340" w:rsidRPr="00A678E2">
        <w:t xml:space="preserve">plate on ice and vigorously </w:t>
      </w:r>
      <w:r w:rsidR="004D61A7" w:rsidRPr="00A678E2">
        <w:t>pipette</w:t>
      </w:r>
      <w:r w:rsidR="00AE3340" w:rsidRPr="00A678E2">
        <w:t xml:space="preserve"> cells</w:t>
      </w:r>
      <w:r w:rsidR="006A4D5C" w:rsidRPr="00A678E2">
        <w:t>.</w:t>
      </w:r>
      <w:r w:rsidR="00753B6F" w:rsidRPr="00A678E2">
        <w:t xml:space="preserve"> Mix cells well and transfer cells into 1.5 mL microcentrifuge tubes.</w:t>
      </w:r>
    </w:p>
    <w:p w14:paraId="6252762E" w14:textId="77777777" w:rsidR="004D61A7" w:rsidRPr="00A678E2" w:rsidRDefault="004D61A7" w:rsidP="00A678E2"/>
    <w:p w14:paraId="451DD268" w14:textId="77777777" w:rsidR="001A6AE7" w:rsidRPr="00A678E2" w:rsidRDefault="006A4D5C" w:rsidP="00A678E2">
      <w:pPr>
        <w:rPr>
          <w:bCs/>
        </w:rPr>
      </w:pPr>
      <w:r w:rsidRPr="00A678E2">
        <w:rPr>
          <w:bCs/>
        </w:rPr>
        <w:t xml:space="preserve">NOTE: The primary readout of the cocultures is to quantify </w:t>
      </w:r>
      <w:r w:rsidR="00FB4DB1" w:rsidRPr="00A678E2">
        <w:rPr>
          <w:bCs/>
        </w:rPr>
        <w:t xml:space="preserve">T cell expansion, so detaching macrophages is not necessary unless </w:t>
      </w:r>
      <w:r w:rsidR="00682745" w:rsidRPr="00A678E2">
        <w:rPr>
          <w:bCs/>
        </w:rPr>
        <w:t>users plan to analyze other markers on macrophages</w:t>
      </w:r>
      <w:r w:rsidR="001A6AE7" w:rsidRPr="00A678E2">
        <w:rPr>
          <w:bCs/>
        </w:rPr>
        <w:t xml:space="preserve"> in the same panel as well. </w:t>
      </w:r>
    </w:p>
    <w:p w14:paraId="0D127085" w14:textId="3B807FC0" w:rsidR="00715950" w:rsidRPr="00A678E2" w:rsidRDefault="00715950" w:rsidP="00A678E2"/>
    <w:p w14:paraId="03BF154D" w14:textId="29FB5757" w:rsidR="003B297C" w:rsidRPr="00A678E2" w:rsidRDefault="00715950" w:rsidP="00A678E2">
      <w:r w:rsidRPr="00A678E2">
        <w:t>4.</w:t>
      </w:r>
      <w:r w:rsidR="00753B6F" w:rsidRPr="00A678E2">
        <w:t>2</w:t>
      </w:r>
      <w:r w:rsidRPr="00A678E2">
        <w:t xml:space="preserve">. </w:t>
      </w:r>
      <w:r w:rsidR="00C12E26" w:rsidRPr="00A678E2">
        <w:t xml:space="preserve">Add 200 µL </w:t>
      </w:r>
      <w:r w:rsidR="000457EA" w:rsidRPr="00A678E2">
        <w:t>of ice-cold PBS</w:t>
      </w:r>
      <w:r w:rsidR="00FF14EC" w:rsidRPr="00A678E2">
        <w:t xml:space="preserve"> into the sample wells and </w:t>
      </w:r>
      <w:r w:rsidR="00A678E2">
        <w:t>pipette</w:t>
      </w:r>
      <w:r w:rsidR="00FF14EC" w:rsidRPr="00A678E2">
        <w:t xml:space="preserve"> vigorously.</w:t>
      </w:r>
      <w:r w:rsidR="00753B6F" w:rsidRPr="00A678E2">
        <w:t xml:space="preserve"> </w:t>
      </w:r>
      <w:r w:rsidR="002228A6" w:rsidRPr="00A678E2">
        <w:t xml:space="preserve">Transfer the remaining </w:t>
      </w:r>
      <w:r w:rsidR="00147210" w:rsidRPr="00A678E2">
        <w:t xml:space="preserve">solution to the same </w:t>
      </w:r>
      <w:r w:rsidR="003B4C67" w:rsidRPr="00A678E2">
        <w:t xml:space="preserve">microcentrifuge </w:t>
      </w:r>
      <w:r w:rsidR="00147210" w:rsidRPr="00A678E2">
        <w:t>tubes.</w:t>
      </w:r>
    </w:p>
    <w:p w14:paraId="1425DCA0" w14:textId="77777777" w:rsidR="00E24B56" w:rsidRPr="00A678E2" w:rsidRDefault="00E24B56" w:rsidP="00A678E2"/>
    <w:p w14:paraId="625A31A4" w14:textId="745F4147" w:rsidR="00147210" w:rsidRPr="00A678E2" w:rsidRDefault="002228A6" w:rsidP="00A678E2">
      <w:r w:rsidRPr="00A678E2">
        <w:t>4.</w:t>
      </w:r>
      <w:r w:rsidR="00753B6F" w:rsidRPr="00A678E2">
        <w:t>3</w:t>
      </w:r>
      <w:r w:rsidRPr="00A678E2">
        <w:t xml:space="preserve">. Check wells under </w:t>
      </w:r>
      <w:r w:rsidR="00642CD9" w:rsidRPr="00A678E2">
        <w:t xml:space="preserve">the </w:t>
      </w:r>
      <w:r w:rsidRPr="00A678E2">
        <w:t>microscope</w:t>
      </w:r>
      <w:r w:rsidR="002C306C" w:rsidRPr="00A678E2">
        <w:t xml:space="preserve"> (</w:t>
      </w:r>
      <w:r w:rsidR="00A80938" w:rsidRPr="00A678E2">
        <w:t>10</w:t>
      </w:r>
      <w:r w:rsidR="00A678E2" w:rsidRPr="00A678E2">
        <w:t>x</w:t>
      </w:r>
      <w:r w:rsidR="002C306C" w:rsidRPr="00A678E2">
        <w:t>)</w:t>
      </w:r>
      <w:r w:rsidRPr="00A678E2">
        <w:t xml:space="preserve"> to make sure that suspension cells are being harvested completely.</w:t>
      </w:r>
      <w:r w:rsidR="00753B6F" w:rsidRPr="00A678E2">
        <w:t xml:space="preserve"> </w:t>
      </w:r>
      <w:r w:rsidR="00147210" w:rsidRPr="00A678E2">
        <w:t xml:space="preserve">Spin down cells at 300 x </w:t>
      </w:r>
      <w:r w:rsidR="00147210" w:rsidRPr="00A678E2">
        <w:rPr>
          <w:i/>
          <w:iCs/>
        </w:rPr>
        <w:t>g</w:t>
      </w:r>
      <w:r w:rsidR="00147210" w:rsidRPr="00A678E2">
        <w:t xml:space="preserve"> at 4</w:t>
      </w:r>
      <w:r w:rsidR="00A531B7" w:rsidRPr="00A678E2">
        <w:t xml:space="preserve"> °</w:t>
      </w:r>
      <w:r w:rsidR="00147210" w:rsidRPr="00A678E2">
        <w:t>C for 5 min and aspirate supernatants</w:t>
      </w:r>
      <w:r w:rsidR="006A5256" w:rsidRPr="00A678E2">
        <w:t>.</w:t>
      </w:r>
    </w:p>
    <w:p w14:paraId="7863FEB2" w14:textId="77777777" w:rsidR="006A5256" w:rsidRPr="00A678E2" w:rsidRDefault="006A5256" w:rsidP="00A678E2"/>
    <w:p w14:paraId="04B42A54" w14:textId="78CAFCA5" w:rsidR="00867E75" w:rsidRPr="00A678E2" w:rsidRDefault="006A5256" w:rsidP="00A678E2">
      <w:r w:rsidRPr="00A678E2">
        <w:t>4.</w:t>
      </w:r>
      <w:r w:rsidR="00753B6F" w:rsidRPr="00A678E2">
        <w:t>4</w:t>
      </w:r>
      <w:r w:rsidRPr="00A678E2">
        <w:t xml:space="preserve">. Resuspend cells </w:t>
      </w:r>
      <w:r w:rsidR="00FE53A4" w:rsidRPr="00A678E2">
        <w:t xml:space="preserve">from all conditions </w:t>
      </w:r>
      <w:r w:rsidRPr="00A678E2">
        <w:t xml:space="preserve">with 200 µL </w:t>
      </w:r>
      <w:r w:rsidR="00A531B7" w:rsidRPr="00A678E2">
        <w:t xml:space="preserve">of </w:t>
      </w:r>
      <w:r w:rsidRPr="00A678E2">
        <w:t xml:space="preserve">FACS buffer and transfer to a </w:t>
      </w:r>
      <w:r w:rsidR="006045D6" w:rsidRPr="00A678E2">
        <w:t>flat-bottom 96-well plate.</w:t>
      </w:r>
      <w:r w:rsidR="00753B6F" w:rsidRPr="00A678E2">
        <w:t xml:space="preserve"> </w:t>
      </w:r>
      <w:r w:rsidR="00867E75" w:rsidRPr="00A678E2">
        <w:t xml:space="preserve">Spin down cells at 300 x </w:t>
      </w:r>
      <w:r w:rsidR="00867E75" w:rsidRPr="00A678E2">
        <w:rPr>
          <w:i/>
          <w:iCs/>
        </w:rPr>
        <w:t>g</w:t>
      </w:r>
      <w:r w:rsidR="00867E75" w:rsidRPr="00A678E2">
        <w:t xml:space="preserve"> at 4</w:t>
      </w:r>
      <w:r w:rsidR="00A531B7" w:rsidRPr="00A678E2">
        <w:t xml:space="preserve"> °</w:t>
      </w:r>
      <w:r w:rsidR="00867E75" w:rsidRPr="00A678E2">
        <w:t>C for 3 min.</w:t>
      </w:r>
      <w:r w:rsidR="00753B6F" w:rsidRPr="00A678E2">
        <w:t xml:space="preserve"> </w:t>
      </w:r>
      <w:r w:rsidR="00867E75" w:rsidRPr="00A678E2">
        <w:t>Carefully decant supernatants.</w:t>
      </w:r>
    </w:p>
    <w:p w14:paraId="7C3B0B9F" w14:textId="77777777" w:rsidR="006004E9" w:rsidRPr="00A678E2" w:rsidRDefault="006004E9" w:rsidP="00A678E2"/>
    <w:p w14:paraId="4C94E26B" w14:textId="2428ECE4" w:rsidR="003C2073" w:rsidRPr="00A678E2" w:rsidRDefault="003C2073" w:rsidP="00A678E2">
      <w:r w:rsidRPr="00A678E2">
        <w:t>4.</w:t>
      </w:r>
      <w:r w:rsidR="00753B6F" w:rsidRPr="00A678E2">
        <w:t>5</w:t>
      </w:r>
      <w:r w:rsidRPr="00A678E2">
        <w:t xml:space="preserve">. Prepare 50 µL </w:t>
      </w:r>
      <w:r w:rsidR="00A531B7" w:rsidRPr="00A678E2">
        <w:t xml:space="preserve">of </w:t>
      </w:r>
      <w:r w:rsidRPr="00A678E2">
        <w:t xml:space="preserve">FACS buffer containing 0.3 µL </w:t>
      </w:r>
      <w:r w:rsidR="00A531B7" w:rsidRPr="00A678E2">
        <w:t xml:space="preserve">of </w:t>
      </w:r>
      <w:r w:rsidRPr="00A678E2">
        <w:t>live/dead reagent (</w:t>
      </w:r>
      <w:r w:rsidR="00AB3DF4" w:rsidRPr="00A678E2">
        <w:t>excitation</w:t>
      </w:r>
      <w:r w:rsidRPr="00A678E2">
        <w:t xml:space="preserve"> at </w:t>
      </w:r>
      <w:r w:rsidR="00AB3DF4" w:rsidRPr="00A678E2">
        <w:t>405</w:t>
      </w:r>
      <w:r w:rsidRPr="00A678E2">
        <w:t xml:space="preserve"> nm) and 0.5 µL </w:t>
      </w:r>
      <w:r w:rsidR="00A531B7" w:rsidRPr="00A678E2">
        <w:t xml:space="preserve">of </w:t>
      </w:r>
      <w:r w:rsidRPr="00A678E2">
        <w:t>APC</w:t>
      </w:r>
      <w:r w:rsidR="00394C6E" w:rsidRPr="00A678E2">
        <w:t>-</w:t>
      </w:r>
      <w:r w:rsidRPr="00A678E2">
        <w:t xml:space="preserve">conjugated </w:t>
      </w:r>
      <w:r w:rsidR="00394C6E" w:rsidRPr="00A678E2">
        <w:t>anti-</w:t>
      </w:r>
      <w:r w:rsidRPr="00A678E2">
        <w:t>human CD3</w:t>
      </w:r>
      <w:r w:rsidR="00D64C2C" w:rsidRPr="00A678E2">
        <w:fldChar w:fldCharType="begin"/>
      </w:r>
      <w:r w:rsidR="00D64C2C" w:rsidRPr="00A678E2">
        <w:instrText xml:space="preserve"> ADDIN ZOTERO_ITEM CSL_CITATION {"citationID":"X9kdo1dF","properties":{"formattedCitation":"\\super 17\\nosupersub{}","plainCitation":"17","noteIndex":0},"citationItems":[{"id":495,"uris":["http://zotero.org/users/14698131/items/7MZ5M4E2"],"itemData":{"id":495,"type":"article-journal","abstract":"The outcome of organ transplantation is largely dictated by selection of a well-matched donor, which results in less chance of graft rejection. An allogeneic immune response is the main immunological barrier for successful organ transplantation. Donor and recipient human leukocyte antigen (HLA) mismatching diminishes outcomes after solid organ transplantation. The current evaluation of HLA incompatibility does not provide information on the immunogenicity of individual HLA mismatches and impact of non-HLA-related alloantigens, especially in vivo. Here we demonstrate a new method for analysis of alloimmune responsiveness between donor and recipient in vivo by introducing a humanized mouse model. Using molecular, cellular, and genomic analyses, we demonstrated that a recipient’s personalized humanized mouse provided the most sensitive assessment of allogeneic responsiveness to potential donors. In our study, HLA typing provided a better recipientdonor match for one donor among two related donors. In contrast, assessment of an allogeneic response by mixed lymphocyte reaction (MLR) was indistinguishable between these donors. We determined that, in the recipient’s humanized mouse model, the donor selected by HLA typing induced the strongest allogeneic response with markedly increased allograft rejection markers, including activated cytotoxic Granzyme B-expressing CD8+ T cells. Moreover, the same donor induced stronger upregulation of genes involved in the allograft rejection pathway as determined by transcriptome analysis of isolated human CD45+cells. Thus, the humanized mouse model determined the lowest degree of recipient-donor alloimmune response, allowing for better selection of donor and minimized immunological risk of allograft rejection in organ transplantation. In addition, this approach could be used to evaluate the level of alloresponse in allogeneic cell-based therapies that include cell products derived from pluripotent embryonic stem cells or adult stem cells, both undifferentiated and differentiated, all of which will produce allogeneic immune responses.","container-title":"Frontiers in Immunology","DOI":"10.3389/fimmu.2021.687715","ISSN":"1664-3224","journalAbbreviation":"Front. Immunol.","language":"en","page":"687715","source":"DOI.org (Crossref)","title":"Humanized Mouse Model as a Novel Approach in the Assessment of Human Allogeneic Responses in Organ Transplantation","volume":"12","author":[{"family":"Ajith","given":"Ashwin"},{"family":"Mulloy","given":"Laura L."},{"family":"Musa","given":"Md. Abu"},{"family":"Bravo-Egana","given":"Valia"},{"family":"Horuzsko","given":"Daniel David"},{"family":"Gani","given":"Imran"},{"family":"Horuzsko","given":"Anatolij"}],"issued":{"date-parts":[["2021",6,11]]}}}],"schema":"https://github.com/citation-style-language/schema/raw/master/csl-citation.json"} </w:instrText>
      </w:r>
      <w:r w:rsidR="00D64C2C" w:rsidRPr="00A678E2">
        <w:fldChar w:fldCharType="separate"/>
      </w:r>
      <w:r w:rsidR="001F46BC" w:rsidRPr="00A678E2">
        <w:rPr>
          <w:vertAlign w:val="superscript"/>
        </w:rPr>
        <w:t>17</w:t>
      </w:r>
      <w:r w:rsidR="00D64C2C" w:rsidRPr="00A678E2">
        <w:fldChar w:fldCharType="end"/>
      </w:r>
      <w:r w:rsidRPr="00A678E2">
        <w:t xml:space="preserve"> </w:t>
      </w:r>
      <w:r w:rsidR="002078CD" w:rsidRPr="00A678E2">
        <w:t>(</w:t>
      </w:r>
      <w:r w:rsidR="00062274" w:rsidRPr="00A678E2">
        <w:t>1 n</w:t>
      </w:r>
      <w:r w:rsidR="002078CD" w:rsidRPr="00A678E2">
        <w:t>g/</w:t>
      </w:r>
      <w:proofErr w:type="spellStart"/>
      <w:r w:rsidR="002078CD" w:rsidRPr="00A678E2">
        <w:t>μL</w:t>
      </w:r>
      <w:proofErr w:type="spellEnd"/>
      <w:r w:rsidR="00A531B7" w:rsidRPr="00A678E2">
        <w:t xml:space="preserve">; </w:t>
      </w:r>
      <w:r w:rsidRPr="00A678E2">
        <w:rPr>
          <w:b/>
        </w:rPr>
        <w:t>Table of Materials</w:t>
      </w:r>
      <w:r w:rsidRPr="00A678E2">
        <w:t xml:space="preserve">) for each sample well. Add 50 µL </w:t>
      </w:r>
      <w:r w:rsidR="00A531B7" w:rsidRPr="00A678E2">
        <w:t xml:space="preserve">of </w:t>
      </w:r>
      <w:r w:rsidRPr="00A678E2">
        <w:t xml:space="preserve">staining solution into each well and carefully mix </w:t>
      </w:r>
      <w:r w:rsidR="00A678E2">
        <w:t>the cells with a pipette</w:t>
      </w:r>
      <w:r w:rsidR="009826FD" w:rsidRPr="00A678E2">
        <w:t xml:space="preserve"> to avoid bubbles.</w:t>
      </w:r>
    </w:p>
    <w:p w14:paraId="0BA61851" w14:textId="77777777" w:rsidR="00A531B7" w:rsidRPr="00A678E2" w:rsidRDefault="00A531B7" w:rsidP="00A678E2"/>
    <w:p w14:paraId="5DE7F0CE" w14:textId="1D24F834" w:rsidR="009826FD" w:rsidRPr="00A678E2" w:rsidRDefault="009826FD" w:rsidP="00A678E2">
      <w:pPr>
        <w:rPr>
          <w:bCs/>
        </w:rPr>
      </w:pPr>
      <w:r w:rsidRPr="00A678E2">
        <w:rPr>
          <w:bCs/>
        </w:rPr>
        <w:t xml:space="preserve">NOTE: </w:t>
      </w:r>
      <w:r w:rsidR="009B7C1C" w:rsidRPr="00A678E2">
        <w:rPr>
          <w:bCs/>
        </w:rPr>
        <w:t xml:space="preserve">In this step, there will be </w:t>
      </w:r>
      <w:r w:rsidR="00A87011" w:rsidRPr="00A678E2">
        <w:rPr>
          <w:bCs/>
        </w:rPr>
        <w:t xml:space="preserve">large cell pellets. To make sure all T cells are being stained, </w:t>
      </w:r>
      <w:r w:rsidR="009911F6" w:rsidRPr="00A678E2">
        <w:rPr>
          <w:bCs/>
        </w:rPr>
        <w:t xml:space="preserve">check the plate bottom to confirm there </w:t>
      </w:r>
      <w:r w:rsidR="00394C6E" w:rsidRPr="00A678E2">
        <w:rPr>
          <w:bCs/>
        </w:rPr>
        <w:t>are</w:t>
      </w:r>
      <w:r w:rsidR="009911F6" w:rsidRPr="00A678E2">
        <w:rPr>
          <w:bCs/>
        </w:rPr>
        <w:t xml:space="preserve"> no </w:t>
      </w:r>
      <w:r w:rsidR="002A3E68" w:rsidRPr="00A678E2">
        <w:rPr>
          <w:bCs/>
        </w:rPr>
        <w:t>remaining cell pellets</w:t>
      </w:r>
      <w:r w:rsidR="00F332A8" w:rsidRPr="00A678E2">
        <w:rPr>
          <w:bCs/>
        </w:rPr>
        <w:t xml:space="preserve"> after mixing thoroughly</w:t>
      </w:r>
      <w:r w:rsidR="002A3E68" w:rsidRPr="00A678E2">
        <w:rPr>
          <w:bCs/>
        </w:rPr>
        <w:t>.</w:t>
      </w:r>
    </w:p>
    <w:p w14:paraId="13160B5F" w14:textId="77777777" w:rsidR="00867E75" w:rsidRPr="00A678E2" w:rsidRDefault="00867E75" w:rsidP="00A678E2"/>
    <w:p w14:paraId="75D6BD0A" w14:textId="73A25189" w:rsidR="002F7AE3" w:rsidRPr="00A678E2" w:rsidRDefault="00F332A8" w:rsidP="00A678E2">
      <w:r w:rsidRPr="00A678E2">
        <w:t>4.</w:t>
      </w:r>
      <w:r w:rsidR="002F7AE3" w:rsidRPr="00A678E2">
        <w:t>6</w:t>
      </w:r>
      <w:r w:rsidRPr="00A678E2">
        <w:t>. Incubate cells in the dark at room temperature for 15 min.</w:t>
      </w:r>
      <w:r w:rsidR="002F7AE3" w:rsidRPr="00A678E2">
        <w:t xml:space="preserve"> </w:t>
      </w:r>
      <w:r w:rsidRPr="00A678E2">
        <w:t xml:space="preserve">Add 200 µL </w:t>
      </w:r>
      <w:r w:rsidR="00A531B7" w:rsidRPr="00A678E2">
        <w:t xml:space="preserve">of </w:t>
      </w:r>
      <w:r w:rsidRPr="00A678E2">
        <w:t>FACS buffer to each well.</w:t>
      </w:r>
      <w:r w:rsidR="002F7AE3" w:rsidRPr="00A678E2">
        <w:t xml:space="preserve"> Spin down cells at 300 x </w:t>
      </w:r>
      <w:r w:rsidR="002F7AE3" w:rsidRPr="00A678E2">
        <w:rPr>
          <w:i/>
          <w:iCs/>
        </w:rPr>
        <w:t>g</w:t>
      </w:r>
      <w:r w:rsidR="002F7AE3" w:rsidRPr="00A678E2">
        <w:t xml:space="preserve"> at 4</w:t>
      </w:r>
      <w:r w:rsidR="00A531B7" w:rsidRPr="00A678E2">
        <w:t xml:space="preserve"> °</w:t>
      </w:r>
      <w:r w:rsidR="002F7AE3" w:rsidRPr="00A678E2">
        <w:t xml:space="preserve">C for 3 min. Carefully decant supernatants. </w:t>
      </w:r>
    </w:p>
    <w:p w14:paraId="170682A6" w14:textId="5AE426E2" w:rsidR="00394C6E" w:rsidRPr="00A678E2" w:rsidRDefault="00394C6E" w:rsidP="00A678E2"/>
    <w:p w14:paraId="5B1BDF69" w14:textId="63DC67C5" w:rsidR="00F332A8" w:rsidRPr="00A678E2" w:rsidRDefault="00394C6E" w:rsidP="00A678E2">
      <w:r w:rsidRPr="00A678E2">
        <w:t>4.</w:t>
      </w:r>
      <w:r w:rsidR="002F7AE3" w:rsidRPr="00A678E2">
        <w:t>7</w:t>
      </w:r>
      <w:r w:rsidRPr="00A678E2">
        <w:t xml:space="preserve">. Wash by adding 200 µL </w:t>
      </w:r>
      <w:r w:rsidR="00A531B7" w:rsidRPr="00A678E2">
        <w:t xml:space="preserve">of </w:t>
      </w:r>
      <w:r w:rsidRPr="00A678E2">
        <w:t>FACS buffer.</w:t>
      </w:r>
      <w:r w:rsidR="002F7AE3" w:rsidRPr="00A678E2">
        <w:t xml:space="preserve"> </w:t>
      </w:r>
      <w:r w:rsidR="00F332A8" w:rsidRPr="00A678E2">
        <w:t xml:space="preserve">Spin down cells at 300 x </w:t>
      </w:r>
      <w:r w:rsidR="00F332A8" w:rsidRPr="00A678E2">
        <w:rPr>
          <w:i/>
          <w:iCs/>
        </w:rPr>
        <w:t>g</w:t>
      </w:r>
      <w:r w:rsidR="00F332A8" w:rsidRPr="00A678E2">
        <w:t xml:space="preserve"> at 4</w:t>
      </w:r>
      <w:r w:rsidR="00A531B7" w:rsidRPr="00A678E2">
        <w:t xml:space="preserve"> °</w:t>
      </w:r>
      <w:r w:rsidR="00F332A8" w:rsidRPr="00A678E2">
        <w:t>C for 3 min.</w:t>
      </w:r>
      <w:r w:rsidR="002F7AE3" w:rsidRPr="00A678E2">
        <w:t xml:space="preserve"> </w:t>
      </w:r>
      <w:r w:rsidR="00F332A8" w:rsidRPr="00A678E2">
        <w:t xml:space="preserve">Carefully decant supernatants and resuspend cells in 200 µL </w:t>
      </w:r>
      <w:r w:rsidR="00A531B7" w:rsidRPr="00A678E2">
        <w:t xml:space="preserve">of </w:t>
      </w:r>
      <w:r w:rsidR="00F332A8" w:rsidRPr="00A678E2">
        <w:t>FACS buffer.</w:t>
      </w:r>
    </w:p>
    <w:p w14:paraId="5756A8DE" w14:textId="77777777" w:rsidR="00F332A8" w:rsidRPr="00A678E2" w:rsidRDefault="00F332A8" w:rsidP="00A678E2"/>
    <w:p w14:paraId="45EB6C88" w14:textId="47E8163E" w:rsidR="006967C6" w:rsidRPr="00A678E2" w:rsidRDefault="00FA616F" w:rsidP="00A678E2">
      <w:r w:rsidRPr="00A678E2">
        <w:t>4.</w:t>
      </w:r>
      <w:r w:rsidR="002F7AE3" w:rsidRPr="00A678E2">
        <w:t>8</w:t>
      </w:r>
      <w:r w:rsidRPr="00A678E2">
        <w:t xml:space="preserve">. </w:t>
      </w:r>
      <w:r w:rsidR="00F332A8" w:rsidRPr="00A678E2">
        <w:t xml:space="preserve">Run samples on </w:t>
      </w:r>
      <w:r w:rsidR="00A531B7" w:rsidRPr="00A678E2">
        <w:t xml:space="preserve">a </w:t>
      </w:r>
      <w:r w:rsidR="00F332A8" w:rsidRPr="00A678E2">
        <w:t>flow cytometer</w:t>
      </w:r>
      <w:r w:rsidRPr="00A678E2">
        <w:t>. Gate CD</w:t>
      </w:r>
      <w:r w:rsidR="00A33446" w:rsidRPr="00A678E2">
        <w:t>3</w:t>
      </w:r>
      <w:r w:rsidRPr="00A678E2">
        <w:rPr>
          <w:vertAlign w:val="superscript"/>
        </w:rPr>
        <w:t>+</w:t>
      </w:r>
      <w:r w:rsidR="00A33446" w:rsidRPr="00A678E2">
        <w:t xml:space="preserve"> cells </w:t>
      </w:r>
      <w:r w:rsidR="006F2B50" w:rsidRPr="00A678E2">
        <w:t xml:space="preserve">and quantify </w:t>
      </w:r>
      <w:r w:rsidR="00A531B7" w:rsidRPr="00A678E2">
        <w:t xml:space="preserve">the </w:t>
      </w:r>
      <w:r w:rsidR="004747D1" w:rsidRPr="00A678E2">
        <w:t>absolute number of live CD3</w:t>
      </w:r>
      <w:r w:rsidR="004747D1" w:rsidRPr="00A678E2">
        <w:rPr>
          <w:vertAlign w:val="superscript"/>
        </w:rPr>
        <w:t>+</w:t>
      </w:r>
      <w:r w:rsidR="008E6667" w:rsidRPr="00A678E2">
        <w:t xml:space="preserve"> cells as below:</w:t>
      </w:r>
    </w:p>
    <w:p w14:paraId="27F931C1" w14:textId="1B41454E" w:rsidR="00A8427F" w:rsidRPr="00A678E2" w:rsidRDefault="00F6214D" w:rsidP="00A678E2">
      <m:oMathPara>
        <m:oMath>
          <m:r>
            <m:rPr>
              <m:sty m:val="p"/>
            </m:rPr>
            <w:rPr>
              <w:rFonts w:ascii="Cambria Math" w:hAnsi="Cambria Math"/>
            </w:rPr>
            <m:t>Absolute number of CD3 T cells</m:t>
          </m:r>
          <m:r>
            <w:rPr>
              <w:rFonts w:ascii="Cambria Math" w:hAnsi="Cambria Math"/>
            </w:rPr>
            <m:t>=</m:t>
          </m:r>
          <m:f>
            <m:fPr>
              <m:ctrlPr>
                <w:rPr>
                  <w:rFonts w:ascii="Cambria Math" w:hAnsi="Cambria Math"/>
                </w:rPr>
              </m:ctrlPr>
            </m:fPr>
            <m:num>
              <m:r>
                <m:rPr>
                  <m:sty m:val="p"/>
                </m:rPr>
                <w:rPr>
                  <w:rFonts w:ascii="Cambria Math" w:hAnsi="Cambria Math"/>
                </w:rPr>
                <m:t>Acquired number of CD3 T cells</m:t>
              </m:r>
            </m:num>
            <m:den>
              <m:r>
                <m:rPr>
                  <m:sty m:val="p"/>
                </m:rPr>
                <w:rPr>
                  <w:rFonts w:ascii="Cambria Math" w:hAnsi="Cambria Math"/>
                </w:rPr>
                <m:t>Acquired volume (μL)</m:t>
              </m:r>
            </m:den>
          </m:f>
          <m:r>
            <w:rPr>
              <w:rFonts w:ascii="Cambria Math" w:hAnsi="Cambria Math"/>
            </w:rPr>
            <m:t xml:space="preserve"> x 200 µ</m:t>
          </m:r>
          <m:r>
            <m:rPr>
              <m:sty m:val="p"/>
            </m:rPr>
            <w:rPr>
              <w:rFonts w:ascii="Cambria Math" w:hAnsi="Cambria Math"/>
            </w:rPr>
            <m:t>L</m:t>
          </m:r>
        </m:oMath>
      </m:oMathPara>
    </w:p>
    <w:p w14:paraId="4490A543" w14:textId="77777777" w:rsidR="003F0379" w:rsidRPr="00A678E2" w:rsidRDefault="003F0379" w:rsidP="00A678E2"/>
    <w:p w14:paraId="0C6625B2" w14:textId="2B356AE3" w:rsidR="002C0C16" w:rsidRPr="00A678E2" w:rsidRDefault="00AC3F91" w:rsidP="00A678E2">
      <w:r w:rsidRPr="00A678E2">
        <w:t>4.</w:t>
      </w:r>
      <w:r w:rsidR="002F7AE3" w:rsidRPr="00A678E2">
        <w:t>9</w:t>
      </w:r>
      <w:r w:rsidRPr="00A678E2">
        <w:t xml:space="preserve">. Graph </w:t>
      </w:r>
      <w:r w:rsidR="00A531B7" w:rsidRPr="00A678E2">
        <w:t xml:space="preserve">the </w:t>
      </w:r>
      <w:r w:rsidRPr="00A678E2">
        <w:t>absolute number of CD3</w:t>
      </w:r>
      <w:r w:rsidRPr="00A678E2">
        <w:rPr>
          <w:vertAlign w:val="superscript"/>
        </w:rPr>
        <w:t>+</w:t>
      </w:r>
      <w:r w:rsidRPr="00A678E2">
        <w:t xml:space="preserve"> cells </w:t>
      </w:r>
      <w:r w:rsidR="00350A6C" w:rsidRPr="00A678E2">
        <w:t>in each condition using</w:t>
      </w:r>
      <w:r w:rsidR="001B1932" w:rsidRPr="00A678E2">
        <w:t xml:space="preserve"> GraphPad Prism.</w:t>
      </w:r>
    </w:p>
    <w:p w14:paraId="4A9DDBF3" w14:textId="77777777" w:rsidR="00A531B7" w:rsidRPr="00A678E2" w:rsidRDefault="00A531B7" w:rsidP="00A678E2"/>
    <w:p w14:paraId="0147252B" w14:textId="3F92AC7A" w:rsidR="004B2E59" w:rsidRPr="00A678E2" w:rsidRDefault="004B2E59" w:rsidP="00A678E2">
      <w:pPr>
        <w:rPr>
          <w:bCs/>
        </w:rPr>
      </w:pPr>
      <w:r w:rsidRPr="00A678E2">
        <w:rPr>
          <w:bCs/>
        </w:rPr>
        <w:t xml:space="preserve">NOTE: </w:t>
      </w:r>
      <w:r w:rsidR="00355129" w:rsidRPr="00A678E2">
        <w:rPr>
          <w:bCs/>
        </w:rPr>
        <w:t xml:space="preserve">Cocultures with M2-like macrophages are expected to have much lower absolute number of CD3 T cells </w:t>
      </w:r>
      <w:r w:rsidR="007663BC" w:rsidRPr="00A678E2">
        <w:rPr>
          <w:bCs/>
        </w:rPr>
        <w:t xml:space="preserve">than </w:t>
      </w:r>
      <w:r w:rsidR="00372172" w:rsidRPr="00A678E2">
        <w:rPr>
          <w:bCs/>
        </w:rPr>
        <w:t xml:space="preserve">conditions in absence of M2-like macrophages. </w:t>
      </w:r>
    </w:p>
    <w:p w14:paraId="3EE12733" w14:textId="77777777" w:rsidR="002C0C16" w:rsidRPr="00A678E2" w:rsidRDefault="002C0C16" w:rsidP="00A678E2"/>
    <w:p w14:paraId="1FE22D51" w14:textId="0C36F7D7" w:rsidR="007804DA" w:rsidRPr="00A678E2" w:rsidRDefault="00504A3C" w:rsidP="00A678E2">
      <w:pPr>
        <w:rPr>
          <w:b/>
        </w:rPr>
      </w:pPr>
      <w:r w:rsidRPr="00A678E2">
        <w:rPr>
          <w:b/>
        </w:rPr>
        <w:t xml:space="preserve">5. </w:t>
      </w:r>
      <w:r w:rsidR="00A70118" w:rsidRPr="00A678E2">
        <w:rPr>
          <w:b/>
        </w:rPr>
        <w:t xml:space="preserve">Impact of M2-like macrophages </w:t>
      </w:r>
      <w:r w:rsidR="00702399" w:rsidRPr="00A678E2">
        <w:rPr>
          <w:b/>
        </w:rPr>
        <w:t xml:space="preserve">on CART </w:t>
      </w:r>
      <w:r w:rsidR="000A27B8" w:rsidRPr="00A678E2">
        <w:rPr>
          <w:b/>
          <w:bCs/>
        </w:rPr>
        <w:t>cells</w:t>
      </w:r>
      <w:r w:rsidR="00702399" w:rsidRPr="00A678E2">
        <w:rPr>
          <w:b/>
          <w:bCs/>
        </w:rPr>
        <w:t xml:space="preserve"> </w:t>
      </w:r>
      <w:r w:rsidR="00687C1B" w:rsidRPr="00A678E2">
        <w:rPr>
          <w:b/>
        </w:rPr>
        <w:t xml:space="preserve">in </w:t>
      </w:r>
      <w:r w:rsidR="000A27B8" w:rsidRPr="00A678E2">
        <w:rPr>
          <w:b/>
          <w:bCs/>
        </w:rPr>
        <w:t>a</w:t>
      </w:r>
      <w:r w:rsidR="00687C1B" w:rsidRPr="00A678E2">
        <w:rPr>
          <w:b/>
          <w:bCs/>
        </w:rPr>
        <w:t xml:space="preserve"> </w:t>
      </w:r>
      <w:proofErr w:type="spellStart"/>
      <w:r w:rsidR="00687C1B" w:rsidRPr="00A678E2">
        <w:rPr>
          <w:b/>
        </w:rPr>
        <w:t>transwell</w:t>
      </w:r>
      <w:proofErr w:type="spellEnd"/>
      <w:r w:rsidR="00687C1B" w:rsidRPr="00A678E2">
        <w:rPr>
          <w:b/>
        </w:rPr>
        <w:t xml:space="preserve"> system</w:t>
      </w:r>
    </w:p>
    <w:p w14:paraId="6D9270AB" w14:textId="77777777" w:rsidR="00687C1B" w:rsidRPr="00A678E2" w:rsidRDefault="00687C1B" w:rsidP="00A678E2"/>
    <w:p w14:paraId="37F649E3" w14:textId="2F6D8BF7" w:rsidR="00A01FBC" w:rsidRPr="00A678E2" w:rsidRDefault="00A531B7" w:rsidP="00A678E2">
      <w:r w:rsidRPr="00A678E2">
        <w:t xml:space="preserve">NOTE: </w:t>
      </w:r>
      <w:proofErr w:type="spellStart"/>
      <w:r w:rsidR="00442612" w:rsidRPr="00A678E2">
        <w:t>Transwell</w:t>
      </w:r>
      <w:proofErr w:type="spellEnd"/>
      <w:r w:rsidR="00442612" w:rsidRPr="00A678E2">
        <w:t xml:space="preserve"> </w:t>
      </w:r>
      <w:r w:rsidR="00C81B57" w:rsidRPr="00A678E2">
        <w:t>plates</w:t>
      </w:r>
      <w:r w:rsidR="00442612" w:rsidRPr="00A678E2">
        <w:t xml:space="preserve"> physically separate M2-like macrophages from stimulated CART cells</w:t>
      </w:r>
      <w:r w:rsidR="002212FB" w:rsidRPr="00A678E2">
        <w:t xml:space="preserve"> and only allow soluble molecules to traffic between</w:t>
      </w:r>
      <w:r w:rsidR="008C40DE" w:rsidRPr="00A678E2">
        <w:t xml:space="preserve"> the cell types</w:t>
      </w:r>
      <w:r w:rsidR="002212FB" w:rsidRPr="00A678E2">
        <w:t xml:space="preserve">, </w:t>
      </w:r>
      <w:r w:rsidR="00A3558F" w:rsidRPr="00A678E2">
        <w:t xml:space="preserve">letting users study dynamics of </w:t>
      </w:r>
      <w:r w:rsidR="00903283" w:rsidRPr="00A678E2">
        <w:t xml:space="preserve">contact-independent </w:t>
      </w:r>
      <w:r w:rsidR="00A3558F" w:rsidRPr="00A678E2">
        <w:t>interactions between macrophages and CART cells (</w:t>
      </w:r>
      <w:r w:rsidR="00A3558F" w:rsidRPr="00A678E2">
        <w:rPr>
          <w:b/>
        </w:rPr>
        <w:t xml:space="preserve">Figure </w:t>
      </w:r>
      <w:r w:rsidR="004B1BBC" w:rsidRPr="00A678E2">
        <w:rPr>
          <w:b/>
        </w:rPr>
        <w:t>1</w:t>
      </w:r>
      <w:r w:rsidR="00A3558F" w:rsidRPr="00A678E2">
        <w:t>).</w:t>
      </w:r>
    </w:p>
    <w:p w14:paraId="5AACA621" w14:textId="77777777" w:rsidR="00A01FBC" w:rsidRPr="00A678E2" w:rsidRDefault="00A01FBC" w:rsidP="00A678E2"/>
    <w:p w14:paraId="45C1B3DA" w14:textId="24E5685B" w:rsidR="00A143AF" w:rsidRPr="00A678E2" w:rsidRDefault="00687C1B" w:rsidP="00A678E2">
      <w:r w:rsidRPr="00A678E2">
        <w:t xml:space="preserve">5.1. </w:t>
      </w:r>
      <w:r w:rsidR="00114D16" w:rsidRPr="00A678E2">
        <w:t xml:space="preserve">Isolate </w:t>
      </w:r>
      <w:r w:rsidR="00F22AAF" w:rsidRPr="00A678E2">
        <w:t xml:space="preserve">1 </w:t>
      </w:r>
      <w:r w:rsidR="00903283" w:rsidRPr="00A678E2">
        <w:t>x 10</w:t>
      </w:r>
      <w:r w:rsidR="00903283" w:rsidRPr="00A678E2">
        <w:rPr>
          <w:vertAlign w:val="superscript"/>
        </w:rPr>
        <w:t>6</w:t>
      </w:r>
      <w:r w:rsidR="00F22AAF" w:rsidRPr="00A678E2">
        <w:t xml:space="preserve"> </w:t>
      </w:r>
      <w:r w:rsidR="00114D16" w:rsidRPr="00A678E2">
        <w:t>human classical monocytes and confirm population purity</w:t>
      </w:r>
      <w:r w:rsidR="00737587" w:rsidRPr="00A678E2">
        <w:t xml:space="preserve"> by flow cytom</w:t>
      </w:r>
      <w:r w:rsidR="00DC1EE8" w:rsidRPr="00A678E2">
        <w:t>etry</w:t>
      </w:r>
      <w:r w:rsidR="00114D16" w:rsidRPr="00A678E2">
        <w:t xml:space="preserve"> as described in </w:t>
      </w:r>
      <w:r w:rsidR="00987D1B" w:rsidRPr="00A678E2">
        <w:t>step</w:t>
      </w:r>
      <w:r w:rsidR="001660F6" w:rsidRPr="00A678E2">
        <w:t>s</w:t>
      </w:r>
      <w:r w:rsidR="00987D1B" w:rsidRPr="00A678E2">
        <w:t xml:space="preserve"> 1.1-1.</w:t>
      </w:r>
      <w:r w:rsidR="002F7AE3" w:rsidRPr="00A678E2">
        <w:t>10</w:t>
      </w:r>
      <w:r w:rsidR="00987D1B" w:rsidRPr="00A678E2">
        <w:t>.</w:t>
      </w:r>
      <w:r w:rsidR="002F7AE3" w:rsidRPr="00A678E2">
        <w:t xml:space="preserve"> </w:t>
      </w:r>
      <w:r w:rsidR="00A143AF" w:rsidRPr="00A678E2">
        <w:t xml:space="preserve">Spin down </w:t>
      </w:r>
      <w:r w:rsidR="00D37541" w:rsidRPr="00A678E2">
        <w:t xml:space="preserve">1 </w:t>
      </w:r>
      <w:r w:rsidR="006E0D54" w:rsidRPr="00A678E2">
        <w:t>x 10</w:t>
      </w:r>
      <w:r w:rsidR="006E0D54" w:rsidRPr="00A678E2">
        <w:rPr>
          <w:vertAlign w:val="superscript"/>
        </w:rPr>
        <w:t>6</w:t>
      </w:r>
      <w:r w:rsidR="00A143AF" w:rsidRPr="00A678E2">
        <w:t xml:space="preserve"> monocytes at 300 x </w:t>
      </w:r>
      <w:r w:rsidR="00A143AF" w:rsidRPr="00A678E2">
        <w:rPr>
          <w:i/>
        </w:rPr>
        <w:t>g</w:t>
      </w:r>
      <w:r w:rsidR="00A143AF" w:rsidRPr="00A678E2">
        <w:t xml:space="preserve"> at 4</w:t>
      </w:r>
      <w:r w:rsidR="001660F6" w:rsidRPr="00A678E2">
        <w:t xml:space="preserve"> °</w:t>
      </w:r>
      <w:r w:rsidR="00A143AF" w:rsidRPr="00A678E2">
        <w:t>C for 5 min and aspirate supernatants.</w:t>
      </w:r>
    </w:p>
    <w:p w14:paraId="2DDA8C41" w14:textId="77777777" w:rsidR="001660F6" w:rsidRPr="00A678E2" w:rsidRDefault="001660F6" w:rsidP="00A678E2"/>
    <w:p w14:paraId="4A414462" w14:textId="54A13DD1" w:rsidR="002F7AE3" w:rsidRPr="00A678E2" w:rsidRDefault="002F7AE3" w:rsidP="00A678E2">
      <w:r w:rsidRPr="00A678E2">
        <w:t>NOTE: Users might want to generate autologous CART and donor-matched UTD cells as described in step 2.5.</w:t>
      </w:r>
    </w:p>
    <w:p w14:paraId="331D873D" w14:textId="77777777" w:rsidR="00A143AF" w:rsidRPr="00A678E2" w:rsidRDefault="00A143AF" w:rsidP="00A678E2"/>
    <w:p w14:paraId="51544BA6" w14:textId="1C623E5F" w:rsidR="008363AE" w:rsidRPr="00A678E2" w:rsidRDefault="00A143AF" w:rsidP="00A678E2">
      <w:r w:rsidRPr="00A678E2">
        <w:t>5.</w:t>
      </w:r>
      <w:r w:rsidR="002F7AE3" w:rsidRPr="00A678E2">
        <w:t>2</w:t>
      </w:r>
      <w:r w:rsidRPr="00A678E2">
        <w:t xml:space="preserve">. Resuspend cells in cell culture media to reach </w:t>
      </w:r>
      <w:r w:rsidR="001660F6" w:rsidRPr="00A678E2">
        <w:t xml:space="preserve">a </w:t>
      </w:r>
      <w:r w:rsidRPr="00A678E2">
        <w:t xml:space="preserve">final concentration of 1 </w:t>
      </w:r>
      <w:r w:rsidR="006E0D54" w:rsidRPr="00A678E2">
        <w:t>x 10</w:t>
      </w:r>
      <w:r w:rsidR="006E0D54" w:rsidRPr="00A678E2">
        <w:rPr>
          <w:vertAlign w:val="superscript"/>
        </w:rPr>
        <w:t>6</w:t>
      </w:r>
      <w:r w:rsidR="001660F6" w:rsidRPr="00A678E2">
        <w:rPr>
          <w:vertAlign w:val="superscript"/>
        </w:rPr>
        <w:t xml:space="preserve"> </w:t>
      </w:r>
      <w:r w:rsidR="001660F6" w:rsidRPr="00A678E2">
        <w:t>cells</w:t>
      </w:r>
      <w:r w:rsidRPr="00A678E2">
        <w:t>/</w:t>
      </w:r>
      <w:proofErr w:type="spellStart"/>
      <w:r w:rsidRPr="00A678E2">
        <w:t>mL.</w:t>
      </w:r>
      <w:proofErr w:type="spellEnd"/>
      <w:r w:rsidR="002F7AE3" w:rsidRPr="00A678E2">
        <w:t xml:space="preserve"> </w:t>
      </w:r>
      <w:r w:rsidR="007C54D9" w:rsidRPr="00A678E2">
        <w:t xml:space="preserve">Add human recombinant GM-CSF to reach </w:t>
      </w:r>
      <w:r w:rsidR="001660F6" w:rsidRPr="00A678E2">
        <w:t xml:space="preserve">a </w:t>
      </w:r>
      <w:r w:rsidR="007C54D9" w:rsidRPr="00A678E2">
        <w:t>final concentration of 10 ng/mL</w:t>
      </w:r>
      <w:r w:rsidR="00FB2AF9" w:rsidRPr="00A678E2">
        <w:t xml:space="preserve"> and mix well.</w:t>
      </w:r>
    </w:p>
    <w:p w14:paraId="51A26B52" w14:textId="77777777" w:rsidR="008363AE" w:rsidRPr="00A678E2" w:rsidRDefault="008363AE" w:rsidP="00A678E2"/>
    <w:p w14:paraId="1F69A4C9" w14:textId="34331818" w:rsidR="003A35CC" w:rsidRPr="00A678E2" w:rsidRDefault="00FB2AF9" w:rsidP="00A678E2">
      <w:r w:rsidRPr="00A678E2">
        <w:t>5.</w:t>
      </w:r>
      <w:r w:rsidR="002F7AE3" w:rsidRPr="00A678E2">
        <w:t>3</w:t>
      </w:r>
      <w:r w:rsidRPr="00A678E2">
        <w:t xml:space="preserve">. </w:t>
      </w:r>
      <w:r w:rsidR="006754A3" w:rsidRPr="00A678E2">
        <w:t>T</w:t>
      </w:r>
      <w:r w:rsidR="00D2757D" w:rsidRPr="00A678E2">
        <w:t xml:space="preserve">ransfer </w:t>
      </w:r>
      <w:r w:rsidR="00DC55A6" w:rsidRPr="00A678E2">
        <w:t xml:space="preserve">200 µL </w:t>
      </w:r>
      <w:r w:rsidR="00ED6D97" w:rsidRPr="00A678E2">
        <w:t xml:space="preserve">of resuspended </w:t>
      </w:r>
      <w:r w:rsidR="00B56AFB" w:rsidRPr="00A678E2">
        <w:t xml:space="preserve">cells into </w:t>
      </w:r>
      <w:r w:rsidR="000E35D0" w:rsidRPr="00A678E2">
        <w:t>the bottom well</w:t>
      </w:r>
      <w:r w:rsidR="008D683F" w:rsidRPr="00A678E2">
        <w:t xml:space="preserve"> of</w:t>
      </w:r>
      <w:r w:rsidR="000E35D0" w:rsidRPr="00A678E2">
        <w:t xml:space="preserve"> </w:t>
      </w:r>
      <w:r w:rsidR="00B56AFB" w:rsidRPr="00A678E2">
        <w:t xml:space="preserve">a 24-well </w:t>
      </w:r>
      <w:proofErr w:type="spellStart"/>
      <w:r w:rsidR="00B56AFB" w:rsidRPr="00A678E2">
        <w:t>transwell</w:t>
      </w:r>
      <w:proofErr w:type="spellEnd"/>
      <w:r w:rsidR="008D683F" w:rsidRPr="00A678E2">
        <w:t xml:space="preserve"> </w:t>
      </w:r>
      <w:r w:rsidR="00381DFD" w:rsidRPr="00A678E2">
        <w:t xml:space="preserve">plate </w:t>
      </w:r>
      <w:r w:rsidR="008D683F" w:rsidRPr="00A678E2">
        <w:t>(0.4 µm)</w:t>
      </w:r>
      <w:r w:rsidR="002A5F9B" w:rsidRPr="00A678E2">
        <w:t xml:space="preserve"> </w:t>
      </w:r>
      <w:r w:rsidR="001B1273" w:rsidRPr="00A678E2">
        <w:t>with 3 technical replicates.</w:t>
      </w:r>
      <w:r w:rsidR="002F7AE3" w:rsidRPr="00A678E2">
        <w:t xml:space="preserve"> </w:t>
      </w:r>
      <w:r w:rsidR="00FB7160" w:rsidRPr="00A678E2">
        <w:t xml:space="preserve">Add an additional 100 µL </w:t>
      </w:r>
      <w:r w:rsidR="001660F6" w:rsidRPr="00A678E2">
        <w:t xml:space="preserve">of </w:t>
      </w:r>
      <w:r w:rsidR="003C4A94" w:rsidRPr="00A678E2">
        <w:t xml:space="preserve">cell culture media </w:t>
      </w:r>
      <w:r w:rsidR="00C54F7F" w:rsidRPr="00A678E2">
        <w:t>to each well</w:t>
      </w:r>
      <w:r w:rsidR="00827413" w:rsidRPr="00A678E2">
        <w:t xml:space="preserve"> </w:t>
      </w:r>
      <w:r w:rsidR="00414EED" w:rsidRPr="00A678E2">
        <w:t xml:space="preserve">and make sure </w:t>
      </w:r>
      <w:r w:rsidR="0009471A" w:rsidRPr="00A678E2">
        <w:t>the well bottom is fully covered</w:t>
      </w:r>
      <w:r w:rsidR="003A35CC" w:rsidRPr="00A678E2">
        <w:t>.</w:t>
      </w:r>
      <w:r w:rsidR="002F7AE3" w:rsidRPr="00A678E2">
        <w:t xml:space="preserve"> </w:t>
      </w:r>
      <w:r w:rsidR="00075711" w:rsidRPr="00A678E2">
        <w:t xml:space="preserve">Add 300 µL </w:t>
      </w:r>
      <w:r w:rsidR="001660F6" w:rsidRPr="00A678E2">
        <w:t xml:space="preserve">of </w:t>
      </w:r>
      <w:r w:rsidR="00F41E11" w:rsidRPr="00A678E2">
        <w:t xml:space="preserve">cell culture media to </w:t>
      </w:r>
      <w:r w:rsidR="00D11E61" w:rsidRPr="00A678E2">
        <w:t xml:space="preserve">another 3 </w:t>
      </w:r>
      <w:r w:rsidR="00C42849" w:rsidRPr="00A678E2">
        <w:t>wells</w:t>
      </w:r>
      <w:r w:rsidR="00381A8F" w:rsidRPr="00A678E2">
        <w:t xml:space="preserve"> for conditions without macrophages</w:t>
      </w:r>
      <w:r w:rsidR="00391FF9" w:rsidRPr="00A678E2">
        <w:t xml:space="preserve"> (positive control)</w:t>
      </w:r>
      <w:r w:rsidR="000B749A" w:rsidRPr="00A678E2">
        <w:t>.</w:t>
      </w:r>
    </w:p>
    <w:p w14:paraId="59E9721A" w14:textId="77777777" w:rsidR="000B749A" w:rsidRPr="00A678E2" w:rsidRDefault="000B749A" w:rsidP="00A678E2"/>
    <w:p w14:paraId="74ED8A99" w14:textId="4F208902" w:rsidR="00AE1C3F" w:rsidRPr="00A678E2" w:rsidRDefault="000B749A" w:rsidP="00A678E2">
      <w:r w:rsidRPr="00A678E2">
        <w:t>5.</w:t>
      </w:r>
      <w:r w:rsidR="002F7AE3" w:rsidRPr="00A678E2">
        <w:t>4</w:t>
      </w:r>
      <w:r w:rsidRPr="00A678E2">
        <w:t xml:space="preserve">. </w:t>
      </w:r>
      <w:r w:rsidR="00AE1C3F" w:rsidRPr="00A678E2">
        <w:t>Add 200 µL of PBS in the surrounding wells to prevent cell culture evaporation.</w:t>
      </w:r>
      <w:r w:rsidR="002F7AE3" w:rsidRPr="00A678E2">
        <w:t xml:space="preserve"> </w:t>
      </w:r>
      <w:r w:rsidR="00AE1C3F" w:rsidRPr="00A678E2">
        <w:t>Incubate cells at 37</w:t>
      </w:r>
      <w:r w:rsidR="001660F6" w:rsidRPr="00A678E2">
        <w:t xml:space="preserve"> °</w:t>
      </w:r>
      <w:r w:rsidR="00AE1C3F" w:rsidRPr="00A678E2">
        <w:t>C for 7 days.</w:t>
      </w:r>
    </w:p>
    <w:p w14:paraId="53C2575A" w14:textId="57EAF988" w:rsidR="000B749A" w:rsidRPr="00A678E2" w:rsidRDefault="000B749A" w:rsidP="00A678E2"/>
    <w:p w14:paraId="6FEDF574" w14:textId="5537D48A" w:rsidR="000A3D68" w:rsidRPr="00A678E2" w:rsidRDefault="00AE1C3F" w:rsidP="00A678E2">
      <w:r w:rsidRPr="00A678E2">
        <w:lastRenderedPageBreak/>
        <w:t>5.</w:t>
      </w:r>
      <w:r w:rsidR="002F7AE3" w:rsidRPr="00A678E2">
        <w:t>5</w:t>
      </w:r>
      <w:r w:rsidRPr="00A678E2">
        <w:t xml:space="preserve">. </w:t>
      </w:r>
      <w:r w:rsidR="00F928B7" w:rsidRPr="00A678E2">
        <w:t xml:space="preserve">On day 7, prepare </w:t>
      </w:r>
      <w:r w:rsidR="00796C6D" w:rsidRPr="00A678E2">
        <w:t xml:space="preserve">1.4 </w:t>
      </w:r>
      <w:r w:rsidR="00381A8F" w:rsidRPr="00A678E2">
        <w:t>x 10</w:t>
      </w:r>
      <w:r w:rsidR="00381A8F" w:rsidRPr="00A678E2">
        <w:rPr>
          <w:vertAlign w:val="superscript"/>
        </w:rPr>
        <w:t>6</w:t>
      </w:r>
      <w:r w:rsidR="00796C6D" w:rsidRPr="00A678E2">
        <w:t xml:space="preserve"> </w:t>
      </w:r>
      <w:r w:rsidR="001660F6" w:rsidRPr="00A678E2">
        <w:t xml:space="preserve">JeKo-1 tumor cells and transfer them to a 15 mL conical tube. Spin down the cells at 300 x </w:t>
      </w:r>
      <w:r w:rsidR="001660F6" w:rsidRPr="00A678E2">
        <w:rPr>
          <w:i/>
          <w:iCs/>
        </w:rPr>
        <w:t>g</w:t>
      </w:r>
      <w:r w:rsidR="001660F6" w:rsidRPr="00A678E2">
        <w:t xml:space="preserve"> at 4 °C for 5 min and aspirate the </w:t>
      </w:r>
      <w:r w:rsidR="004E3CCA" w:rsidRPr="00A678E2">
        <w:t>supernatants</w:t>
      </w:r>
      <w:r w:rsidR="00385CDD" w:rsidRPr="00A678E2">
        <w:t>.</w:t>
      </w:r>
    </w:p>
    <w:p w14:paraId="00897C45" w14:textId="77777777" w:rsidR="00385CDD" w:rsidRPr="00A678E2" w:rsidRDefault="00385CDD" w:rsidP="00A678E2"/>
    <w:p w14:paraId="55067D7A" w14:textId="51407FDF" w:rsidR="00A93D59" w:rsidRPr="00A678E2" w:rsidRDefault="00385CDD" w:rsidP="00A678E2">
      <w:r w:rsidRPr="00A678E2">
        <w:t>5.</w:t>
      </w:r>
      <w:r w:rsidR="002F7AE3" w:rsidRPr="00A678E2">
        <w:t>6</w:t>
      </w:r>
      <w:r w:rsidRPr="00A678E2">
        <w:t xml:space="preserve">. </w:t>
      </w:r>
      <w:r w:rsidR="00AC37CD" w:rsidRPr="00A678E2">
        <w:t xml:space="preserve">Resuspend tumor cells with cell culture media </w:t>
      </w:r>
      <w:r w:rsidR="008C7FD4" w:rsidRPr="00A678E2">
        <w:t xml:space="preserve">to reach </w:t>
      </w:r>
      <w:r w:rsidR="002469B7" w:rsidRPr="00A678E2">
        <w:t xml:space="preserve">a </w:t>
      </w:r>
      <w:r w:rsidR="008C7FD4" w:rsidRPr="00A678E2">
        <w:t>final concentration of</w:t>
      </w:r>
      <w:r w:rsidR="00B563AD" w:rsidRPr="00A678E2">
        <w:t xml:space="preserve"> </w:t>
      </w:r>
      <w:r w:rsidR="00CE035D" w:rsidRPr="00A678E2">
        <w:t xml:space="preserve">2 </w:t>
      </w:r>
      <w:r w:rsidR="002469B7" w:rsidRPr="00A678E2">
        <w:t>x 10</w:t>
      </w:r>
      <w:r w:rsidR="002469B7" w:rsidRPr="00A678E2">
        <w:rPr>
          <w:vertAlign w:val="superscript"/>
        </w:rPr>
        <w:t>6</w:t>
      </w:r>
      <w:r w:rsidR="001660F6" w:rsidRPr="00A678E2">
        <w:rPr>
          <w:vertAlign w:val="superscript"/>
        </w:rPr>
        <w:t xml:space="preserve"> </w:t>
      </w:r>
      <w:r w:rsidR="001660F6" w:rsidRPr="00A678E2">
        <w:t>cells</w:t>
      </w:r>
      <w:r w:rsidR="00CE035D" w:rsidRPr="00A678E2">
        <w:t>/</w:t>
      </w:r>
      <w:proofErr w:type="spellStart"/>
      <w:r w:rsidR="00CE035D" w:rsidRPr="00A678E2">
        <w:t>mL.</w:t>
      </w:r>
      <w:proofErr w:type="spellEnd"/>
      <w:r w:rsidR="002F7AE3" w:rsidRPr="00A678E2">
        <w:t xml:space="preserve"> </w:t>
      </w:r>
      <w:r w:rsidR="008E3559" w:rsidRPr="00A678E2">
        <w:t xml:space="preserve">Add 200 µL </w:t>
      </w:r>
      <w:r w:rsidR="001660F6" w:rsidRPr="00A678E2">
        <w:t xml:space="preserve">of </w:t>
      </w:r>
      <w:r w:rsidR="008E3559" w:rsidRPr="00A678E2">
        <w:t xml:space="preserve">tumor cells into </w:t>
      </w:r>
      <w:r w:rsidR="00A92891" w:rsidRPr="00A678E2">
        <w:t>the bottom wells of all sample conditions</w:t>
      </w:r>
      <w:r w:rsidR="00A93D59" w:rsidRPr="00A678E2">
        <w:t xml:space="preserve"> and mix well.</w:t>
      </w:r>
      <w:r w:rsidR="002F7AE3" w:rsidRPr="00A678E2">
        <w:t xml:space="preserve"> Incubate cells at 37</w:t>
      </w:r>
      <w:r w:rsidR="001660F6" w:rsidRPr="00A678E2">
        <w:t xml:space="preserve"> °</w:t>
      </w:r>
      <w:r w:rsidR="002F7AE3" w:rsidRPr="00A678E2">
        <w:t>C for another 24 h.</w:t>
      </w:r>
      <w:r w:rsidR="001660F6" w:rsidRPr="00A678E2">
        <w:t xml:space="preserve"> Use b</w:t>
      </w:r>
      <w:r w:rsidR="00265864" w:rsidRPr="00A678E2">
        <w:t xml:space="preserve">ottom wells with only JeKo-1 </w:t>
      </w:r>
      <w:r w:rsidR="00355DDA" w:rsidRPr="00A678E2">
        <w:t xml:space="preserve">as positive control. </w:t>
      </w:r>
    </w:p>
    <w:p w14:paraId="754D3FB0" w14:textId="77777777" w:rsidR="00A93D59" w:rsidRPr="00A678E2" w:rsidRDefault="00A93D59" w:rsidP="00A678E2"/>
    <w:p w14:paraId="6F536DE5" w14:textId="77BEDF02" w:rsidR="00A93D59" w:rsidRPr="00A678E2" w:rsidRDefault="00A93D59" w:rsidP="00A678E2">
      <w:r w:rsidRPr="00A678E2">
        <w:t>5.</w:t>
      </w:r>
      <w:r w:rsidR="002F7AE3" w:rsidRPr="00A678E2">
        <w:t>7</w:t>
      </w:r>
      <w:r w:rsidRPr="00A678E2">
        <w:t xml:space="preserve">. </w:t>
      </w:r>
      <w:r w:rsidR="001A04C7" w:rsidRPr="00A678E2">
        <w:t xml:space="preserve">On day 8, </w:t>
      </w:r>
      <w:r w:rsidR="002F7AE3" w:rsidRPr="00A678E2">
        <w:t>harvest day 8 CART and UTD T cells generated in step 5.1.</w:t>
      </w:r>
      <w:r w:rsidR="00955208" w:rsidRPr="00A678E2">
        <w:t xml:space="preserve"> and resuspend T cells in cell culture media to reach </w:t>
      </w:r>
      <w:r w:rsidR="001660F6" w:rsidRPr="00A678E2">
        <w:t xml:space="preserve">a </w:t>
      </w:r>
      <w:r w:rsidR="00955208" w:rsidRPr="00A678E2">
        <w:t>final concentration of 1 x 10</w:t>
      </w:r>
      <w:r w:rsidR="00955208" w:rsidRPr="00A678E2">
        <w:rPr>
          <w:vertAlign w:val="superscript"/>
        </w:rPr>
        <w:t>6</w:t>
      </w:r>
      <w:r w:rsidR="001660F6" w:rsidRPr="00A678E2">
        <w:rPr>
          <w:vertAlign w:val="superscript"/>
        </w:rPr>
        <w:t xml:space="preserve"> </w:t>
      </w:r>
      <w:r w:rsidR="001660F6" w:rsidRPr="00A678E2">
        <w:t>cells</w:t>
      </w:r>
      <w:r w:rsidR="00955208" w:rsidRPr="00A678E2">
        <w:t>/</w:t>
      </w:r>
      <w:proofErr w:type="spellStart"/>
      <w:r w:rsidR="00955208" w:rsidRPr="00A678E2">
        <w:t>mL.</w:t>
      </w:r>
      <w:proofErr w:type="spellEnd"/>
    </w:p>
    <w:p w14:paraId="64596A6B" w14:textId="77777777" w:rsidR="001660F6" w:rsidRPr="00A678E2" w:rsidRDefault="001660F6" w:rsidP="00A678E2"/>
    <w:p w14:paraId="071EAD4E" w14:textId="567FC4D1" w:rsidR="00EE1472" w:rsidRPr="00A678E2" w:rsidRDefault="00EE1472" w:rsidP="00A678E2">
      <w:r w:rsidRPr="00A678E2">
        <w:t xml:space="preserve">NOTE: </w:t>
      </w:r>
      <w:r w:rsidR="002F7AE3" w:rsidRPr="00A678E2">
        <w:t xml:space="preserve">If </w:t>
      </w:r>
      <w:r w:rsidR="00955208" w:rsidRPr="00A678E2">
        <w:t>allogeneic CART cells are being used, users must include donor-matched UTD T cells in the cocultures as described in step 3.22</w:t>
      </w:r>
      <w:r w:rsidR="00001A96" w:rsidRPr="00A678E2">
        <w:t xml:space="preserve">. </w:t>
      </w:r>
    </w:p>
    <w:p w14:paraId="337F3BE0" w14:textId="77777777" w:rsidR="00EE1472" w:rsidRPr="00A678E2" w:rsidRDefault="00EE1472" w:rsidP="00A678E2"/>
    <w:p w14:paraId="5C508D64" w14:textId="1F206AD0" w:rsidR="003A571A" w:rsidRPr="00A678E2" w:rsidRDefault="00EE1472" w:rsidP="00A678E2">
      <w:r w:rsidRPr="00A678E2">
        <w:t>5.</w:t>
      </w:r>
      <w:r w:rsidR="00955208" w:rsidRPr="00A678E2">
        <w:t>8</w:t>
      </w:r>
      <w:r w:rsidRPr="00A678E2">
        <w:t xml:space="preserve">. </w:t>
      </w:r>
      <w:r w:rsidR="0098791E" w:rsidRPr="00A678E2">
        <w:t xml:space="preserve">Count and prepare 1.4 </w:t>
      </w:r>
      <w:r w:rsidR="00A75563" w:rsidRPr="00A678E2">
        <w:t>x 10</w:t>
      </w:r>
      <w:r w:rsidR="00A75563" w:rsidRPr="00A678E2">
        <w:rPr>
          <w:vertAlign w:val="superscript"/>
        </w:rPr>
        <w:t>6</w:t>
      </w:r>
      <w:r w:rsidR="0098791E" w:rsidRPr="00A678E2">
        <w:t xml:space="preserve"> JeKo-1 cells</w:t>
      </w:r>
      <w:r w:rsidR="003A571A" w:rsidRPr="00A678E2">
        <w:t>.</w:t>
      </w:r>
      <w:r w:rsidR="00955208" w:rsidRPr="00A678E2">
        <w:t xml:space="preserve"> </w:t>
      </w:r>
      <w:r w:rsidR="003A571A" w:rsidRPr="00A678E2">
        <w:t xml:space="preserve">Transfer tumor cells to a 15 mL </w:t>
      </w:r>
      <w:r w:rsidR="001660F6" w:rsidRPr="00A678E2">
        <w:t>centrifuge</w:t>
      </w:r>
      <w:r w:rsidR="003A571A" w:rsidRPr="00A678E2">
        <w:t xml:space="preserve"> tube and spin down cells at 300 x </w:t>
      </w:r>
      <w:r w:rsidR="003A571A" w:rsidRPr="00A678E2">
        <w:rPr>
          <w:i/>
        </w:rPr>
        <w:t>g</w:t>
      </w:r>
      <w:r w:rsidR="003A571A" w:rsidRPr="00A678E2">
        <w:t xml:space="preserve"> at 4</w:t>
      </w:r>
      <w:r w:rsidR="001660F6" w:rsidRPr="00A678E2">
        <w:t xml:space="preserve"> °</w:t>
      </w:r>
      <w:r w:rsidR="003A571A" w:rsidRPr="00A678E2">
        <w:t>C for 5 min.</w:t>
      </w:r>
    </w:p>
    <w:p w14:paraId="47F78338" w14:textId="77777777" w:rsidR="003A571A" w:rsidRPr="00A678E2" w:rsidRDefault="003A571A" w:rsidP="00A678E2"/>
    <w:p w14:paraId="6D5EFF85" w14:textId="1E8032FB" w:rsidR="003F3A6F" w:rsidRPr="00A678E2" w:rsidRDefault="003A571A" w:rsidP="00A678E2">
      <w:r w:rsidRPr="00A678E2">
        <w:t>5.</w:t>
      </w:r>
      <w:r w:rsidR="00955208" w:rsidRPr="00A678E2">
        <w:t>9</w:t>
      </w:r>
      <w:r w:rsidRPr="00A678E2">
        <w:t xml:space="preserve">. </w:t>
      </w:r>
      <w:r w:rsidR="00172E7E" w:rsidRPr="00A678E2">
        <w:t>Aspi</w:t>
      </w:r>
      <w:r w:rsidR="003F3A6F" w:rsidRPr="00A678E2">
        <w:t xml:space="preserve">rate supernatants and resuspend cells in cell culture media to reach a final concentration of </w:t>
      </w:r>
      <w:r w:rsidR="00955208" w:rsidRPr="00A678E2">
        <w:t>1</w:t>
      </w:r>
      <w:r w:rsidR="003F3A6F" w:rsidRPr="00A678E2">
        <w:t xml:space="preserve"> </w:t>
      </w:r>
      <w:r w:rsidR="00566DA8" w:rsidRPr="00A678E2">
        <w:t>x 10</w:t>
      </w:r>
      <w:r w:rsidR="00566DA8" w:rsidRPr="00A678E2">
        <w:rPr>
          <w:vertAlign w:val="superscript"/>
        </w:rPr>
        <w:t>6</w:t>
      </w:r>
      <w:r w:rsidR="001660F6" w:rsidRPr="00A678E2">
        <w:rPr>
          <w:vertAlign w:val="superscript"/>
        </w:rPr>
        <w:t xml:space="preserve"> </w:t>
      </w:r>
      <w:r w:rsidR="001660F6" w:rsidRPr="00A678E2">
        <w:t>cells</w:t>
      </w:r>
      <w:r w:rsidR="003F3A6F" w:rsidRPr="00A678E2">
        <w:t>/</w:t>
      </w:r>
      <w:proofErr w:type="spellStart"/>
      <w:r w:rsidR="003F3A6F" w:rsidRPr="00A678E2">
        <w:t>mL.</w:t>
      </w:r>
      <w:proofErr w:type="spellEnd"/>
      <w:r w:rsidR="00955208" w:rsidRPr="00A678E2">
        <w:t xml:space="preserve"> </w:t>
      </w:r>
      <w:r w:rsidR="00B739D1" w:rsidRPr="00A678E2">
        <w:t xml:space="preserve">Transfer 100 µL </w:t>
      </w:r>
      <w:r w:rsidR="001660F6" w:rsidRPr="00A678E2">
        <w:t xml:space="preserve">of </w:t>
      </w:r>
      <w:r w:rsidR="00152FD0" w:rsidRPr="00A678E2">
        <w:t xml:space="preserve">prepared </w:t>
      </w:r>
      <w:r w:rsidR="00502360" w:rsidRPr="00A678E2">
        <w:t xml:space="preserve">T cells and 100 µL </w:t>
      </w:r>
      <w:r w:rsidR="001660F6" w:rsidRPr="00A678E2">
        <w:t xml:space="preserve">of </w:t>
      </w:r>
      <w:r w:rsidR="00502360" w:rsidRPr="00A678E2">
        <w:t>tumor cells into each upper well for all sample conditions.</w:t>
      </w:r>
    </w:p>
    <w:p w14:paraId="64C1426B" w14:textId="77777777" w:rsidR="00502360" w:rsidRPr="00A678E2" w:rsidRDefault="00502360" w:rsidP="00A678E2"/>
    <w:p w14:paraId="602994E2" w14:textId="63B3F65C" w:rsidR="00502360" w:rsidRPr="00A678E2" w:rsidRDefault="00502360" w:rsidP="00A678E2">
      <w:r w:rsidRPr="00A678E2">
        <w:t>5.</w:t>
      </w:r>
      <w:r w:rsidR="00955208" w:rsidRPr="00A678E2">
        <w:t>10</w:t>
      </w:r>
      <w:r w:rsidRPr="00A678E2">
        <w:t xml:space="preserve">. Mix </w:t>
      </w:r>
      <w:r w:rsidR="005842D6" w:rsidRPr="00A678E2">
        <w:t xml:space="preserve">cells </w:t>
      </w:r>
      <w:r w:rsidR="000B1C8B" w:rsidRPr="00A678E2">
        <w:t xml:space="preserve">thoroughly </w:t>
      </w:r>
      <w:r w:rsidR="005842D6" w:rsidRPr="00A678E2">
        <w:t>in the upper well and incubate</w:t>
      </w:r>
      <w:r w:rsidR="00E021F3" w:rsidRPr="00A678E2">
        <w:t xml:space="preserve"> at 37 °C</w:t>
      </w:r>
      <w:r w:rsidR="005842D6" w:rsidRPr="00A678E2">
        <w:t xml:space="preserve"> for 3 days. </w:t>
      </w:r>
    </w:p>
    <w:p w14:paraId="5E42E84B" w14:textId="77777777" w:rsidR="005842D6" w:rsidRPr="00A678E2" w:rsidRDefault="005842D6" w:rsidP="00A678E2"/>
    <w:p w14:paraId="114C2A8B" w14:textId="1C99DED5" w:rsidR="00B81EDF" w:rsidRPr="00A678E2" w:rsidRDefault="00955208" w:rsidP="00A678E2">
      <w:r w:rsidRPr="00A678E2">
        <w:t xml:space="preserve">5.11. </w:t>
      </w:r>
      <w:r w:rsidR="005842D6" w:rsidRPr="00A678E2">
        <w:t>On day 11,</w:t>
      </w:r>
      <w:r w:rsidR="000B1C8B" w:rsidRPr="00A678E2">
        <w:t xml:space="preserve"> mix cells</w:t>
      </w:r>
      <w:r w:rsidR="004A227B" w:rsidRPr="00A678E2">
        <w:t xml:space="preserve"> in the upper </w:t>
      </w:r>
      <w:r w:rsidR="005979C7" w:rsidRPr="00A678E2">
        <w:t>chamber</w:t>
      </w:r>
      <w:r w:rsidR="004A227B" w:rsidRPr="00A678E2">
        <w:t xml:space="preserve"> and transfer to 1.5 mL </w:t>
      </w:r>
      <w:r w:rsidR="009B4A20" w:rsidRPr="00A678E2">
        <w:t xml:space="preserve">microcentrifuge </w:t>
      </w:r>
      <w:r w:rsidR="004A227B" w:rsidRPr="00A678E2">
        <w:t>tubes.</w:t>
      </w:r>
      <w:r w:rsidRPr="00A678E2">
        <w:t xml:space="preserve"> </w:t>
      </w:r>
      <w:r w:rsidR="00B81EDF" w:rsidRPr="00A678E2">
        <w:t>Wash upper wells with 200 µL</w:t>
      </w:r>
      <w:r w:rsidR="001660F6" w:rsidRPr="00A678E2">
        <w:t xml:space="preserve"> of</w:t>
      </w:r>
      <w:r w:rsidR="00B81EDF" w:rsidRPr="00A678E2">
        <w:t xml:space="preserve"> </w:t>
      </w:r>
      <w:r w:rsidR="00B44977" w:rsidRPr="00A678E2">
        <w:t xml:space="preserve">PBS and transfer remaining cells into the </w:t>
      </w:r>
      <w:r w:rsidR="009B4A20" w:rsidRPr="00A678E2">
        <w:t xml:space="preserve">microcentrifuge </w:t>
      </w:r>
      <w:r w:rsidR="00B44977" w:rsidRPr="00A678E2">
        <w:t>tubes.</w:t>
      </w:r>
    </w:p>
    <w:p w14:paraId="549BEA01" w14:textId="77777777" w:rsidR="00B44977" w:rsidRPr="00A678E2" w:rsidRDefault="00B44977" w:rsidP="00A678E2"/>
    <w:p w14:paraId="27E8FE3B" w14:textId="4F304DEE" w:rsidR="00B44977" w:rsidRPr="00A678E2" w:rsidRDefault="00B44977" w:rsidP="00A678E2">
      <w:r w:rsidRPr="00A678E2">
        <w:t>5.</w:t>
      </w:r>
      <w:r w:rsidR="00955208" w:rsidRPr="00A678E2">
        <w:t>12</w:t>
      </w:r>
      <w:r w:rsidRPr="00A678E2">
        <w:t xml:space="preserve">. </w:t>
      </w:r>
      <w:r w:rsidR="00224DEB" w:rsidRPr="00A678E2">
        <w:t xml:space="preserve">Spin down cells at 300 x </w:t>
      </w:r>
      <w:r w:rsidR="00224DEB" w:rsidRPr="00A678E2">
        <w:rPr>
          <w:i/>
          <w:iCs/>
        </w:rPr>
        <w:t>g</w:t>
      </w:r>
      <w:r w:rsidR="00224DEB" w:rsidRPr="00A678E2">
        <w:t xml:space="preserve"> at 4</w:t>
      </w:r>
      <w:r w:rsidR="001660F6" w:rsidRPr="00A678E2">
        <w:t xml:space="preserve"> °</w:t>
      </w:r>
      <w:r w:rsidR="00224DEB" w:rsidRPr="00A678E2">
        <w:t>C for 5 min and aspirate supernatants.</w:t>
      </w:r>
      <w:r w:rsidR="00E90300" w:rsidRPr="00A678E2">
        <w:t xml:space="preserve"> Conduct T cell proliferation assay as described in </w:t>
      </w:r>
      <w:r w:rsidR="001660F6" w:rsidRPr="00A678E2">
        <w:t>steps</w:t>
      </w:r>
      <w:r w:rsidR="00E90300" w:rsidRPr="00A678E2">
        <w:t xml:space="preserve"> 4.</w:t>
      </w:r>
      <w:r w:rsidR="00955208" w:rsidRPr="00A678E2">
        <w:t>4</w:t>
      </w:r>
      <w:r w:rsidR="00E90300" w:rsidRPr="00A678E2">
        <w:t>-4.</w:t>
      </w:r>
      <w:r w:rsidR="00955208" w:rsidRPr="00A678E2">
        <w:t>9</w:t>
      </w:r>
      <w:r w:rsidR="00E90300" w:rsidRPr="00A678E2">
        <w:t>.</w:t>
      </w:r>
    </w:p>
    <w:p w14:paraId="7D8D83FE" w14:textId="77777777" w:rsidR="001660F6" w:rsidRPr="00A678E2" w:rsidRDefault="001660F6" w:rsidP="00A678E2"/>
    <w:p w14:paraId="18946474" w14:textId="33F10E89" w:rsidR="0067391F" w:rsidRPr="00A678E2" w:rsidRDefault="0011144A" w:rsidP="00A678E2">
      <w:pPr>
        <w:rPr>
          <w:bCs/>
        </w:rPr>
      </w:pPr>
      <w:r w:rsidRPr="00A678E2">
        <w:rPr>
          <w:bCs/>
        </w:rPr>
        <w:t xml:space="preserve">NOTE: </w:t>
      </w:r>
      <w:r w:rsidR="00F1628C" w:rsidRPr="00A678E2">
        <w:rPr>
          <w:bCs/>
        </w:rPr>
        <w:t>JeKo-1</w:t>
      </w:r>
      <w:r w:rsidR="00A05342" w:rsidRPr="00A678E2">
        <w:rPr>
          <w:bCs/>
        </w:rPr>
        <w:t>-</w:t>
      </w:r>
      <w:r w:rsidR="00827299" w:rsidRPr="00A678E2">
        <w:rPr>
          <w:bCs/>
        </w:rPr>
        <w:t xml:space="preserve">polarized M2-like macrophages </w:t>
      </w:r>
      <w:r w:rsidR="00A05342" w:rsidRPr="00A678E2">
        <w:rPr>
          <w:bCs/>
        </w:rPr>
        <w:t>can</w:t>
      </w:r>
      <w:r w:rsidR="00827299" w:rsidRPr="00A678E2">
        <w:rPr>
          <w:bCs/>
        </w:rPr>
        <w:t xml:space="preserve"> suppress antigen-specific T cell proliferation in a contact-independent manner</w:t>
      </w:r>
      <w:r w:rsidR="00605F2B" w:rsidRPr="00A678E2">
        <w:rPr>
          <w:bCs/>
        </w:rPr>
        <w:t xml:space="preserve">. Other tumor models </w:t>
      </w:r>
      <w:r w:rsidR="00A05342" w:rsidRPr="00A678E2">
        <w:rPr>
          <w:bCs/>
        </w:rPr>
        <w:t>can</w:t>
      </w:r>
      <w:r w:rsidR="00605F2B" w:rsidRPr="00A678E2">
        <w:rPr>
          <w:bCs/>
        </w:rPr>
        <w:t xml:space="preserve"> be tested as needed.</w:t>
      </w:r>
    </w:p>
    <w:p w14:paraId="0A450F6B" w14:textId="77777777" w:rsidR="00EB0194" w:rsidRPr="00A678E2" w:rsidRDefault="00EB0194" w:rsidP="00A678E2"/>
    <w:p w14:paraId="70F1976B" w14:textId="3986BD9B" w:rsidR="00D21D82" w:rsidRPr="00CA0357" w:rsidRDefault="00687C1B" w:rsidP="00A678E2">
      <w:pPr>
        <w:pBdr>
          <w:top w:val="nil"/>
          <w:left w:val="nil"/>
          <w:bottom w:val="nil"/>
          <w:right w:val="nil"/>
          <w:between w:val="nil"/>
        </w:pBdr>
        <w:rPr>
          <w:b/>
          <w:highlight w:val="yellow"/>
        </w:rPr>
      </w:pPr>
      <w:r w:rsidRPr="00CA0357">
        <w:rPr>
          <w:b/>
          <w:highlight w:val="yellow"/>
        </w:rPr>
        <w:t xml:space="preserve">6. </w:t>
      </w:r>
      <w:r w:rsidR="00362007" w:rsidRPr="00CA0357">
        <w:rPr>
          <w:b/>
          <w:highlight w:val="yellow"/>
        </w:rPr>
        <w:t xml:space="preserve">Establishment of xenograft model </w:t>
      </w:r>
      <w:r w:rsidR="008141B5" w:rsidRPr="00CA0357">
        <w:rPr>
          <w:b/>
          <w:highlight w:val="yellow"/>
        </w:rPr>
        <w:t xml:space="preserve">with both human </w:t>
      </w:r>
      <w:r w:rsidR="008141B5" w:rsidRPr="00CA0357">
        <w:rPr>
          <w:b/>
          <w:bCs/>
          <w:highlight w:val="yellow"/>
        </w:rPr>
        <w:t>macrophage</w:t>
      </w:r>
      <w:r w:rsidR="00A05342" w:rsidRPr="00CA0357">
        <w:rPr>
          <w:b/>
          <w:bCs/>
          <w:highlight w:val="yellow"/>
        </w:rPr>
        <w:t>s</w:t>
      </w:r>
      <w:r w:rsidR="008141B5" w:rsidRPr="00CA0357">
        <w:rPr>
          <w:b/>
          <w:highlight w:val="yellow"/>
        </w:rPr>
        <w:t xml:space="preserve"> and tumor in NSG mice </w:t>
      </w:r>
    </w:p>
    <w:p w14:paraId="0C1046E3" w14:textId="77777777" w:rsidR="00D21D82" w:rsidRPr="00CA0357" w:rsidRDefault="00D21D82" w:rsidP="00A678E2">
      <w:pPr>
        <w:pBdr>
          <w:top w:val="nil"/>
          <w:left w:val="nil"/>
          <w:bottom w:val="nil"/>
          <w:right w:val="nil"/>
          <w:between w:val="nil"/>
        </w:pBdr>
        <w:rPr>
          <w:highlight w:val="yellow"/>
        </w:rPr>
      </w:pPr>
    </w:p>
    <w:p w14:paraId="4A774412" w14:textId="31B8C08F" w:rsidR="008141B5" w:rsidRPr="00CA0357" w:rsidRDefault="008141B5" w:rsidP="00A678E2">
      <w:pPr>
        <w:pBdr>
          <w:top w:val="nil"/>
          <w:left w:val="nil"/>
          <w:bottom w:val="nil"/>
          <w:right w:val="nil"/>
          <w:between w:val="nil"/>
        </w:pBdr>
        <w:rPr>
          <w:highlight w:val="yellow"/>
        </w:rPr>
      </w:pPr>
      <w:r w:rsidRPr="00CA0357">
        <w:rPr>
          <w:highlight w:val="yellow"/>
        </w:rPr>
        <w:t xml:space="preserve">6.1. </w:t>
      </w:r>
      <w:r w:rsidR="00503AFE" w:rsidRPr="00CA0357">
        <w:rPr>
          <w:highlight w:val="yellow"/>
        </w:rPr>
        <w:t xml:space="preserve">Isolate </w:t>
      </w:r>
      <w:r w:rsidR="00575BBC" w:rsidRPr="00CA0357">
        <w:rPr>
          <w:highlight w:val="yellow"/>
        </w:rPr>
        <w:t xml:space="preserve">1 </w:t>
      </w:r>
      <w:r w:rsidR="00A05342" w:rsidRPr="00CA0357">
        <w:rPr>
          <w:highlight w:val="yellow"/>
        </w:rPr>
        <w:t>x 10</w:t>
      </w:r>
      <w:r w:rsidR="00A05342" w:rsidRPr="00CA0357">
        <w:rPr>
          <w:highlight w:val="yellow"/>
          <w:vertAlign w:val="superscript"/>
        </w:rPr>
        <w:t>7</w:t>
      </w:r>
      <w:r w:rsidR="00575BBC" w:rsidRPr="00CA0357">
        <w:rPr>
          <w:highlight w:val="yellow"/>
          <w:vertAlign w:val="superscript"/>
        </w:rPr>
        <w:t xml:space="preserve"> </w:t>
      </w:r>
      <w:r w:rsidR="00575BBC" w:rsidRPr="00CA0357">
        <w:rPr>
          <w:highlight w:val="yellow"/>
        </w:rPr>
        <w:t xml:space="preserve">human classical monocytes and confirm </w:t>
      </w:r>
      <w:r w:rsidR="00855437" w:rsidRPr="00CA0357">
        <w:rPr>
          <w:highlight w:val="yellow"/>
        </w:rPr>
        <w:t>purity by flow cytometry as described in step</w:t>
      </w:r>
      <w:r w:rsidR="001660F6" w:rsidRPr="00CA0357">
        <w:rPr>
          <w:highlight w:val="yellow"/>
        </w:rPr>
        <w:t>s</w:t>
      </w:r>
      <w:r w:rsidR="00855437" w:rsidRPr="00CA0357">
        <w:rPr>
          <w:highlight w:val="yellow"/>
        </w:rPr>
        <w:t xml:space="preserve"> 1.1-1.</w:t>
      </w:r>
      <w:r w:rsidR="00955208" w:rsidRPr="00CA0357">
        <w:rPr>
          <w:highlight w:val="yellow"/>
        </w:rPr>
        <w:t>10</w:t>
      </w:r>
      <w:r w:rsidR="00855437" w:rsidRPr="00CA0357">
        <w:rPr>
          <w:highlight w:val="yellow"/>
        </w:rPr>
        <w:t>.</w:t>
      </w:r>
      <w:r w:rsidR="001660F6" w:rsidRPr="00CA0357">
        <w:rPr>
          <w:highlight w:val="yellow"/>
        </w:rPr>
        <w:t xml:space="preserve"> Use NSG mice engrafted with JeKo-1 alone as a control to confirm pro-tumoral effects of M2-like macrophages</w:t>
      </w:r>
      <w:r w:rsidR="00A678E2" w:rsidRPr="00CA0357">
        <w:rPr>
          <w:highlight w:val="yellow"/>
        </w:rPr>
        <w:t>,</w:t>
      </w:r>
      <w:r w:rsidR="001660F6" w:rsidRPr="00CA0357">
        <w:rPr>
          <w:highlight w:val="yellow"/>
        </w:rPr>
        <w:t xml:space="preserve"> as illustrated in </w:t>
      </w:r>
      <w:r w:rsidR="001660F6" w:rsidRPr="00CA0357">
        <w:rPr>
          <w:b/>
          <w:bCs/>
          <w:highlight w:val="yellow"/>
        </w:rPr>
        <w:t>Figure 2</w:t>
      </w:r>
      <w:r w:rsidR="001660F6" w:rsidRPr="00CA0357">
        <w:rPr>
          <w:highlight w:val="yellow"/>
        </w:rPr>
        <w:t>.</w:t>
      </w:r>
    </w:p>
    <w:p w14:paraId="3BC8098E" w14:textId="77777777" w:rsidR="001660F6" w:rsidRPr="00CA0357" w:rsidRDefault="001660F6" w:rsidP="00A678E2">
      <w:pPr>
        <w:pBdr>
          <w:top w:val="nil"/>
          <w:left w:val="nil"/>
          <w:bottom w:val="nil"/>
          <w:right w:val="nil"/>
          <w:between w:val="nil"/>
        </w:pBdr>
        <w:rPr>
          <w:highlight w:val="yellow"/>
        </w:rPr>
      </w:pPr>
    </w:p>
    <w:p w14:paraId="20114E5D" w14:textId="2F2CC9AD" w:rsidR="00855437" w:rsidRPr="00CA0357" w:rsidRDefault="00617C00" w:rsidP="00A678E2">
      <w:pPr>
        <w:pBdr>
          <w:top w:val="nil"/>
          <w:left w:val="nil"/>
          <w:bottom w:val="nil"/>
          <w:right w:val="nil"/>
          <w:between w:val="nil"/>
        </w:pBdr>
        <w:rPr>
          <w:highlight w:val="yellow"/>
        </w:rPr>
      </w:pPr>
      <w:r w:rsidRPr="00CA0357">
        <w:rPr>
          <w:highlight w:val="yellow"/>
        </w:rPr>
        <w:t xml:space="preserve">NOTE: </w:t>
      </w:r>
      <w:r w:rsidR="002D44C1" w:rsidRPr="00CA0357">
        <w:rPr>
          <w:highlight w:val="yellow"/>
        </w:rPr>
        <w:t xml:space="preserve">This protocol engrafts </w:t>
      </w:r>
      <w:r w:rsidR="007C2F4D" w:rsidRPr="00CA0357">
        <w:rPr>
          <w:highlight w:val="yellow"/>
        </w:rPr>
        <w:t xml:space="preserve">NSG </w:t>
      </w:r>
      <w:r w:rsidR="002D44C1" w:rsidRPr="00CA0357">
        <w:rPr>
          <w:highlight w:val="yellow"/>
        </w:rPr>
        <w:t xml:space="preserve">mice with 5 </w:t>
      </w:r>
      <w:r w:rsidR="00A05342" w:rsidRPr="00CA0357">
        <w:rPr>
          <w:highlight w:val="yellow"/>
        </w:rPr>
        <w:t>x 10</w:t>
      </w:r>
      <w:r w:rsidR="00A05342" w:rsidRPr="00CA0357">
        <w:rPr>
          <w:highlight w:val="yellow"/>
          <w:vertAlign w:val="superscript"/>
        </w:rPr>
        <w:t>5</w:t>
      </w:r>
      <w:r w:rsidR="002D44C1" w:rsidRPr="00CA0357">
        <w:rPr>
          <w:highlight w:val="yellow"/>
        </w:rPr>
        <w:t xml:space="preserve"> human macrophages</w:t>
      </w:r>
      <w:r w:rsidR="007C2F4D" w:rsidRPr="00CA0357">
        <w:rPr>
          <w:highlight w:val="yellow"/>
        </w:rPr>
        <w:t xml:space="preserve"> subcutaneously</w:t>
      </w:r>
      <w:r w:rsidR="002D44C1" w:rsidRPr="00CA0357">
        <w:rPr>
          <w:highlight w:val="yellow"/>
        </w:rPr>
        <w:t xml:space="preserve">. </w:t>
      </w:r>
      <w:r w:rsidR="00AC43AB" w:rsidRPr="00CA0357">
        <w:rPr>
          <w:highlight w:val="yellow"/>
        </w:rPr>
        <w:t xml:space="preserve">Macrophage recovery after detaching on day 7 is approximately 50%. </w:t>
      </w:r>
      <w:r w:rsidR="00C37DAC" w:rsidRPr="00CA0357">
        <w:rPr>
          <w:highlight w:val="yellow"/>
        </w:rPr>
        <w:t>Users can adjust cell numbers accordingly</w:t>
      </w:r>
      <w:r w:rsidR="003C2EAE" w:rsidRPr="00CA0357">
        <w:rPr>
          <w:highlight w:val="yellow"/>
        </w:rPr>
        <w:t xml:space="preserve"> and make sure to prepare extra cells</w:t>
      </w:r>
      <w:r w:rsidR="00C37DAC" w:rsidRPr="00CA0357">
        <w:rPr>
          <w:highlight w:val="yellow"/>
        </w:rPr>
        <w:t xml:space="preserve">. </w:t>
      </w:r>
    </w:p>
    <w:p w14:paraId="782502FF" w14:textId="77777777" w:rsidR="001660F6" w:rsidRPr="00CA0357" w:rsidRDefault="001660F6" w:rsidP="00A678E2">
      <w:pPr>
        <w:pBdr>
          <w:top w:val="nil"/>
          <w:left w:val="nil"/>
          <w:bottom w:val="nil"/>
          <w:right w:val="nil"/>
          <w:between w:val="nil"/>
        </w:pBdr>
        <w:rPr>
          <w:highlight w:val="yellow"/>
        </w:rPr>
      </w:pPr>
    </w:p>
    <w:p w14:paraId="0EB04A1C" w14:textId="342ACB33" w:rsidR="009F6A60" w:rsidRPr="00CA0357" w:rsidRDefault="00855437" w:rsidP="00A678E2">
      <w:pPr>
        <w:pBdr>
          <w:top w:val="nil"/>
          <w:left w:val="nil"/>
          <w:bottom w:val="nil"/>
          <w:right w:val="nil"/>
          <w:between w:val="nil"/>
        </w:pBdr>
        <w:rPr>
          <w:highlight w:val="yellow"/>
        </w:rPr>
      </w:pPr>
      <w:r w:rsidRPr="00CA0357">
        <w:rPr>
          <w:highlight w:val="yellow"/>
        </w:rPr>
        <w:t>6.2</w:t>
      </w:r>
      <w:r w:rsidR="009F6A60" w:rsidRPr="00CA0357">
        <w:rPr>
          <w:highlight w:val="yellow"/>
        </w:rPr>
        <w:t xml:space="preserve">. Spin down isolated monocytes at 300 x </w:t>
      </w:r>
      <w:r w:rsidR="009F6A60" w:rsidRPr="00CA0357">
        <w:rPr>
          <w:i/>
          <w:highlight w:val="yellow"/>
        </w:rPr>
        <w:t>g</w:t>
      </w:r>
      <w:r w:rsidR="009F6A60" w:rsidRPr="00CA0357">
        <w:rPr>
          <w:highlight w:val="yellow"/>
        </w:rPr>
        <w:t xml:space="preserve"> at 4</w:t>
      </w:r>
      <w:r w:rsidR="001660F6" w:rsidRPr="00CA0357">
        <w:rPr>
          <w:highlight w:val="yellow"/>
        </w:rPr>
        <w:t xml:space="preserve"> °</w:t>
      </w:r>
      <w:r w:rsidR="009F6A60" w:rsidRPr="00CA0357">
        <w:rPr>
          <w:highlight w:val="yellow"/>
        </w:rPr>
        <w:t>C for 5 min and aspirate supernatants.</w:t>
      </w:r>
      <w:r w:rsidR="00955208" w:rsidRPr="00CA0357">
        <w:rPr>
          <w:highlight w:val="yellow"/>
        </w:rPr>
        <w:t xml:space="preserve"> </w:t>
      </w:r>
      <w:r w:rsidR="009F6A60" w:rsidRPr="00CA0357">
        <w:rPr>
          <w:highlight w:val="yellow"/>
        </w:rPr>
        <w:t xml:space="preserve">Resuspend cells in cell culture media to reach </w:t>
      </w:r>
      <w:r w:rsidR="00A678E2" w:rsidRPr="00CA0357">
        <w:rPr>
          <w:highlight w:val="yellow"/>
        </w:rPr>
        <w:t xml:space="preserve">a </w:t>
      </w:r>
      <w:r w:rsidR="009F6A60" w:rsidRPr="00CA0357">
        <w:rPr>
          <w:highlight w:val="yellow"/>
        </w:rPr>
        <w:t xml:space="preserve">final concentration of 1 </w:t>
      </w:r>
      <w:r w:rsidR="00A07222" w:rsidRPr="00CA0357">
        <w:rPr>
          <w:highlight w:val="yellow"/>
        </w:rPr>
        <w:t>x 10</w:t>
      </w:r>
      <w:r w:rsidR="00A07222" w:rsidRPr="00CA0357">
        <w:rPr>
          <w:highlight w:val="yellow"/>
          <w:vertAlign w:val="superscript"/>
        </w:rPr>
        <w:t>6</w:t>
      </w:r>
      <w:r w:rsidR="001660F6" w:rsidRPr="00CA0357">
        <w:rPr>
          <w:highlight w:val="yellow"/>
          <w:vertAlign w:val="superscript"/>
        </w:rPr>
        <w:t xml:space="preserve"> </w:t>
      </w:r>
      <w:r w:rsidR="001660F6" w:rsidRPr="00CA0357">
        <w:rPr>
          <w:highlight w:val="yellow"/>
        </w:rPr>
        <w:t>cells</w:t>
      </w:r>
      <w:r w:rsidR="009F6A60" w:rsidRPr="00CA0357">
        <w:rPr>
          <w:highlight w:val="yellow"/>
        </w:rPr>
        <w:t>/</w:t>
      </w:r>
      <w:proofErr w:type="spellStart"/>
      <w:r w:rsidR="009F6A60" w:rsidRPr="00CA0357">
        <w:rPr>
          <w:highlight w:val="yellow"/>
        </w:rPr>
        <w:t>mL.</w:t>
      </w:r>
      <w:proofErr w:type="spellEnd"/>
      <w:r w:rsidR="009F6A60" w:rsidRPr="00CA0357">
        <w:rPr>
          <w:highlight w:val="yellow"/>
        </w:rPr>
        <w:t xml:space="preserve"> </w:t>
      </w:r>
    </w:p>
    <w:p w14:paraId="2E9F4583" w14:textId="77777777" w:rsidR="00D21D82" w:rsidRPr="00CA0357" w:rsidRDefault="00D21D82" w:rsidP="00A678E2">
      <w:pPr>
        <w:pBdr>
          <w:top w:val="nil"/>
          <w:left w:val="nil"/>
          <w:bottom w:val="nil"/>
          <w:right w:val="nil"/>
          <w:between w:val="nil"/>
        </w:pBdr>
        <w:rPr>
          <w:highlight w:val="yellow"/>
        </w:rPr>
      </w:pPr>
    </w:p>
    <w:p w14:paraId="68D33C70" w14:textId="408E1570" w:rsidR="00EE7927" w:rsidRPr="00CA0357" w:rsidRDefault="00EE7927" w:rsidP="00A678E2">
      <w:pPr>
        <w:pBdr>
          <w:top w:val="nil"/>
          <w:left w:val="nil"/>
          <w:bottom w:val="nil"/>
          <w:right w:val="nil"/>
          <w:between w:val="nil"/>
        </w:pBdr>
        <w:rPr>
          <w:highlight w:val="yellow"/>
        </w:rPr>
      </w:pPr>
      <w:r w:rsidRPr="00CA0357">
        <w:rPr>
          <w:highlight w:val="yellow"/>
        </w:rPr>
        <w:lastRenderedPageBreak/>
        <w:t>6.</w:t>
      </w:r>
      <w:r w:rsidR="00955208" w:rsidRPr="00CA0357">
        <w:rPr>
          <w:highlight w:val="yellow"/>
        </w:rPr>
        <w:t>3</w:t>
      </w:r>
      <w:r w:rsidRPr="00CA0357">
        <w:rPr>
          <w:highlight w:val="yellow"/>
        </w:rPr>
        <w:t xml:space="preserve">. Add human recombinant GM-CSF to reach </w:t>
      </w:r>
      <w:r w:rsidR="001660F6" w:rsidRPr="00CA0357">
        <w:rPr>
          <w:highlight w:val="yellow"/>
        </w:rPr>
        <w:t xml:space="preserve">a </w:t>
      </w:r>
      <w:r w:rsidRPr="00CA0357">
        <w:rPr>
          <w:highlight w:val="yellow"/>
        </w:rPr>
        <w:t>final concentration of 10 ng/mL and mix well.</w:t>
      </w:r>
      <w:r w:rsidR="00955208" w:rsidRPr="00CA0357">
        <w:rPr>
          <w:highlight w:val="yellow"/>
        </w:rPr>
        <w:t xml:space="preserve"> </w:t>
      </w:r>
      <w:r w:rsidRPr="00CA0357">
        <w:rPr>
          <w:highlight w:val="yellow"/>
        </w:rPr>
        <w:t>Transfer monocytes into a T</w:t>
      </w:r>
      <w:r w:rsidR="002B0AA7" w:rsidRPr="00CA0357">
        <w:rPr>
          <w:highlight w:val="yellow"/>
        </w:rPr>
        <w:t xml:space="preserve">25 tissue culture flask and incubate </w:t>
      </w:r>
      <w:r w:rsidR="001660F6" w:rsidRPr="00CA0357">
        <w:rPr>
          <w:highlight w:val="yellow"/>
        </w:rPr>
        <w:t xml:space="preserve">the </w:t>
      </w:r>
      <w:r w:rsidR="002B0AA7" w:rsidRPr="00CA0357">
        <w:rPr>
          <w:highlight w:val="yellow"/>
        </w:rPr>
        <w:t>cells at 37</w:t>
      </w:r>
      <w:r w:rsidR="001660F6" w:rsidRPr="00CA0357">
        <w:rPr>
          <w:highlight w:val="yellow"/>
        </w:rPr>
        <w:t xml:space="preserve"> °</w:t>
      </w:r>
      <w:r w:rsidR="002B0AA7" w:rsidRPr="00CA0357">
        <w:rPr>
          <w:highlight w:val="yellow"/>
        </w:rPr>
        <w:t>C for 7 days.</w:t>
      </w:r>
    </w:p>
    <w:p w14:paraId="66740287" w14:textId="77777777" w:rsidR="002B0AA7" w:rsidRPr="00CA0357" w:rsidRDefault="002B0AA7" w:rsidP="00A678E2">
      <w:pPr>
        <w:pBdr>
          <w:top w:val="nil"/>
          <w:left w:val="nil"/>
          <w:bottom w:val="nil"/>
          <w:right w:val="nil"/>
          <w:between w:val="nil"/>
        </w:pBdr>
        <w:rPr>
          <w:highlight w:val="yellow"/>
        </w:rPr>
      </w:pPr>
    </w:p>
    <w:p w14:paraId="0445E840" w14:textId="07403E95" w:rsidR="00A052D8" w:rsidRPr="00CA0357" w:rsidRDefault="002B0AA7" w:rsidP="00A678E2">
      <w:pPr>
        <w:pBdr>
          <w:top w:val="nil"/>
          <w:left w:val="nil"/>
          <w:bottom w:val="nil"/>
          <w:right w:val="nil"/>
          <w:between w:val="nil"/>
        </w:pBdr>
        <w:rPr>
          <w:highlight w:val="yellow"/>
        </w:rPr>
      </w:pPr>
      <w:r w:rsidRPr="00CA0357">
        <w:rPr>
          <w:highlight w:val="yellow"/>
        </w:rPr>
        <w:t>6.</w:t>
      </w:r>
      <w:r w:rsidR="00955208" w:rsidRPr="00CA0357">
        <w:rPr>
          <w:highlight w:val="yellow"/>
        </w:rPr>
        <w:t>4</w:t>
      </w:r>
      <w:r w:rsidRPr="00CA0357">
        <w:rPr>
          <w:highlight w:val="yellow"/>
        </w:rPr>
        <w:t xml:space="preserve">. </w:t>
      </w:r>
      <w:r w:rsidR="00BD4DED" w:rsidRPr="00CA0357">
        <w:rPr>
          <w:highlight w:val="yellow"/>
        </w:rPr>
        <w:t xml:space="preserve">On day 7, </w:t>
      </w:r>
      <w:r w:rsidR="00F827CD" w:rsidRPr="00CA0357">
        <w:rPr>
          <w:highlight w:val="yellow"/>
        </w:rPr>
        <w:t>v</w:t>
      </w:r>
      <w:r w:rsidR="00313B31" w:rsidRPr="00CA0357">
        <w:rPr>
          <w:highlight w:val="yellow"/>
        </w:rPr>
        <w:t xml:space="preserve">igorously </w:t>
      </w:r>
      <w:r w:rsidR="001660F6" w:rsidRPr="00CA0357">
        <w:rPr>
          <w:highlight w:val="yellow"/>
        </w:rPr>
        <w:t xml:space="preserve">pipette cells on ice every 10 min and check cells under a </w:t>
      </w:r>
      <w:r w:rsidR="0022012E" w:rsidRPr="00CA0357">
        <w:rPr>
          <w:highlight w:val="yellow"/>
        </w:rPr>
        <w:t xml:space="preserve">microscope </w:t>
      </w:r>
      <w:r w:rsidR="00F827CD" w:rsidRPr="00CA0357">
        <w:rPr>
          <w:highlight w:val="yellow"/>
        </w:rPr>
        <w:t>until most</w:t>
      </w:r>
      <w:r w:rsidR="0022012E" w:rsidRPr="00CA0357">
        <w:rPr>
          <w:highlight w:val="yellow"/>
        </w:rPr>
        <w:t xml:space="preserve"> macrophages are detached.</w:t>
      </w:r>
      <w:r w:rsidR="00955208" w:rsidRPr="00CA0357">
        <w:rPr>
          <w:highlight w:val="yellow"/>
        </w:rPr>
        <w:t xml:space="preserve"> </w:t>
      </w:r>
      <w:r w:rsidR="0022012E" w:rsidRPr="00CA0357">
        <w:rPr>
          <w:highlight w:val="yellow"/>
        </w:rPr>
        <w:t>Transfer cells in</w:t>
      </w:r>
      <w:r w:rsidR="00A052D8" w:rsidRPr="00CA0357">
        <w:rPr>
          <w:highlight w:val="yellow"/>
        </w:rPr>
        <w:t xml:space="preserve">to a 15 mL </w:t>
      </w:r>
      <w:r w:rsidR="00C71582" w:rsidRPr="00CA0357">
        <w:rPr>
          <w:highlight w:val="yellow"/>
        </w:rPr>
        <w:t xml:space="preserve">conical </w:t>
      </w:r>
      <w:r w:rsidR="00A052D8" w:rsidRPr="00CA0357">
        <w:rPr>
          <w:highlight w:val="yellow"/>
        </w:rPr>
        <w:t>tube</w:t>
      </w:r>
      <w:r w:rsidR="00835A03" w:rsidRPr="00CA0357">
        <w:rPr>
          <w:highlight w:val="yellow"/>
        </w:rPr>
        <w:t xml:space="preserve"> on ice</w:t>
      </w:r>
      <w:r w:rsidR="00A052D8" w:rsidRPr="00CA0357">
        <w:rPr>
          <w:highlight w:val="yellow"/>
        </w:rPr>
        <w:t xml:space="preserve">, wash </w:t>
      </w:r>
      <w:r w:rsidR="001660F6" w:rsidRPr="00CA0357">
        <w:rPr>
          <w:highlight w:val="yellow"/>
        </w:rPr>
        <w:t xml:space="preserve">the </w:t>
      </w:r>
      <w:r w:rsidR="00A052D8" w:rsidRPr="00CA0357">
        <w:rPr>
          <w:highlight w:val="yellow"/>
        </w:rPr>
        <w:t>flask with ice-cold PBS</w:t>
      </w:r>
      <w:r w:rsidR="00686B3E" w:rsidRPr="00CA0357">
        <w:rPr>
          <w:highlight w:val="yellow"/>
        </w:rPr>
        <w:t xml:space="preserve"> to loosen the remaining cells</w:t>
      </w:r>
      <w:r w:rsidR="00A052D8" w:rsidRPr="00CA0357">
        <w:rPr>
          <w:highlight w:val="yellow"/>
        </w:rPr>
        <w:t xml:space="preserve">, and combine </w:t>
      </w:r>
      <w:r w:rsidR="001660F6" w:rsidRPr="00CA0357">
        <w:rPr>
          <w:highlight w:val="yellow"/>
        </w:rPr>
        <w:t xml:space="preserve">the </w:t>
      </w:r>
      <w:r w:rsidR="00A052D8" w:rsidRPr="00CA0357">
        <w:rPr>
          <w:highlight w:val="yellow"/>
        </w:rPr>
        <w:t>cells</w:t>
      </w:r>
      <w:r w:rsidR="00AD65F6" w:rsidRPr="00CA0357">
        <w:rPr>
          <w:highlight w:val="yellow"/>
        </w:rPr>
        <w:t xml:space="preserve"> in the </w:t>
      </w:r>
      <w:r w:rsidR="009B4A20" w:rsidRPr="00CA0357">
        <w:rPr>
          <w:highlight w:val="yellow"/>
        </w:rPr>
        <w:t xml:space="preserve">conical </w:t>
      </w:r>
      <w:r w:rsidR="00AD65F6" w:rsidRPr="00CA0357">
        <w:rPr>
          <w:highlight w:val="yellow"/>
        </w:rPr>
        <w:t>tube</w:t>
      </w:r>
      <w:r w:rsidR="00A052D8" w:rsidRPr="00CA0357">
        <w:rPr>
          <w:highlight w:val="yellow"/>
        </w:rPr>
        <w:t>.</w:t>
      </w:r>
    </w:p>
    <w:p w14:paraId="534186E1" w14:textId="77777777" w:rsidR="00AD65F6" w:rsidRPr="00CA0357" w:rsidRDefault="00AD65F6" w:rsidP="00A678E2">
      <w:pPr>
        <w:pBdr>
          <w:top w:val="nil"/>
          <w:left w:val="nil"/>
          <w:bottom w:val="nil"/>
          <w:right w:val="nil"/>
          <w:between w:val="nil"/>
        </w:pBdr>
        <w:rPr>
          <w:highlight w:val="yellow"/>
        </w:rPr>
      </w:pPr>
    </w:p>
    <w:p w14:paraId="72B95D85" w14:textId="453FC243" w:rsidR="00AD65F6" w:rsidRPr="00CA0357" w:rsidRDefault="00664472" w:rsidP="00A678E2">
      <w:pPr>
        <w:pBdr>
          <w:top w:val="nil"/>
          <w:left w:val="nil"/>
          <w:bottom w:val="nil"/>
          <w:right w:val="nil"/>
          <w:between w:val="nil"/>
        </w:pBdr>
        <w:rPr>
          <w:highlight w:val="yellow"/>
        </w:rPr>
      </w:pPr>
      <w:r w:rsidRPr="00CA0357">
        <w:rPr>
          <w:highlight w:val="yellow"/>
        </w:rPr>
        <w:t>6.</w:t>
      </w:r>
      <w:r w:rsidR="00955208" w:rsidRPr="00CA0357">
        <w:rPr>
          <w:highlight w:val="yellow"/>
        </w:rPr>
        <w:t>5</w:t>
      </w:r>
      <w:r w:rsidRPr="00CA0357">
        <w:rPr>
          <w:highlight w:val="yellow"/>
        </w:rPr>
        <w:t xml:space="preserve">. Count cells on </w:t>
      </w:r>
      <w:r w:rsidR="001660F6" w:rsidRPr="00CA0357">
        <w:rPr>
          <w:highlight w:val="yellow"/>
        </w:rPr>
        <w:t xml:space="preserve">the </w:t>
      </w:r>
      <w:r w:rsidRPr="00CA0357">
        <w:rPr>
          <w:highlight w:val="yellow"/>
        </w:rPr>
        <w:t>cell counter</w:t>
      </w:r>
      <w:r w:rsidR="00617C00" w:rsidRPr="00CA0357">
        <w:rPr>
          <w:highlight w:val="yellow"/>
        </w:rPr>
        <w:t>.</w:t>
      </w:r>
      <w:r w:rsidRPr="00CA0357">
        <w:rPr>
          <w:highlight w:val="yellow"/>
        </w:rPr>
        <w:t xml:space="preserve"> </w:t>
      </w:r>
      <w:r w:rsidR="00617C00" w:rsidRPr="00CA0357">
        <w:rPr>
          <w:highlight w:val="yellow"/>
        </w:rPr>
        <w:t>S</w:t>
      </w:r>
      <w:r w:rsidR="00384013" w:rsidRPr="00CA0357">
        <w:rPr>
          <w:highlight w:val="yellow"/>
        </w:rPr>
        <w:t xml:space="preserve">pin down </w:t>
      </w:r>
      <w:r w:rsidR="00617C00" w:rsidRPr="00CA0357">
        <w:rPr>
          <w:highlight w:val="yellow"/>
        </w:rPr>
        <w:t>cells</w:t>
      </w:r>
      <w:r w:rsidR="00384013" w:rsidRPr="00CA0357">
        <w:rPr>
          <w:highlight w:val="yellow"/>
        </w:rPr>
        <w:t xml:space="preserve"> at 300 x </w:t>
      </w:r>
      <w:r w:rsidR="00384013" w:rsidRPr="00CA0357">
        <w:rPr>
          <w:i/>
          <w:highlight w:val="yellow"/>
        </w:rPr>
        <w:t>g</w:t>
      </w:r>
      <w:r w:rsidR="00384013" w:rsidRPr="00CA0357">
        <w:rPr>
          <w:highlight w:val="yellow"/>
        </w:rPr>
        <w:t xml:space="preserve"> at 4</w:t>
      </w:r>
      <w:r w:rsidR="001660F6" w:rsidRPr="00CA0357">
        <w:rPr>
          <w:highlight w:val="yellow"/>
        </w:rPr>
        <w:t xml:space="preserve"> °</w:t>
      </w:r>
      <w:r w:rsidR="00384013" w:rsidRPr="00CA0357">
        <w:rPr>
          <w:highlight w:val="yellow"/>
        </w:rPr>
        <w:t>C for 5 min and aspirate supernatants</w:t>
      </w:r>
      <w:r w:rsidR="00617C00" w:rsidRPr="00CA0357">
        <w:rPr>
          <w:highlight w:val="yellow"/>
        </w:rPr>
        <w:t>.</w:t>
      </w:r>
    </w:p>
    <w:p w14:paraId="10A0EEB6" w14:textId="77777777" w:rsidR="00617C00" w:rsidRPr="00CA0357" w:rsidRDefault="00617C00" w:rsidP="00A678E2">
      <w:pPr>
        <w:pBdr>
          <w:top w:val="nil"/>
          <w:left w:val="nil"/>
          <w:bottom w:val="nil"/>
          <w:right w:val="nil"/>
          <w:between w:val="nil"/>
        </w:pBdr>
        <w:rPr>
          <w:highlight w:val="yellow"/>
        </w:rPr>
      </w:pPr>
    </w:p>
    <w:p w14:paraId="772D6C1F" w14:textId="0D066791" w:rsidR="008E1B0F" w:rsidRPr="00CA0357" w:rsidRDefault="00617C00" w:rsidP="00A678E2">
      <w:pPr>
        <w:pBdr>
          <w:top w:val="nil"/>
          <w:left w:val="nil"/>
          <w:bottom w:val="nil"/>
          <w:right w:val="nil"/>
          <w:between w:val="nil"/>
        </w:pBdr>
        <w:rPr>
          <w:highlight w:val="yellow"/>
        </w:rPr>
      </w:pPr>
      <w:r w:rsidRPr="00CA0357">
        <w:rPr>
          <w:highlight w:val="yellow"/>
        </w:rPr>
        <w:t>6.</w:t>
      </w:r>
      <w:r w:rsidR="00955208" w:rsidRPr="00CA0357">
        <w:rPr>
          <w:highlight w:val="yellow"/>
        </w:rPr>
        <w:t>6</w:t>
      </w:r>
      <w:r w:rsidRPr="00CA0357">
        <w:rPr>
          <w:highlight w:val="yellow"/>
        </w:rPr>
        <w:t xml:space="preserve">. </w:t>
      </w:r>
      <w:r w:rsidR="00835A03" w:rsidRPr="00CA0357">
        <w:rPr>
          <w:highlight w:val="yellow"/>
        </w:rPr>
        <w:t xml:space="preserve">Wash and resuspend cells with </w:t>
      </w:r>
      <w:r w:rsidR="008E1B0F" w:rsidRPr="00CA0357">
        <w:rPr>
          <w:highlight w:val="yellow"/>
        </w:rPr>
        <w:t>5 mL</w:t>
      </w:r>
      <w:r w:rsidR="001660F6" w:rsidRPr="00CA0357">
        <w:rPr>
          <w:highlight w:val="yellow"/>
        </w:rPr>
        <w:t xml:space="preserve"> of</w:t>
      </w:r>
      <w:r w:rsidR="008E1B0F" w:rsidRPr="00CA0357">
        <w:rPr>
          <w:highlight w:val="yellow"/>
        </w:rPr>
        <w:t xml:space="preserve"> </w:t>
      </w:r>
      <w:r w:rsidR="00835A03" w:rsidRPr="00CA0357">
        <w:rPr>
          <w:highlight w:val="yellow"/>
        </w:rPr>
        <w:t>ice-cold PBS</w:t>
      </w:r>
      <w:r w:rsidR="008E1B0F" w:rsidRPr="00CA0357">
        <w:rPr>
          <w:highlight w:val="yellow"/>
        </w:rPr>
        <w:t>.</w:t>
      </w:r>
      <w:r w:rsidR="00955208" w:rsidRPr="00CA0357">
        <w:rPr>
          <w:highlight w:val="yellow"/>
        </w:rPr>
        <w:t xml:space="preserve"> </w:t>
      </w:r>
      <w:r w:rsidR="008E1B0F" w:rsidRPr="00CA0357">
        <w:rPr>
          <w:highlight w:val="yellow"/>
        </w:rPr>
        <w:t xml:space="preserve">Spin down cells at 300 x </w:t>
      </w:r>
      <w:r w:rsidR="008E1B0F" w:rsidRPr="00CA0357">
        <w:rPr>
          <w:i/>
          <w:highlight w:val="yellow"/>
        </w:rPr>
        <w:t>g</w:t>
      </w:r>
      <w:r w:rsidR="008E1B0F" w:rsidRPr="00CA0357">
        <w:rPr>
          <w:highlight w:val="yellow"/>
        </w:rPr>
        <w:t xml:space="preserve"> at 4</w:t>
      </w:r>
      <w:r w:rsidR="001660F6" w:rsidRPr="00CA0357">
        <w:rPr>
          <w:highlight w:val="yellow"/>
        </w:rPr>
        <w:t xml:space="preserve"> °</w:t>
      </w:r>
      <w:r w:rsidR="008E1B0F" w:rsidRPr="00CA0357">
        <w:rPr>
          <w:highlight w:val="yellow"/>
        </w:rPr>
        <w:t>C for 5 min and aspirate supernatants.</w:t>
      </w:r>
    </w:p>
    <w:p w14:paraId="5BB29D2F" w14:textId="77777777" w:rsidR="008E1B0F" w:rsidRPr="00CA0357" w:rsidRDefault="008E1B0F" w:rsidP="00A678E2">
      <w:pPr>
        <w:pBdr>
          <w:top w:val="nil"/>
          <w:left w:val="nil"/>
          <w:bottom w:val="nil"/>
          <w:right w:val="nil"/>
          <w:between w:val="nil"/>
        </w:pBdr>
        <w:rPr>
          <w:highlight w:val="yellow"/>
        </w:rPr>
      </w:pPr>
    </w:p>
    <w:p w14:paraId="7A296AA6" w14:textId="13A072DD" w:rsidR="008942D3" w:rsidRPr="00CA0357" w:rsidRDefault="008E1B0F" w:rsidP="00A678E2">
      <w:pPr>
        <w:pBdr>
          <w:top w:val="nil"/>
          <w:left w:val="nil"/>
          <w:bottom w:val="nil"/>
          <w:right w:val="nil"/>
          <w:between w:val="nil"/>
        </w:pBdr>
        <w:rPr>
          <w:highlight w:val="yellow"/>
        </w:rPr>
      </w:pPr>
      <w:r w:rsidRPr="00CA0357">
        <w:rPr>
          <w:highlight w:val="yellow"/>
        </w:rPr>
        <w:t>6.</w:t>
      </w:r>
      <w:r w:rsidR="00955208" w:rsidRPr="00CA0357">
        <w:rPr>
          <w:highlight w:val="yellow"/>
        </w:rPr>
        <w:t>7</w:t>
      </w:r>
      <w:r w:rsidRPr="00CA0357">
        <w:rPr>
          <w:highlight w:val="yellow"/>
        </w:rPr>
        <w:t xml:space="preserve">. Resuspend cells in </w:t>
      </w:r>
      <w:r w:rsidR="008942D3" w:rsidRPr="00CA0357">
        <w:rPr>
          <w:highlight w:val="yellow"/>
        </w:rPr>
        <w:t xml:space="preserve">ice-cold PBS to reach </w:t>
      </w:r>
      <w:r w:rsidR="00A678E2" w:rsidRPr="00CA0357">
        <w:rPr>
          <w:highlight w:val="yellow"/>
        </w:rPr>
        <w:t xml:space="preserve">a </w:t>
      </w:r>
      <w:r w:rsidR="008942D3" w:rsidRPr="00CA0357">
        <w:rPr>
          <w:highlight w:val="yellow"/>
        </w:rPr>
        <w:t xml:space="preserve">final concentration of 2 </w:t>
      </w:r>
      <w:r w:rsidR="00686B3E" w:rsidRPr="00CA0357">
        <w:rPr>
          <w:highlight w:val="yellow"/>
        </w:rPr>
        <w:t>x 10</w:t>
      </w:r>
      <w:r w:rsidR="00686B3E" w:rsidRPr="00CA0357">
        <w:rPr>
          <w:highlight w:val="yellow"/>
          <w:vertAlign w:val="superscript"/>
        </w:rPr>
        <w:t>7</w:t>
      </w:r>
      <w:r w:rsidR="001660F6" w:rsidRPr="00CA0357">
        <w:rPr>
          <w:highlight w:val="yellow"/>
          <w:vertAlign w:val="superscript"/>
        </w:rPr>
        <w:t xml:space="preserve"> </w:t>
      </w:r>
      <w:r w:rsidR="001660F6" w:rsidRPr="00CA0357">
        <w:rPr>
          <w:highlight w:val="yellow"/>
        </w:rPr>
        <w:t>cells</w:t>
      </w:r>
      <w:r w:rsidR="008942D3" w:rsidRPr="00CA0357">
        <w:rPr>
          <w:highlight w:val="yellow"/>
        </w:rPr>
        <w:t>/</w:t>
      </w:r>
      <w:proofErr w:type="spellStart"/>
      <w:r w:rsidR="008942D3" w:rsidRPr="00CA0357">
        <w:rPr>
          <w:highlight w:val="yellow"/>
        </w:rPr>
        <w:t>mL.</w:t>
      </w:r>
      <w:proofErr w:type="spellEnd"/>
      <w:r w:rsidR="00955208" w:rsidRPr="00CA0357">
        <w:rPr>
          <w:highlight w:val="yellow"/>
        </w:rPr>
        <w:t xml:space="preserve"> </w:t>
      </w:r>
      <w:r w:rsidR="008942D3" w:rsidRPr="00CA0357">
        <w:rPr>
          <w:highlight w:val="yellow"/>
        </w:rPr>
        <w:t xml:space="preserve">Transfer </w:t>
      </w:r>
      <w:r w:rsidR="001660F6" w:rsidRPr="00CA0357">
        <w:rPr>
          <w:highlight w:val="yellow"/>
        </w:rPr>
        <w:t xml:space="preserve">the cell solution into a 1.5 mL microcentrifuge tube and keep it </w:t>
      </w:r>
      <w:r w:rsidR="00F02BFD" w:rsidRPr="00CA0357">
        <w:rPr>
          <w:highlight w:val="yellow"/>
        </w:rPr>
        <w:t>on ice.</w:t>
      </w:r>
    </w:p>
    <w:p w14:paraId="1132120F" w14:textId="77777777" w:rsidR="00F02BFD" w:rsidRPr="00CA0357" w:rsidRDefault="00F02BFD" w:rsidP="00A678E2">
      <w:pPr>
        <w:pBdr>
          <w:top w:val="nil"/>
          <w:left w:val="nil"/>
          <w:bottom w:val="nil"/>
          <w:right w:val="nil"/>
          <w:between w:val="nil"/>
        </w:pBdr>
        <w:rPr>
          <w:highlight w:val="yellow"/>
        </w:rPr>
      </w:pPr>
    </w:p>
    <w:p w14:paraId="1F1CEE83" w14:textId="38BD25C7" w:rsidR="00F02BFD" w:rsidRPr="00CA0357" w:rsidRDefault="00F02BFD" w:rsidP="00A678E2">
      <w:pPr>
        <w:pBdr>
          <w:top w:val="nil"/>
          <w:left w:val="nil"/>
          <w:bottom w:val="nil"/>
          <w:right w:val="nil"/>
          <w:between w:val="nil"/>
        </w:pBdr>
        <w:rPr>
          <w:highlight w:val="yellow"/>
        </w:rPr>
      </w:pPr>
      <w:r w:rsidRPr="00CA0357">
        <w:rPr>
          <w:highlight w:val="yellow"/>
        </w:rPr>
        <w:t>6.</w:t>
      </w:r>
      <w:r w:rsidR="00955208" w:rsidRPr="00CA0357">
        <w:rPr>
          <w:highlight w:val="yellow"/>
        </w:rPr>
        <w:t>8</w:t>
      </w:r>
      <w:r w:rsidRPr="00CA0357">
        <w:rPr>
          <w:highlight w:val="yellow"/>
        </w:rPr>
        <w:t xml:space="preserve">. </w:t>
      </w:r>
      <w:r w:rsidR="003C2EAE" w:rsidRPr="00CA0357">
        <w:rPr>
          <w:highlight w:val="yellow"/>
        </w:rPr>
        <w:t xml:space="preserve">Prepare </w:t>
      </w:r>
      <w:r w:rsidR="009B40D3" w:rsidRPr="00CA0357">
        <w:rPr>
          <w:highlight w:val="yellow"/>
        </w:rPr>
        <w:t>1</w:t>
      </w:r>
      <w:r w:rsidR="00686B3E" w:rsidRPr="00CA0357">
        <w:rPr>
          <w:highlight w:val="yellow"/>
        </w:rPr>
        <w:t>.</w:t>
      </w:r>
      <w:r w:rsidR="00693FD7" w:rsidRPr="00CA0357">
        <w:rPr>
          <w:highlight w:val="yellow"/>
        </w:rPr>
        <w:t>5</w:t>
      </w:r>
      <w:r w:rsidR="009B40D3" w:rsidRPr="00CA0357">
        <w:rPr>
          <w:highlight w:val="yellow"/>
        </w:rPr>
        <w:t xml:space="preserve"> </w:t>
      </w:r>
      <w:r w:rsidR="00686B3E" w:rsidRPr="00CA0357">
        <w:rPr>
          <w:highlight w:val="yellow"/>
        </w:rPr>
        <w:t>x 10</w:t>
      </w:r>
      <w:r w:rsidR="00686B3E" w:rsidRPr="00CA0357">
        <w:rPr>
          <w:highlight w:val="yellow"/>
          <w:vertAlign w:val="superscript"/>
        </w:rPr>
        <w:t>7</w:t>
      </w:r>
      <w:r w:rsidR="009B40D3" w:rsidRPr="00CA0357">
        <w:rPr>
          <w:highlight w:val="yellow"/>
        </w:rPr>
        <w:t xml:space="preserve"> </w:t>
      </w:r>
      <w:r w:rsidR="002A38CC" w:rsidRPr="00CA0357">
        <w:rPr>
          <w:highlight w:val="yellow"/>
        </w:rPr>
        <w:t>luciferase</w:t>
      </w:r>
      <w:r w:rsidR="002A38CC" w:rsidRPr="00CA0357">
        <w:rPr>
          <w:highlight w:val="yellow"/>
          <w:vertAlign w:val="superscript"/>
        </w:rPr>
        <w:t>+</w:t>
      </w:r>
      <w:r w:rsidR="002A38CC" w:rsidRPr="00CA0357">
        <w:rPr>
          <w:highlight w:val="yellow"/>
        </w:rPr>
        <w:t xml:space="preserve"> JeKo-1 cells and transfer cells into a 15 mL </w:t>
      </w:r>
      <w:r w:rsidR="009B4A20" w:rsidRPr="00CA0357">
        <w:rPr>
          <w:highlight w:val="yellow"/>
        </w:rPr>
        <w:t xml:space="preserve">conical </w:t>
      </w:r>
      <w:r w:rsidR="002A38CC" w:rsidRPr="00CA0357">
        <w:rPr>
          <w:highlight w:val="yellow"/>
        </w:rPr>
        <w:t>tube.</w:t>
      </w:r>
    </w:p>
    <w:p w14:paraId="57387AB7" w14:textId="77777777" w:rsidR="001660F6" w:rsidRPr="00CA0357" w:rsidRDefault="001660F6" w:rsidP="00A678E2">
      <w:pPr>
        <w:pBdr>
          <w:top w:val="nil"/>
          <w:left w:val="nil"/>
          <w:bottom w:val="nil"/>
          <w:right w:val="nil"/>
          <w:between w:val="nil"/>
        </w:pBdr>
        <w:rPr>
          <w:highlight w:val="yellow"/>
        </w:rPr>
      </w:pPr>
    </w:p>
    <w:p w14:paraId="62280ADA" w14:textId="549ACEBE" w:rsidR="007B6D8A" w:rsidRPr="00CA0357" w:rsidRDefault="007B6D8A" w:rsidP="00A678E2">
      <w:pPr>
        <w:pBdr>
          <w:top w:val="nil"/>
          <w:left w:val="nil"/>
          <w:bottom w:val="nil"/>
          <w:right w:val="nil"/>
          <w:between w:val="nil"/>
        </w:pBdr>
        <w:rPr>
          <w:highlight w:val="yellow"/>
        </w:rPr>
      </w:pPr>
      <w:r w:rsidRPr="00CA0357">
        <w:rPr>
          <w:highlight w:val="yellow"/>
        </w:rPr>
        <w:t xml:space="preserve">NOTE: Due to </w:t>
      </w:r>
      <w:r w:rsidR="00686B3E" w:rsidRPr="00CA0357">
        <w:rPr>
          <w:highlight w:val="yellow"/>
        </w:rPr>
        <w:t>the</w:t>
      </w:r>
      <w:r w:rsidRPr="00CA0357">
        <w:rPr>
          <w:highlight w:val="yellow"/>
        </w:rPr>
        <w:t xml:space="preserve"> low number of injected cells, </w:t>
      </w:r>
      <w:r w:rsidR="00843AA9" w:rsidRPr="00CA0357">
        <w:rPr>
          <w:highlight w:val="yellow"/>
        </w:rPr>
        <w:t xml:space="preserve">bioluminescence </w:t>
      </w:r>
      <w:r w:rsidR="006F30B2" w:rsidRPr="00CA0357">
        <w:rPr>
          <w:highlight w:val="yellow"/>
        </w:rPr>
        <w:t>imaging (BLI)</w:t>
      </w:r>
      <w:r w:rsidR="00843AA9" w:rsidRPr="00CA0357">
        <w:rPr>
          <w:highlight w:val="yellow"/>
        </w:rPr>
        <w:t xml:space="preserve"> is necessary to monitor tumor burden</w:t>
      </w:r>
      <w:r w:rsidR="00693FD7" w:rsidRPr="00CA0357">
        <w:rPr>
          <w:highlight w:val="yellow"/>
        </w:rPr>
        <w:t xml:space="preserve">. </w:t>
      </w:r>
      <w:r w:rsidR="00A678E2" w:rsidRPr="00CA0357">
        <w:rPr>
          <w:highlight w:val="yellow"/>
        </w:rPr>
        <w:t>The number of macrophages and tumor cells for subcutaneous injections can be scaled up as needed. If tumors are visible and accessible by caliper after injection, wild-type</w:t>
      </w:r>
      <w:r w:rsidR="00D26182" w:rsidRPr="00CA0357">
        <w:rPr>
          <w:highlight w:val="yellow"/>
        </w:rPr>
        <w:t xml:space="preserve"> tumor cells </w:t>
      </w:r>
      <w:r w:rsidR="004B17E8" w:rsidRPr="00CA0357">
        <w:rPr>
          <w:highlight w:val="yellow"/>
        </w:rPr>
        <w:t>can</w:t>
      </w:r>
      <w:r w:rsidR="00D26182" w:rsidRPr="00CA0357">
        <w:rPr>
          <w:highlight w:val="yellow"/>
        </w:rPr>
        <w:t xml:space="preserve"> be used </w:t>
      </w:r>
      <w:r w:rsidR="004B17E8" w:rsidRPr="00CA0357">
        <w:rPr>
          <w:highlight w:val="yellow"/>
        </w:rPr>
        <w:t>instead</w:t>
      </w:r>
      <w:r w:rsidR="00D26182" w:rsidRPr="00CA0357">
        <w:rPr>
          <w:highlight w:val="yellow"/>
        </w:rPr>
        <w:t xml:space="preserve">. </w:t>
      </w:r>
    </w:p>
    <w:p w14:paraId="0485D6DD" w14:textId="77777777" w:rsidR="002A38CC" w:rsidRPr="00CA0357" w:rsidRDefault="002A38CC" w:rsidP="00A678E2">
      <w:pPr>
        <w:pBdr>
          <w:top w:val="nil"/>
          <w:left w:val="nil"/>
          <w:bottom w:val="nil"/>
          <w:right w:val="nil"/>
          <w:between w:val="nil"/>
        </w:pBdr>
        <w:rPr>
          <w:highlight w:val="yellow"/>
        </w:rPr>
      </w:pPr>
    </w:p>
    <w:p w14:paraId="3EF0FCCC" w14:textId="5B022B56" w:rsidR="002A38CC" w:rsidRPr="00CA0357" w:rsidRDefault="002A38CC" w:rsidP="00A678E2">
      <w:pPr>
        <w:pBdr>
          <w:top w:val="nil"/>
          <w:left w:val="nil"/>
          <w:bottom w:val="nil"/>
          <w:right w:val="nil"/>
          <w:between w:val="nil"/>
        </w:pBdr>
        <w:rPr>
          <w:highlight w:val="yellow"/>
        </w:rPr>
      </w:pPr>
      <w:r w:rsidRPr="00CA0357">
        <w:rPr>
          <w:highlight w:val="yellow"/>
        </w:rPr>
        <w:t>6.</w:t>
      </w:r>
      <w:r w:rsidR="00955208" w:rsidRPr="00CA0357">
        <w:rPr>
          <w:highlight w:val="yellow"/>
        </w:rPr>
        <w:t>9</w:t>
      </w:r>
      <w:r w:rsidRPr="00CA0357">
        <w:rPr>
          <w:highlight w:val="yellow"/>
        </w:rPr>
        <w:t xml:space="preserve">. Spin down cells at 300 x </w:t>
      </w:r>
      <w:r w:rsidRPr="00CA0357">
        <w:rPr>
          <w:i/>
          <w:highlight w:val="yellow"/>
        </w:rPr>
        <w:t>g</w:t>
      </w:r>
      <w:r w:rsidRPr="00CA0357">
        <w:rPr>
          <w:highlight w:val="yellow"/>
        </w:rPr>
        <w:t xml:space="preserve"> at 4⁰C for 5 minutes and aspirate supernatants.</w:t>
      </w:r>
      <w:r w:rsidR="00955208" w:rsidRPr="00CA0357">
        <w:rPr>
          <w:highlight w:val="yellow"/>
        </w:rPr>
        <w:t xml:space="preserve"> </w:t>
      </w:r>
      <w:r w:rsidRPr="00CA0357">
        <w:rPr>
          <w:highlight w:val="yellow"/>
        </w:rPr>
        <w:t xml:space="preserve">Resuspend cells in ice-cold PBS to reach </w:t>
      </w:r>
      <w:r w:rsidR="00A678E2" w:rsidRPr="00CA0357">
        <w:rPr>
          <w:highlight w:val="yellow"/>
        </w:rPr>
        <w:t xml:space="preserve">a </w:t>
      </w:r>
      <w:r w:rsidRPr="00CA0357">
        <w:rPr>
          <w:highlight w:val="yellow"/>
        </w:rPr>
        <w:t xml:space="preserve">final concentration of 4 </w:t>
      </w:r>
      <w:r w:rsidR="004B17E8" w:rsidRPr="00CA0357">
        <w:rPr>
          <w:highlight w:val="yellow"/>
        </w:rPr>
        <w:t>x 10</w:t>
      </w:r>
      <w:r w:rsidR="004B17E8" w:rsidRPr="00CA0357">
        <w:rPr>
          <w:highlight w:val="yellow"/>
          <w:vertAlign w:val="superscript"/>
        </w:rPr>
        <w:t>7</w:t>
      </w:r>
      <w:r w:rsidRPr="00CA0357">
        <w:rPr>
          <w:highlight w:val="yellow"/>
        </w:rPr>
        <w:t>/</w:t>
      </w:r>
      <w:proofErr w:type="spellStart"/>
      <w:r w:rsidRPr="00CA0357">
        <w:rPr>
          <w:highlight w:val="yellow"/>
        </w:rPr>
        <w:t>mL.</w:t>
      </w:r>
      <w:proofErr w:type="spellEnd"/>
    </w:p>
    <w:p w14:paraId="11B50BB1" w14:textId="77777777" w:rsidR="002A38CC" w:rsidRPr="00CA0357" w:rsidRDefault="002A38CC" w:rsidP="00A678E2">
      <w:pPr>
        <w:pBdr>
          <w:top w:val="nil"/>
          <w:left w:val="nil"/>
          <w:bottom w:val="nil"/>
          <w:right w:val="nil"/>
          <w:between w:val="nil"/>
        </w:pBdr>
        <w:rPr>
          <w:highlight w:val="yellow"/>
        </w:rPr>
      </w:pPr>
    </w:p>
    <w:p w14:paraId="7BF1F564" w14:textId="08DDE886" w:rsidR="004264C4" w:rsidRPr="00CA0357" w:rsidRDefault="00DA139A" w:rsidP="00A678E2">
      <w:pPr>
        <w:pBdr>
          <w:top w:val="nil"/>
          <w:left w:val="nil"/>
          <w:bottom w:val="nil"/>
          <w:right w:val="nil"/>
          <w:between w:val="nil"/>
        </w:pBdr>
        <w:rPr>
          <w:highlight w:val="yellow"/>
        </w:rPr>
      </w:pPr>
      <w:r w:rsidRPr="00CA0357">
        <w:rPr>
          <w:highlight w:val="yellow"/>
        </w:rPr>
        <w:t>6.</w:t>
      </w:r>
      <w:r w:rsidR="008D3241" w:rsidRPr="00CA0357">
        <w:rPr>
          <w:highlight w:val="yellow"/>
        </w:rPr>
        <w:t>1</w:t>
      </w:r>
      <w:r w:rsidR="00955208" w:rsidRPr="00CA0357">
        <w:rPr>
          <w:highlight w:val="yellow"/>
        </w:rPr>
        <w:t>0</w:t>
      </w:r>
      <w:r w:rsidRPr="00CA0357">
        <w:rPr>
          <w:highlight w:val="yellow"/>
        </w:rPr>
        <w:t xml:space="preserve">. Transfer </w:t>
      </w:r>
      <w:r w:rsidR="008D3241" w:rsidRPr="00CA0357">
        <w:rPr>
          <w:highlight w:val="yellow"/>
        </w:rPr>
        <w:t xml:space="preserve">the </w:t>
      </w:r>
      <w:r w:rsidRPr="00CA0357">
        <w:rPr>
          <w:highlight w:val="yellow"/>
        </w:rPr>
        <w:t xml:space="preserve">same volume of macrophages and tumor cells into another fresh 1.5 mL </w:t>
      </w:r>
      <w:r w:rsidR="009B4A20" w:rsidRPr="00CA0357">
        <w:rPr>
          <w:highlight w:val="yellow"/>
        </w:rPr>
        <w:t xml:space="preserve">microcentrifuge </w:t>
      </w:r>
      <w:r w:rsidRPr="00CA0357">
        <w:rPr>
          <w:highlight w:val="yellow"/>
        </w:rPr>
        <w:t>tube and mix well.</w:t>
      </w:r>
      <w:r w:rsidR="00955208" w:rsidRPr="00CA0357">
        <w:rPr>
          <w:highlight w:val="yellow"/>
        </w:rPr>
        <w:t xml:space="preserve"> </w:t>
      </w:r>
      <w:r w:rsidR="00B408A2" w:rsidRPr="00CA0357">
        <w:rPr>
          <w:highlight w:val="yellow"/>
        </w:rPr>
        <w:t xml:space="preserve">Add </w:t>
      </w:r>
      <w:r w:rsidR="008D3241" w:rsidRPr="00CA0357">
        <w:rPr>
          <w:highlight w:val="yellow"/>
        </w:rPr>
        <w:t xml:space="preserve">the </w:t>
      </w:r>
      <w:r w:rsidR="00B408A2" w:rsidRPr="00CA0357">
        <w:rPr>
          <w:highlight w:val="yellow"/>
        </w:rPr>
        <w:t xml:space="preserve">same volume </w:t>
      </w:r>
      <w:r w:rsidR="004A1E14" w:rsidRPr="00CA0357">
        <w:rPr>
          <w:highlight w:val="yellow"/>
        </w:rPr>
        <w:t xml:space="preserve">of </w:t>
      </w:r>
      <w:r w:rsidR="00C11EF2" w:rsidRPr="00CA0357">
        <w:rPr>
          <w:highlight w:val="yellow"/>
        </w:rPr>
        <w:t>solubil</w:t>
      </w:r>
      <w:r w:rsidR="005F22F1" w:rsidRPr="00CA0357">
        <w:rPr>
          <w:highlight w:val="yellow"/>
        </w:rPr>
        <w:t xml:space="preserve">ized </w:t>
      </w:r>
      <w:r w:rsidR="008F4442" w:rsidRPr="00CA0357">
        <w:rPr>
          <w:highlight w:val="yellow"/>
        </w:rPr>
        <w:t>basement membrane matrix</w:t>
      </w:r>
      <w:r w:rsidR="00C11EF2" w:rsidRPr="00CA0357">
        <w:rPr>
          <w:highlight w:val="yellow"/>
        </w:rPr>
        <w:t xml:space="preserve"> </w:t>
      </w:r>
      <w:r w:rsidR="004A1E14" w:rsidRPr="00CA0357">
        <w:rPr>
          <w:highlight w:val="yellow"/>
        </w:rPr>
        <w:t>into the mixed cell solution and mix well on ice.</w:t>
      </w:r>
    </w:p>
    <w:p w14:paraId="3821FBD3" w14:textId="77777777" w:rsidR="001660F6" w:rsidRPr="00CA0357" w:rsidRDefault="001660F6" w:rsidP="00A678E2">
      <w:pPr>
        <w:pBdr>
          <w:top w:val="nil"/>
          <w:left w:val="nil"/>
          <w:bottom w:val="nil"/>
          <w:right w:val="nil"/>
          <w:between w:val="nil"/>
        </w:pBdr>
        <w:rPr>
          <w:highlight w:val="yellow"/>
        </w:rPr>
      </w:pPr>
    </w:p>
    <w:p w14:paraId="6C53943E" w14:textId="667289B7" w:rsidR="004A1E14" w:rsidRPr="00CA0357" w:rsidRDefault="004A1E14" w:rsidP="00A678E2">
      <w:pPr>
        <w:pBdr>
          <w:top w:val="nil"/>
          <w:left w:val="nil"/>
          <w:bottom w:val="nil"/>
          <w:right w:val="nil"/>
          <w:between w:val="nil"/>
        </w:pBdr>
        <w:rPr>
          <w:bCs/>
          <w:highlight w:val="yellow"/>
        </w:rPr>
      </w:pPr>
      <w:r w:rsidRPr="00CA0357">
        <w:rPr>
          <w:bCs/>
          <w:highlight w:val="yellow"/>
        </w:rPr>
        <w:t xml:space="preserve">NOTE: </w:t>
      </w:r>
      <w:r w:rsidR="008F4442" w:rsidRPr="00CA0357">
        <w:rPr>
          <w:bCs/>
          <w:highlight w:val="yellow"/>
        </w:rPr>
        <w:t xml:space="preserve">The basement membrane matrix </w:t>
      </w:r>
      <w:r w:rsidRPr="00CA0357">
        <w:rPr>
          <w:bCs/>
          <w:highlight w:val="yellow"/>
        </w:rPr>
        <w:t>needs to be thawed on ice</w:t>
      </w:r>
      <w:r w:rsidR="00C25080" w:rsidRPr="00CA0357">
        <w:rPr>
          <w:bCs/>
          <w:highlight w:val="yellow"/>
        </w:rPr>
        <w:t xml:space="preserve"> overnight to prevent solidification. </w:t>
      </w:r>
      <w:r w:rsidR="00B879EF" w:rsidRPr="00CA0357">
        <w:rPr>
          <w:bCs/>
          <w:highlight w:val="yellow"/>
        </w:rPr>
        <w:t xml:space="preserve">At this point, every 100 µL </w:t>
      </w:r>
      <w:r w:rsidR="00C74E9B" w:rsidRPr="00CA0357">
        <w:rPr>
          <w:bCs/>
          <w:highlight w:val="yellow"/>
        </w:rPr>
        <w:t xml:space="preserve">of </w:t>
      </w:r>
      <w:r w:rsidR="00B879EF" w:rsidRPr="00CA0357">
        <w:rPr>
          <w:bCs/>
          <w:highlight w:val="yellow"/>
        </w:rPr>
        <w:t xml:space="preserve">cell solution </w:t>
      </w:r>
      <w:r w:rsidR="007B6D8A" w:rsidRPr="00CA0357">
        <w:rPr>
          <w:bCs/>
          <w:highlight w:val="yellow"/>
        </w:rPr>
        <w:t xml:space="preserve">has 5 </w:t>
      </w:r>
      <w:r w:rsidR="00C74E9B" w:rsidRPr="00CA0357">
        <w:rPr>
          <w:bCs/>
          <w:highlight w:val="yellow"/>
        </w:rPr>
        <w:t>x 10</w:t>
      </w:r>
      <w:r w:rsidR="00C74E9B" w:rsidRPr="00CA0357">
        <w:rPr>
          <w:bCs/>
          <w:highlight w:val="yellow"/>
          <w:vertAlign w:val="superscript"/>
        </w:rPr>
        <w:t>5</w:t>
      </w:r>
      <w:r w:rsidR="007B6D8A" w:rsidRPr="00CA0357">
        <w:rPr>
          <w:bCs/>
          <w:highlight w:val="yellow"/>
        </w:rPr>
        <w:t xml:space="preserve"> macrophages and 1 </w:t>
      </w:r>
      <w:r w:rsidR="00C74E9B" w:rsidRPr="00CA0357">
        <w:rPr>
          <w:bCs/>
          <w:highlight w:val="yellow"/>
        </w:rPr>
        <w:t>x 10</w:t>
      </w:r>
      <w:r w:rsidR="00C74E9B" w:rsidRPr="00CA0357">
        <w:rPr>
          <w:bCs/>
          <w:highlight w:val="yellow"/>
          <w:vertAlign w:val="superscript"/>
        </w:rPr>
        <w:t>6</w:t>
      </w:r>
      <w:r w:rsidR="007B6D8A" w:rsidRPr="00CA0357">
        <w:rPr>
          <w:bCs/>
          <w:highlight w:val="yellow"/>
        </w:rPr>
        <w:t xml:space="preserve"> JeKo-1</w:t>
      </w:r>
      <w:r w:rsidR="004A1EC8" w:rsidRPr="00CA0357">
        <w:rPr>
          <w:bCs/>
          <w:highlight w:val="yellow"/>
        </w:rPr>
        <w:t xml:space="preserve"> suspended in </w:t>
      </w:r>
      <w:r w:rsidR="003A2F67" w:rsidRPr="00CA0357">
        <w:rPr>
          <w:bCs/>
          <w:highlight w:val="yellow"/>
        </w:rPr>
        <w:t>the basement membrane matrix</w:t>
      </w:r>
      <w:r w:rsidR="00A95EF0" w:rsidRPr="00CA0357">
        <w:rPr>
          <w:bCs/>
          <w:highlight w:val="yellow"/>
        </w:rPr>
        <w:t xml:space="preserve">, which </w:t>
      </w:r>
      <w:r w:rsidR="00C74E9B" w:rsidRPr="00CA0357">
        <w:rPr>
          <w:bCs/>
          <w:highlight w:val="yellow"/>
        </w:rPr>
        <w:t>uses the same</w:t>
      </w:r>
      <w:r w:rsidR="00735266" w:rsidRPr="00CA0357">
        <w:rPr>
          <w:bCs/>
          <w:highlight w:val="yellow"/>
        </w:rPr>
        <w:t xml:space="preserve"> cell number</w:t>
      </w:r>
      <w:r w:rsidR="009F1173" w:rsidRPr="00CA0357">
        <w:rPr>
          <w:bCs/>
          <w:highlight w:val="yellow"/>
        </w:rPr>
        <w:t xml:space="preserve"> ratio used in</w:t>
      </w:r>
      <w:r w:rsidR="00A678E2" w:rsidRPr="00CA0357">
        <w:rPr>
          <w:bCs/>
          <w:highlight w:val="yellow"/>
        </w:rPr>
        <w:t xml:space="preserve"> the</w:t>
      </w:r>
      <w:r w:rsidR="00B92958" w:rsidRPr="00CA0357">
        <w:rPr>
          <w:bCs/>
          <w:highlight w:val="yellow"/>
        </w:rPr>
        <w:t xml:space="preserve"> </w:t>
      </w:r>
      <w:r w:rsidR="00735266" w:rsidRPr="00CA0357">
        <w:rPr>
          <w:bCs/>
          <w:i/>
          <w:highlight w:val="yellow"/>
        </w:rPr>
        <w:t>in vitro</w:t>
      </w:r>
      <w:r w:rsidR="00735266" w:rsidRPr="00CA0357">
        <w:rPr>
          <w:bCs/>
          <w:highlight w:val="yellow"/>
        </w:rPr>
        <w:t xml:space="preserve"> </w:t>
      </w:r>
      <w:r w:rsidR="00B92958" w:rsidRPr="00CA0357">
        <w:rPr>
          <w:bCs/>
          <w:highlight w:val="yellow"/>
        </w:rPr>
        <w:t>M2-like macrophage differentiation</w:t>
      </w:r>
      <w:r w:rsidR="009F1173" w:rsidRPr="00CA0357">
        <w:rPr>
          <w:bCs/>
          <w:highlight w:val="yellow"/>
        </w:rPr>
        <w:t xml:space="preserve"> protocol</w:t>
      </w:r>
      <w:r w:rsidR="004A1EC8" w:rsidRPr="00CA0357">
        <w:rPr>
          <w:bCs/>
          <w:highlight w:val="yellow"/>
        </w:rPr>
        <w:t>.</w:t>
      </w:r>
      <w:r w:rsidR="00A95EF0" w:rsidRPr="00CA0357">
        <w:rPr>
          <w:bCs/>
          <w:highlight w:val="yellow"/>
        </w:rPr>
        <w:t xml:space="preserve"> </w:t>
      </w:r>
    </w:p>
    <w:p w14:paraId="3FB1603A" w14:textId="77777777" w:rsidR="00D537BA" w:rsidRPr="00CA0357" w:rsidRDefault="00D537BA" w:rsidP="00A678E2">
      <w:pPr>
        <w:pBdr>
          <w:top w:val="nil"/>
          <w:left w:val="nil"/>
          <w:bottom w:val="nil"/>
          <w:right w:val="nil"/>
          <w:between w:val="nil"/>
        </w:pBdr>
        <w:rPr>
          <w:highlight w:val="yellow"/>
        </w:rPr>
      </w:pPr>
    </w:p>
    <w:p w14:paraId="77AB6BE6" w14:textId="79930ACA" w:rsidR="00FB6B4C" w:rsidRPr="00CA0357" w:rsidRDefault="00D537BA" w:rsidP="00A678E2">
      <w:pPr>
        <w:pBdr>
          <w:top w:val="nil"/>
          <w:left w:val="nil"/>
          <w:bottom w:val="nil"/>
          <w:right w:val="nil"/>
          <w:between w:val="nil"/>
        </w:pBdr>
        <w:rPr>
          <w:highlight w:val="yellow"/>
        </w:rPr>
      </w:pPr>
      <w:r w:rsidRPr="00CA0357">
        <w:rPr>
          <w:highlight w:val="yellow"/>
        </w:rPr>
        <w:t>6.</w:t>
      </w:r>
      <w:r w:rsidR="00C74E9B" w:rsidRPr="00CA0357">
        <w:rPr>
          <w:highlight w:val="yellow"/>
        </w:rPr>
        <w:t>1</w:t>
      </w:r>
      <w:r w:rsidR="00955208" w:rsidRPr="00CA0357">
        <w:rPr>
          <w:highlight w:val="yellow"/>
        </w:rPr>
        <w:t>1</w:t>
      </w:r>
      <w:r w:rsidRPr="00CA0357">
        <w:rPr>
          <w:highlight w:val="yellow"/>
        </w:rPr>
        <w:t xml:space="preserve">. </w:t>
      </w:r>
      <w:r w:rsidR="004A1EC8" w:rsidRPr="00CA0357">
        <w:rPr>
          <w:highlight w:val="yellow"/>
        </w:rPr>
        <w:t xml:space="preserve">As a control, </w:t>
      </w:r>
      <w:r w:rsidR="00015BB2" w:rsidRPr="00CA0357">
        <w:rPr>
          <w:highlight w:val="yellow"/>
        </w:rPr>
        <w:t>transfer</w:t>
      </w:r>
      <w:r w:rsidR="008B0193" w:rsidRPr="00CA0357">
        <w:rPr>
          <w:highlight w:val="yellow"/>
        </w:rPr>
        <w:t xml:space="preserve"> </w:t>
      </w:r>
      <w:r w:rsidR="002B554F" w:rsidRPr="00CA0357">
        <w:rPr>
          <w:highlight w:val="yellow"/>
        </w:rPr>
        <w:t xml:space="preserve">the </w:t>
      </w:r>
      <w:r w:rsidR="008B0193" w:rsidRPr="00CA0357">
        <w:rPr>
          <w:highlight w:val="yellow"/>
        </w:rPr>
        <w:t xml:space="preserve">remaining prepared JeKo-1 cells with </w:t>
      </w:r>
      <w:r w:rsidR="001660F6" w:rsidRPr="00CA0357">
        <w:rPr>
          <w:highlight w:val="yellow"/>
        </w:rPr>
        <w:t>the same volume of ice-cold PBS into a fresh 1.5 mL microcentrifuge tube, adding the same volume of the basement membrane matrix to the cell solution and mixing</w:t>
      </w:r>
      <w:r w:rsidR="00B570DD" w:rsidRPr="00CA0357">
        <w:rPr>
          <w:highlight w:val="yellow"/>
        </w:rPr>
        <w:t xml:space="preserve"> well on ice.</w:t>
      </w:r>
    </w:p>
    <w:p w14:paraId="2A5AA4AF" w14:textId="77777777" w:rsidR="00122173" w:rsidRPr="00CA0357" w:rsidRDefault="00122173" w:rsidP="00A678E2">
      <w:pPr>
        <w:pBdr>
          <w:top w:val="nil"/>
          <w:left w:val="nil"/>
          <w:bottom w:val="nil"/>
          <w:right w:val="nil"/>
          <w:between w:val="nil"/>
        </w:pBdr>
        <w:rPr>
          <w:highlight w:val="yellow"/>
        </w:rPr>
      </w:pPr>
    </w:p>
    <w:p w14:paraId="526E9F77" w14:textId="5FF56EA7" w:rsidR="00122173" w:rsidRPr="00CA0357" w:rsidRDefault="00122173" w:rsidP="00A678E2">
      <w:pPr>
        <w:pBdr>
          <w:top w:val="nil"/>
          <w:left w:val="nil"/>
          <w:bottom w:val="nil"/>
          <w:right w:val="nil"/>
          <w:between w:val="nil"/>
        </w:pBdr>
        <w:rPr>
          <w:highlight w:val="yellow"/>
        </w:rPr>
      </w:pPr>
      <w:r w:rsidRPr="00CA0357">
        <w:rPr>
          <w:highlight w:val="yellow"/>
        </w:rPr>
        <w:t>6.</w:t>
      </w:r>
      <w:r w:rsidR="00955208" w:rsidRPr="00CA0357">
        <w:rPr>
          <w:highlight w:val="yellow"/>
        </w:rPr>
        <w:t>12</w:t>
      </w:r>
      <w:r w:rsidRPr="00CA0357">
        <w:rPr>
          <w:highlight w:val="yellow"/>
        </w:rPr>
        <w:t xml:space="preserve">. </w:t>
      </w:r>
      <w:r w:rsidR="008B58F3" w:rsidRPr="00CA0357">
        <w:rPr>
          <w:highlight w:val="yellow"/>
        </w:rPr>
        <w:t xml:space="preserve">Prepare 10 </w:t>
      </w:r>
      <w:r w:rsidR="00081CE8" w:rsidRPr="00CA0357">
        <w:rPr>
          <w:highlight w:val="yellow"/>
        </w:rPr>
        <w:t>6–8-week-old</w:t>
      </w:r>
      <w:r w:rsidR="00AD2FE9" w:rsidRPr="00CA0357">
        <w:rPr>
          <w:highlight w:val="yellow"/>
        </w:rPr>
        <w:t xml:space="preserve"> </w:t>
      </w:r>
      <w:r w:rsidR="00C57B90" w:rsidRPr="00CA0357">
        <w:rPr>
          <w:highlight w:val="yellow"/>
        </w:rPr>
        <w:t>female</w:t>
      </w:r>
      <w:r w:rsidR="001C520F" w:rsidRPr="00CA0357">
        <w:rPr>
          <w:highlight w:val="yellow"/>
        </w:rPr>
        <w:t xml:space="preserve"> and male</w:t>
      </w:r>
      <w:r w:rsidR="00C57B90" w:rsidRPr="00CA0357">
        <w:rPr>
          <w:highlight w:val="yellow"/>
        </w:rPr>
        <w:t xml:space="preserve"> </w:t>
      </w:r>
      <w:r w:rsidR="004D7EA2" w:rsidRPr="00CA0357">
        <w:rPr>
          <w:highlight w:val="yellow"/>
        </w:rPr>
        <w:t xml:space="preserve">NOD-SCID-γ-/- (NSG) </w:t>
      </w:r>
      <w:r w:rsidR="008B58F3" w:rsidRPr="00CA0357">
        <w:rPr>
          <w:highlight w:val="yellow"/>
        </w:rPr>
        <w:t>mice</w:t>
      </w:r>
      <w:r w:rsidR="009520F1" w:rsidRPr="00CA0357">
        <w:rPr>
          <w:highlight w:val="yellow"/>
        </w:rPr>
        <w:t xml:space="preserve"> (</w:t>
      </w:r>
      <w:r w:rsidR="007B6801" w:rsidRPr="00CA0357">
        <w:rPr>
          <w:highlight w:val="yellow"/>
        </w:rPr>
        <w:t>~20 g</w:t>
      </w:r>
      <w:r w:rsidR="009520F1" w:rsidRPr="00CA0357">
        <w:rPr>
          <w:highlight w:val="yellow"/>
        </w:rPr>
        <w:t>)</w:t>
      </w:r>
      <w:r w:rsidR="008B58F3" w:rsidRPr="00CA0357">
        <w:rPr>
          <w:highlight w:val="yellow"/>
        </w:rPr>
        <w:t xml:space="preserve"> for </w:t>
      </w:r>
      <w:r w:rsidR="00FF62FA" w:rsidRPr="00CA0357">
        <w:rPr>
          <w:highlight w:val="yellow"/>
        </w:rPr>
        <w:t xml:space="preserve">inhalation </w:t>
      </w:r>
      <w:r w:rsidR="008B58F3" w:rsidRPr="00CA0357">
        <w:rPr>
          <w:highlight w:val="yellow"/>
        </w:rPr>
        <w:t xml:space="preserve">anesthesia </w:t>
      </w:r>
      <w:r w:rsidR="00A678E2" w:rsidRPr="00CA0357">
        <w:rPr>
          <w:highlight w:val="yellow"/>
        </w:rPr>
        <w:t>with</w:t>
      </w:r>
      <w:r w:rsidR="00FF62FA" w:rsidRPr="00CA0357">
        <w:rPr>
          <w:highlight w:val="yellow"/>
        </w:rPr>
        <w:t xml:space="preserve"> </w:t>
      </w:r>
      <w:r w:rsidR="002924B0" w:rsidRPr="00CA0357">
        <w:rPr>
          <w:highlight w:val="yellow"/>
        </w:rPr>
        <w:t>2.5</w:t>
      </w:r>
      <w:r w:rsidR="000C0B24" w:rsidRPr="00CA0357">
        <w:rPr>
          <w:highlight w:val="yellow"/>
        </w:rPr>
        <w:t>%</w:t>
      </w:r>
      <w:r w:rsidR="007F6175" w:rsidRPr="00CA0357">
        <w:rPr>
          <w:highlight w:val="yellow"/>
        </w:rPr>
        <w:t xml:space="preserve"> </w:t>
      </w:r>
      <w:r w:rsidR="00FF62FA" w:rsidRPr="00CA0357">
        <w:rPr>
          <w:highlight w:val="yellow"/>
        </w:rPr>
        <w:t>isofluran</w:t>
      </w:r>
      <w:r w:rsidR="007815CA" w:rsidRPr="00CA0357">
        <w:rPr>
          <w:highlight w:val="yellow"/>
        </w:rPr>
        <w:t>e</w:t>
      </w:r>
      <w:r w:rsidR="00E94B18" w:rsidRPr="00CA0357">
        <w:rPr>
          <w:highlight w:val="yellow"/>
        </w:rPr>
        <w:t>.</w:t>
      </w:r>
      <w:r w:rsidR="00E106AA" w:rsidRPr="00CA0357">
        <w:rPr>
          <w:highlight w:val="yellow"/>
        </w:rPr>
        <w:t xml:space="preserve"> </w:t>
      </w:r>
      <w:r w:rsidR="00FD7DB7" w:rsidRPr="00CA0357">
        <w:rPr>
          <w:highlight w:val="yellow"/>
        </w:rPr>
        <w:t>I</w:t>
      </w:r>
      <w:r w:rsidR="00672EB6" w:rsidRPr="00CA0357">
        <w:rPr>
          <w:highlight w:val="yellow"/>
        </w:rPr>
        <w:t>ntroduce i</w:t>
      </w:r>
      <w:r w:rsidR="00FD7DB7" w:rsidRPr="00CA0357">
        <w:rPr>
          <w:highlight w:val="yellow"/>
        </w:rPr>
        <w:t xml:space="preserve">soflurane anesthesia </w:t>
      </w:r>
      <w:r w:rsidR="001660F6" w:rsidRPr="00CA0357">
        <w:rPr>
          <w:highlight w:val="yellow"/>
        </w:rPr>
        <w:t>using</w:t>
      </w:r>
      <w:r w:rsidR="006506B8" w:rsidRPr="00CA0357">
        <w:rPr>
          <w:highlight w:val="yellow"/>
        </w:rPr>
        <w:t xml:space="preserve"> a rodent inhalant anesthesia apparatus</w:t>
      </w:r>
      <w:r w:rsidR="00F23D12" w:rsidRPr="00CA0357">
        <w:rPr>
          <w:highlight w:val="yellow"/>
        </w:rPr>
        <w:t xml:space="preserve">. The vaporized isoflurane </w:t>
      </w:r>
      <w:r w:rsidR="000D02DF" w:rsidRPr="00CA0357">
        <w:rPr>
          <w:highlight w:val="yellow"/>
        </w:rPr>
        <w:t>is</w:t>
      </w:r>
      <w:r w:rsidR="002C4898" w:rsidRPr="00CA0357">
        <w:rPr>
          <w:highlight w:val="yellow"/>
        </w:rPr>
        <w:t xml:space="preserve"> delivered into a chamber and </w:t>
      </w:r>
      <w:r w:rsidR="00CA3B9A" w:rsidRPr="00CA0357">
        <w:rPr>
          <w:highlight w:val="yellow"/>
        </w:rPr>
        <w:t>a heat</w:t>
      </w:r>
      <w:r w:rsidR="00853C61" w:rsidRPr="00CA0357">
        <w:rPr>
          <w:highlight w:val="yellow"/>
        </w:rPr>
        <w:t>ed</w:t>
      </w:r>
      <w:r w:rsidR="00CA3B9A" w:rsidRPr="00CA0357">
        <w:rPr>
          <w:highlight w:val="yellow"/>
        </w:rPr>
        <w:t xml:space="preserve"> stage with nose </w:t>
      </w:r>
      <w:r w:rsidR="00853C61" w:rsidRPr="00CA0357">
        <w:rPr>
          <w:highlight w:val="yellow"/>
        </w:rPr>
        <w:t>cones</w:t>
      </w:r>
      <w:r w:rsidR="00CA3B9A" w:rsidRPr="00CA0357">
        <w:rPr>
          <w:highlight w:val="yellow"/>
        </w:rPr>
        <w:t>.</w:t>
      </w:r>
      <w:r w:rsidR="009213C9" w:rsidRPr="00CA0357">
        <w:rPr>
          <w:highlight w:val="yellow"/>
        </w:rPr>
        <w:t xml:space="preserve"> </w:t>
      </w:r>
    </w:p>
    <w:p w14:paraId="3C2067C3" w14:textId="77777777" w:rsidR="00E94B18" w:rsidRPr="00CA0357" w:rsidRDefault="00E94B18" w:rsidP="00A678E2">
      <w:pPr>
        <w:pBdr>
          <w:top w:val="nil"/>
          <w:left w:val="nil"/>
          <w:bottom w:val="nil"/>
          <w:right w:val="nil"/>
          <w:between w:val="nil"/>
        </w:pBdr>
        <w:rPr>
          <w:highlight w:val="yellow"/>
        </w:rPr>
      </w:pPr>
    </w:p>
    <w:p w14:paraId="7DB19190" w14:textId="23028620" w:rsidR="000460E0" w:rsidRPr="00CA0357" w:rsidRDefault="00E94B18" w:rsidP="00A678E2">
      <w:pPr>
        <w:pBdr>
          <w:top w:val="nil"/>
          <w:left w:val="nil"/>
          <w:bottom w:val="nil"/>
          <w:right w:val="nil"/>
          <w:between w:val="nil"/>
        </w:pBdr>
        <w:rPr>
          <w:highlight w:val="yellow"/>
        </w:rPr>
      </w:pPr>
      <w:r w:rsidRPr="00CA0357">
        <w:rPr>
          <w:highlight w:val="yellow"/>
        </w:rPr>
        <w:lastRenderedPageBreak/>
        <w:t>6.</w:t>
      </w:r>
      <w:r w:rsidR="008C521D" w:rsidRPr="00CA0357">
        <w:rPr>
          <w:highlight w:val="yellow"/>
        </w:rPr>
        <w:t>13.</w:t>
      </w:r>
      <w:r w:rsidRPr="00CA0357">
        <w:rPr>
          <w:highlight w:val="yellow"/>
        </w:rPr>
        <w:t xml:space="preserve"> </w:t>
      </w:r>
      <w:r w:rsidR="000D02DF" w:rsidRPr="00CA0357">
        <w:rPr>
          <w:highlight w:val="yellow"/>
        </w:rPr>
        <w:t>Place m</w:t>
      </w:r>
      <w:r w:rsidR="00EB1009" w:rsidRPr="00CA0357">
        <w:rPr>
          <w:highlight w:val="yellow"/>
        </w:rPr>
        <w:t xml:space="preserve">ice into the anesthetic chamber for 1-2 min. </w:t>
      </w:r>
      <w:r w:rsidR="000D02DF" w:rsidRPr="00CA0357">
        <w:rPr>
          <w:highlight w:val="yellow"/>
        </w:rPr>
        <w:t>Transfer mice</w:t>
      </w:r>
      <w:r w:rsidR="00287090" w:rsidRPr="00CA0357">
        <w:rPr>
          <w:highlight w:val="yellow"/>
        </w:rPr>
        <w:t xml:space="preserve"> </w:t>
      </w:r>
      <w:r w:rsidR="000D02DF" w:rsidRPr="00CA0357">
        <w:rPr>
          <w:highlight w:val="yellow"/>
        </w:rPr>
        <w:t>to</w:t>
      </w:r>
      <w:r w:rsidR="00287090" w:rsidRPr="00CA0357">
        <w:rPr>
          <w:highlight w:val="yellow"/>
        </w:rPr>
        <w:t xml:space="preserve"> the nose </w:t>
      </w:r>
      <w:r w:rsidR="005679CF" w:rsidRPr="00CA0357">
        <w:rPr>
          <w:highlight w:val="yellow"/>
        </w:rPr>
        <w:t>cones</w:t>
      </w:r>
      <w:r w:rsidR="00287090" w:rsidRPr="00CA0357">
        <w:rPr>
          <w:highlight w:val="yellow"/>
        </w:rPr>
        <w:t xml:space="preserve"> on the heat</w:t>
      </w:r>
      <w:r w:rsidR="005679CF" w:rsidRPr="00CA0357">
        <w:rPr>
          <w:highlight w:val="yellow"/>
        </w:rPr>
        <w:t>ed</w:t>
      </w:r>
      <w:r w:rsidR="00287090" w:rsidRPr="00CA0357">
        <w:rPr>
          <w:highlight w:val="yellow"/>
        </w:rPr>
        <w:t xml:space="preserve"> stage once </w:t>
      </w:r>
      <w:r w:rsidR="00B51662" w:rsidRPr="00CA0357">
        <w:rPr>
          <w:highlight w:val="yellow"/>
        </w:rPr>
        <w:t xml:space="preserve">postural </w:t>
      </w:r>
      <w:r w:rsidR="00434B9C" w:rsidRPr="00CA0357">
        <w:rPr>
          <w:highlight w:val="yellow"/>
        </w:rPr>
        <w:t xml:space="preserve">and right reflexes </w:t>
      </w:r>
      <w:r w:rsidR="000D02DF" w:rsidRPr="00CA0357">
        <w:rPr>
          <w:highlight w:val="yellow"/>
        </w:rPr>
        <w:t>are</w:t>
      </w:r>
      <w:r w:rsidR="00434B9C" w:rsidRPr="00CA0357">
        <w:rPr>
          <w:highlight w:val="yellow"/>
        </w:rPr>
        <w:t xml:space="preserve"> lost</w:t>
      </w:r>
      <w:r w:rsidR="00D64C2C" w:rsidRPr="00CA0357">
        <w:rPr>
          <w:highlight w:val="yellow"/>
        </w:rPr>
        <w:fldChar w:fldCharType="begin"/>
      </w:r>
      <w:r w:rsidR="00D64C2C" w:rsidRPr="00CA0357">
        <w:rPr>
          <w:highlight w:val="yellow"/>
        </w:rPr>
        <w:instrText xml:space="preserve"> ADDIN ZOTERO_ITEM CSL_CITATION {"citationID":"fh0TAQzf","properties":{"formattedCitation":"\\super 18\\nosupersub{}","plainCitation":"18","noteIndex":0},"citationItems":[{"id":497,"uris":["http://zotero.org/users/14698131/items/IT4WK4SN"],"itemData":{"id":497,"type":"article-journal","container-title":"Experimental Animals","DOI":"10.1538/expanim.14-0050","ISSN":"1341-1357, 1881-7122","issue":"1","journalAbbreviation":"Exp. Anim.","language":"en","page":"57-64","source":"DOI.org (Crossref)","title":"Vital signs monitoring during injectable and inhalant anesthesia in mice","volume":"64","author":[{"family":"Tsukamoto","given":"Atsushi"},{"family":"Serizawa","given":"Kazuya"},{"family":"Sato","given":"Reiichiro"},{"family":"Yamazaki","given":"Jumpei"},{"family":"Inomata","given":"Tomo"}],"issued":{"date-parts":[["2015"]]}}}],"schema":"https://github.com/citation-style-language/schema/raw/master/csl-citation.json"} </w:instrText>
      </w:r>
      <w:r w:rsidR="00D64C2C" w:rsidRPr="00CA0357">
        <w:rPr>
          <w:highlight w:val="yellow"/>
        </w:rPr>
        <w:fldChar w:fldCharType="separate"/>
      </w:r>
      <w:r w:rsidR="001F46BC" w:rsidRPr="00CA0357">
        <w:rPr>
          <w:highlight w:val="yellow"/>
          <w:vertAlign w:val="superscript"/>
        </w:rPr>
        <w:t>18</w:t>
      </w:r>
      <w:r w:rsidR="00D64C2C" w:rsidRPr="00CA0357">
        <w:rPr>
          <w:highlight w:val="yellow"/>
        </w:rPr>
        <w:fldChar w:fldCharType="end"/>
      </w:r>
      <w:r w:rsidR="00434B9C" w:rsidRPr="00CA0357">
        <w:rPr>
          <w:highlight w:val="yellow"/>
        </w:rPr>
        <w:t>.</w:t>
      </w:r>
      <w:r w:rsidR="00EB1009" w:rsidRPr="00CA0357">
        <w:rPr>
          <w:highlight w:val="yellow"/>
        </w:rPr>
        <w:t xml:space="preserve"> </w:t>
      </w:r>
      <w:r w:rsidRPr="00CA0357">
        <w:rPr>
          <w:highlight w:val="yellow"/>
        </w:rPr>
        <w:t xml:space="preserve">Keep mice </w:t>
      </w:r>
      <w:r w:rsidR="00AD2FE9" w:rsidRPr="00CA0357">
        <w:rPr>
          <w:highlight w:val="yellow"/>
        </w:rPr>
        <w:t xml:space="preserve">on </w:t>
      </w:r>
      <w:r w:rsidR="006D7F8F" w:rsidRPr="00CA0357">
        <w:rPr>
          <w:highlight w:val="yellow"/>
        </w:rPr>
        <w:t>the</w:t>
      </w:r>
      <w:r w:rsidR="00AA199E" w:rsidRPr="00CA0357">
        <w:rPr>
          <w:highlight w:val="yellow"/>
        </w:rPr>
        <w:t xml:space="preserve"> </w:t>
      </w:r>
      <w:r w:rsidR="00000417" w:rsidRPr="00CA0357">
        <w:rPr>
          <w:highlight w:val="yellow"/>
        </w:rPr>
        <w:t>heat</w:t>
      </w:r>
      <w:r w:rsidR="00AA199E" w:rsidRPr="00CA0357">
        <w:rPr>
          <w:highlight w:val="yellow"/>
        </w:rPr>
        <w:t xml:space="preserve">ing </w:t>
      </w:r>
      <w:r w:rsidR="00A9605A" w:rsidRPr="00CA0357">
        <w:rPr>
          <w:highlight w:val="yellow"/>
        </w:rPr>
        <w:t>stage</w:t>
      </w:r>
      <w:r w:rsidR="00AD2FE9" w:rsidRPr="00CA0357">
        <w:rPr>
          <w:highlight w:val="yellow"/>
        </w:rPr>
        <w:t xml:space="preserve"> throughout </w:t>
      </w:r>
      <w:r w:rsidR="001841C1" w:rsidRPr="00CA0357">
        <w:rPr>
          <w:highlight w:val="yellow"/>
        </w:rPr>
        <w:t>the procedure.</w:t>
      </w:r>
      <w:r w:rsidR="001660F6" w:rsidRPr="00CA0357">
        <w:rPr>
          <w:highlight w:val="yellow"/>
        </w:rPr>
        <w:t xml:space="preserve"> Apply e</w:t>
      </w:r>
      <w:r w:rsidR="00602CA3" w:rsidRPr="00CA0357">
        <w:rPr>
          <w:highlight w:val="yellow"/>
        </w:rPr>
        <w:t xml:space="preserve">ye ointment to both eyes of the mice </w:t>
      </w:r>
      <w:r w:rsidR="00520D27" w:rsidRPr="00CA0357">
        <w:rPr>
          <w:highlight w:val="yellow"/>
        </w:rPr>
        <w:t xml:space="preserve">to prevent corneal damage </w:t>
      </w:r>
      <w:r w:rsidR="001279BE" w:rsidRPr="00CA0357">
        <w:rPr>
          <w:highlight w:val="yellow"/>
        </w:rPr>
        <w:t xml:space="preserve">due to the loss of </w:t>
      </w:r>
      <w:r w:rsidR="001660F6" w:rsidRPr="00CA0357">
        <w:rPr>
          <w:highlight w:val="yellow"/>
        </w:rPr>
        <w:t xml:space="preserve">the </w:t>
      </w:r>
      <w:r w:rsidR="001279BE" w:rsidRPr="00CA0357">
        <w:rPr>
          <w:highlight w:val="yellow"/>
        </w:rPr>
        <w:t>blink reflex</w:t>
      </w:r>
      <w:r w:rsidR="00661725" w:rsidRPr="00CA0357">
        <w:rPr>
          <w:highlight w:val="yellow"/>
        </w:rPr>
        <w:t xml:space="preserve"> during anesthesia. </w:t>
      </w:r>
    </w:p>
    <w:p w14:paraId="75DC3E72" w14:textId="77777777" w:rsidR="001841C1" w:rsidRPr="00CA0357" w:rsidRDefault="001841C1" w:rsidP="00A678E2">
      <w:pPr>
        <w:pBdr>
          <w:top w:val="nil"/>
          <w:left w:val="nil"/>
          <w:bottom w:val="nil"/>
          <w:right w:val="nil"/>
          <w:between w:val="nil"/>
        </w:pBdr>
        <w:rPr>
          <w:highlight w:val="yellow"/>
        </w:rPr>
      </w:pPr>
    </w:p>
    <w:p w14:paraId="5A897DAC" w14:textId="32A48619" w:rsidR="00DA60A8" w:rsidRPr="00CA0357" w:rsidRDefault="001841C1" w:rsidP="00A678E2">
      <w:pPr>
        <w:pBdr>
          <w:top w:val="nil"/>
          <w:left w:val="nil"/>
          <w:bottom w:val="nil"/>
          <w:right w:val="nil"/>
          <w:between w:val="nil"/>
        </w:pBdr>
        <w:rPr>
          <w:highlight w:val="yellow"/>
        </w:rPr>
      </w:pPr>
      <w:r w:rsidRPr="00CA0357">
        <w:rPr>
          <w:highlight w:val="yellow"/>
        </w:rPr>
        <w:t>6.</w:t>
      </w:r>
      <w:r w:rsidR="008C521D" w:rsidRPr="00CA0357">
        <w:rPr>
          <w:highlight w:val="yellow"/>
        </w:rPr>
        <w:t>14</w:t>
      </w:r>
      <w:r w:rsidRPr="00CA0357">
        <w:rPr>
          <w:highlight w:val="yellow"/>
        </w:rPr>
        <w:t xml:space="preserve">. </w:t>
      </w:r>
      <w:r w:rsidR="003273E9" w:rsidRPr="00CA0357">
        <w:rPr>
          <w:highlight w:val="yellow"/>
        </w:rPr>
        <w:t xml:space="preserve">Carefully shave the right flank of each </w:t>
      </w:r>
      <w:r w:rsidR="00F812DC" w:rsidRPr="00CA0357">
        <w:rPr>
          <w:highlight w:val="yellow"/>
        </w:rPr>
        <w:t>mouse</w:t>
      </w:r>
      <w:r w:rsidR="003273E9" w:rsidRPr="00CA0357">
        <w:rPr>
          <w:highlight w:val="yellow"/>
        </w:rPr>
        <w:t xml:space="preserve"> </w:t>
      </w:r>
      <w:r w:rsidR="00650BBE" w:rsidRPr="00CA0357">
        <w:rPr>
          <w:highlight w:val="yellow"/>
        </w:rPr>
        <w:t>to</w:t>
      </w:r>
      <w:r w:rsidR="00DA60A8" w:rsidRPr="00CA0357">
        <w:rPr>
          <w:highlight w:val="yellow"/>
        </w:rPr>
        <w:t xml:space="preserve"> expose the skin after </w:t>
      </w:r>
      <w:r w:rsidR="00CA7D98" w:rsidRPr="00CA0357">
        <w:rPr>
          <w:highlight w:val="yellow"/>
        </w:rPr>
        <w:t>the mice have been anesthetized</w:t>
      </w:r>
      <w:r w:rsidR="00DA60A8" w:rsidRPr="00CA0357">
        <w:rPr>
          <w:highlight w:val="yellow"/>
        </w:rPr>
        <w:t>.</w:t>
      </w:r>
      <w:r w:rsidR="008C521D" w:rsidRPr="00CA0357">
        <w:rPr>
          <w:highlight w:val="yellow"/>
        </w:rPr>
        <w:t xml:space="preserve"> </w:t>
      </w:r>
      <w:r w:rsidR="002E0134" w:rsidRPr="00CA0357">
        <w:rPr>
          <w:highlight w:val="yellow"/>
        </w:rPr>
        <w:t xml:space="preserve">Load a </w:t>
      </w:r>
      <w:r w:rsidR="00C93DA6" w:rsidRPr="00CA0357">
        <w:rPr>
          <w:highlight w:val="yellow"/>
        </w:rPr>
        <w:t>0</w:t>
      </w:r>
      <w:r w:rsidR="002E0134" w:rsidRPr="00CA0357">
        <w:rPr>
          <w:highlight w:val="yellow"/>
        </w:rPr>
        <w:t xml:space="preserve">.5 mL syringe with 100 µL </w:t>
      </w:r>
      <w:r w:rsidR="001660F6" w:rsidRPr="00CA0357">
        <w:rPr>
          <w:highlight w:val="yellow"/>
        </w:rPr>
        <w:t xml:space="preserve">of </w:t>
      </w:r>
      <w:r w:rsidR="00B240C6" w:rsidRPr="00CA0357">
        <w:rPr>
          <w:highlight w:val="yellow"/>
        </w:rPr>
        <w:t>JeKo-1-macrophage cell mixture</w:t>
      </w:r>
      <w:r w:rsidR="00F036E4" w:rsidRPr="00CA0357">
        <w:rPr>
          <w:highlight w:val="yellow"/>
        </w:rPr>
        <w:t xml:space="preserve"> and carefully remove bubbles in the solution.</w:t>
      </w:r>
    </w:p>
    <w:p w14:paraId="7DAB97A7" w14:textId="77777777" w:rsidR="00F036E4" w:rsidRPr="00CA0357" w:rsidRDefault="00F036E4" w:rsidP="00A678E2">
      <w:pPr>
        <w:pBdr>
          <w:top w:val="nil"/>
          <w:left w:val="nil"/>
          <w:bottom w:val="nil"/>
          <w:right w:val="nil"/>
          <w:between w:val="nil"/>
        </w:pBdr>
        <w:rPr>
          <w:highlight w:val="yellow"/>
        </w:rPr>
      </w:pPr>
    </w:p>
    <w:p w14:paraId="08120BBF" w14:textId="446C9465" w:rsidR="00763003" w:rsidRPr="00CA0357" w:rsidRDefault="00F036E4" w:rsidP="00A678E2">
      <w:pPr>
        <w:pBdr>
          <w:top w:val="nil"/>
          <w:left w:val="nil"/>
          <w:bottom w:val="nil"/>
          <w:right w:val="nil"/>
          <w:between w:val="nil"/>
        </w:pBdr>
        <w:rPr>
          <w:highlight w:val="yellow"/>
        </w:rPr>
      </w:pPr>
      <w:r w:rsidRPr="00CA0357">
        <w:rPr>
          <w:highlight w:val="yellow"/>
        </w:rPr>
        <w:t>6.</w:t>
      </w:r>
      <w:r w:rsidR="008C521D" w:rsidRPr="00CA0357">
        <w:rPr>
          <w:highlight w:val="yellow"/>
        </w:rPr>
        <w:t>15</w:t>
      </w:r>
      <w:r w:rsidRPr="00CA0357">
        <w:rPr>
          <w:highlight w:val="yellow"/>
        </w:rPr>
        <w:t xml:space="preserve">. Carefully lift </w:t>
      </w:r>
      <w:r w:rsidR="00F77299" w:rsidRPr="00CA0357">
        <w:rPr>
          <w:highlight w:val="yellow"/>
        </w:rPr>
        <w:t>the exposed skin by hand</w:t>
      </w:r>
      <w:r w:rsidR="005537E6" w:rsidRPr="00CA0357">
        <w:rPr>
          <w:highlight w:val="yellow"/>
        </w:rPr>
        <w:t xml:space="preserve"> and</w:t>
      </w:r>
      <w:r w:rsidR="00A05649" w:rsidRPr="00CA0357">
        <w:rPr>
          <w:highlight w:val="yellow"/>
        </w:rPr>
        <w:t xml:space="preserve"> </w:t>
      </w:r>
      <w:r w:rsidR="00F77299" w:rsidRPr="00CA0357">
        <w:rPr>
          <w:highlight w:val="yellow"/>
        </w:rPr>
        <w:t xml:space="preserve">insert </w:t>
      </w:r>
      <w:r w:rsidR="00986CC2" w:rsidRPr="00CA0357">
        <w:rPr>
          <w:highlight w:val="yellow"/>
        </w:rPr>
        <w:t xml:space="preserve">the </w:t>
      </w:r>
      <w:r w:rsidR="00F77299" w:rsidRPr="00CA0357">
        <w:rPr>
          <w:highlight w:val="yellow"/>
        </w:rPr>
        <w:t xml:space="preserve">needle </w:t>
      </w:r>
      <w:r w:rsidR="000C3A2E" w:rsidRPr="00CA0357">
        <w:rPr>
          <w:highlight w:val="yellow"/>
        </w:rPr>
        <w:t xml:space="preserve">into the lifted </w:t>
      </w:r>
      <w:r w:rsidR="00A05649" w:rsidRPr="00CA0357">
        <w:rPr>
          <w:highlight w:val="yellow"/>
        </w:rPr>
        <w:t>region</w:t>
      </w:r>
      <w:r w:rsidR="005537E6" w:rsidRPr="00CA0357">
        <w:rPr>
          <w:highlight w:val="yellow"/>
        </w:rPr>
        <w:t>.</w:t>
      </w:r>
      <w:r w:rsidR="008C521D" w:rsidRPr="00CA0357">
        <w:rPr>
          <w:highlight w:val="yellow"/>
        </w:rPr>
        <w:t xml:space="preserve"> Keep lifting the skin with the needle and press one finger at the injection site.</w:t>
      </w:r>
      <w:r w:rsidR="00763003" w:rsidRPr="00CA0357">
        <w:rPr>
          <w:highlight w:val="yellow"/>
        </w:rPr>
        <w:t xml:space="preserve"> Try not to move </w:t>
      </w:r>
      <w:r w:rsidR="008F5430" w:rsidRPr="00CA0357">
        <w:rPr>
          <w:highlight w:val="yellow"/>
        </w:rPr>
        <w:t xml:space="preserve">the </w:t>
      </w:r>
      <w:r w:rsidR="00763003" w:rsidRPr="00CA0357">
        <w:rPr>
          <w:highlight w:val="yellow"/>
        </w:rPr>
        <w:t>needle</w:t>
      </w:r>
      <w:r w:rsidR="00986CC2" w:rsidRPr="00CA0357">
        <w:rPr>
          <w:highlight w:val="yellow"/>
        </w:rPr>
        <w:t xml:space="preserve"> once inserted</w:t>
      </w:r>
      <w:r w:rsidR="00763003" w:rsidRPr="00CA0357">
        <w:rPr>
          <w:highlight w:val="yellow"/>
        </w:rPr>
        <w:t xml:space="preserve"> </w:t>
      </w:r>
      <w:r w:rsidR="00AA4BF9" w:rsidRPr="00CA0357">
        <w:rPr>
          <w:highlight w:val="yellow"/>
        </w:rPr>
        <w:t>to prevent accidental punctures and cell leakage.</w:t>
      </w:r>
    </w:p>
    <w:p w14:paraId="387D19CE" w14:textId="77777777" w:rsidR="00595FEF" w:rsidRPr="00CA0357" w:rsidRDefault="00595FEF" w:rsidP="00A678E2">
      <w:pPr>
        <w:pBdr>
          <w:top w:val="nil"/>
          <w:left w:val="nil"/>
          <w:bottom w:val="nil"/>
          <w:right w:val="nil"/>
          <w:between w:val="nil"/>
        </w:pBdr>
        <w:rPr>
          <w:highlight w:val="yellow"/>
        </w:rPr>
      </w:pPr>
    </w:p>
    <w:p w14:paraId="136B232A" w14:textId="2146A21A" w:rsidR="00C3202B" w:rsidRPr="00A678E2" w:rsidRDefault="00595FEF" w:rsidP="00A678E2">
      <w:pPr>
        <w:pBdr>
          <w:top w:val="nil"/>
          <w:left w:val="nil"/>
          <w:bottom w:val="nil"/>
          <w:right w:val="nil"/>
          <w:between w:val="nil"/>
        </w:pBdr>
      </w:pPr>
      <w:r w:rsidRPr="00CA0357">
        <w:rPr>
          <w:highlight w:val="yellow"/>
        </w:rPr>
        <w:t>6.</w:t>
      </w:r>
      <w:r w:rsidR="008C521D" w:rsidRPr="00CA0357">
        <w:rPr>
          <w:highlight w:val="yellow"/>
        </w:rPr>
        <w:t>16</w:t>
      </w:r>
      <w:r w:rsidRPr="00CA0357">
        <w:rPr>
          <w:highlight w:val="yellow"/>
        </w:rPr>
        <w:t xml:space="preserve">. Slowly </w:t>
      </w:r>
      <w:r w:rsidR="00DF49FD" w:rsidRPr="00CA0357">
        <w:rPr>
          <w:highlight w:val="yellow"/>
        </w:rPr>
        <w:t xml:space="preserve">release </w:t>
      </w:r>
      <w:r w:rsidR="008304C6" w:rsidRPr="00CA0357">
        <w:rPr>
          <w:highlight w:val="yellow"/>
        </w:rPr>
        <w:t xml:space="preserve">the </w:t>
      </w:r>
      <w:r w:rsidR="00DF49FD" w:rsidRPr="00CA0357">
        <w:rPr>
          <w:highlight w:val="yellow"/>
        </w:rPr>
        <w:t>cells into the subcutaneous layer</w:t>
      </w:r>
      <w:r w:rsidR="00691EEF" w:rsidRPr="00CA0357">
        <w:rPr>
          <w:highlight w:val="yellow"/>
        </w:rPr>
        <w:t xml:space="preserve"> and carefully </w:t>
      </w:r>
      <w:r w:rsidR="00C3202B" w:rsidRPr="00CA0357">
        <w:rPr>
          <w:highlight w:val="yellow"/>
        </w:rPr>
        <w:t>remove the needle</w:t>
      </w:r>
      <w:r w:rsidR="00DF49FD" w:rsidRPr="00CA0357">
        <w:rPr>
          <w:highlight w:val="yellow"/>
        </w:rPr>
        <w:t>.</w:t>
      </w:r>
      <w:r w:rsidR="008C521D" w:rsidRPr="00CA0357">
        <w:rPr>
          <w:highlight w:val="yellow"/>
        </w:rPr>
        <w:t xml:space="preserve"> </w:t>
      </w:r>
      <w:r w:rsidR="00982F45" w:rsidRPr="00CA0357">
        <w:rPr>
          <w:highlight w:val="yellow"/>
        </w:rPr>
        <w:t>Repeat the</w:t>
      </w:r>
      <w:r w:rsidR="00C3202B" w:rsidRPr="00CA0357">
        <w:rPr>
          <w:highlight w:val="yellow"/>
        </w:rPr>
        <w:t xml:space="preserve"> subcutaneous injections for </w:t>
      </w:r>
      <w:r w:rsidR="004501CD" w:rsidRPr="00CA0357">
        <w:rPr>
          <w:highlight w:val="yellow"/>
        </w:rPr>
        <w:t xml:space="preserve">all 10 NSG mice, </w:t>
      </w:r>
      <w:r w:rsidR="00982F45" w:rsidRPr="00CA0357">
        <w:rPr>
          <w:highlight w:val="yellow"/>
        </w:rPr>
        <w:t xml:space="preserve">with </w:t>
      </w:r>
      <w:r w:rsidR="004501CD" w:rsidRPr="00CA0357">
        <w:rPr>
          <w:highlight w:val="yellow"/>
        </w:rPr>
        <w:t xml:space="preserve">5 </w:t>
      </w:r>
      <w:r w:rsidR="00982F45" w:rsidRPr="00CA0357">
        <w:rPr>
          <w:highlight w:val="yellow"/>
        </w:rPr>
        <w:t>mice</w:t>
      </w:r>
      <w:r w:rsidR="004501CD" w:rsidRPr="00CA0357">
        <w:rPr>
          <w:highlight w:val="yellow"/>
        </w:rPr>
        <w:t xml:space="preserve"> receiving both JeKo-1 and macrophages</w:t>
      </w:r>
      <w:r w:rsidR="00465BDD" w:rsidRPr="00CA0357">
        <w:rPr>
          <w:highlight w:val="yellow"/>
        </w:rPr>
        <w:t xml:space="preserve"> and 5 </w:t>
      </w:r>
      <w:r w:rsidR="00982F45" w:rsidRPr="00CA0357">
        <w:rPr>
          <w:highlight w:val="yellow"/>
        </w:rPr>
        <w:t xml:space="preserve">mice </w:t>
      </w:r>
      <w:r w:rsidR="00465BDD" w:rsidRPr="00CA0357">
        <w:rPr>
          <w:highlight w:val="yellow"/>
        </w:rPr>
        <w:t>receiving JeKo-1 alone.</w:t>
      </w:r>
      <w:r w:rsidR="00465BDD" w:rsidRPr="00A678E2">
        <w:t xml:space="preserve"> </w:t>
      </w:r>
    </w:p>
    <w:p w14:paraId="3E98F647" w14:textId="77777777" w:rsidR="007408A8" w:rsidRPr="00A678E2" w:rsidRDefault="007408A8" w:rsidP="00A678E2">
      <w:pPr>
        <w:pBdr>
          <w:top w:val="nil"/>
          <w:left w:val="nil"/>
          <w:bottom w:val="nil"/>
          <w:right w:val="nil"/>
          <w:between w:val="nil"/>
        </w:pBdr>
      </w:pPr>
    </w:p>
    <w:p w14:paraId="3B5647AB" w14:textId="71C5B3FC" w:rsidR="001E01B5" w:rsidRPr="00A678E2" w:rsidRDefault="007408A8" w:rsidP="00A678E2">
      <w:pPr>
        <w:pBdr>
          <w:top w:val="nil"/>
          <w:left w:val="nil"/>
          <w:bottom w:val="nil"/>
          <w:right w:val="nil"/>
          <w:between w:val="nil"/>
        </w:pBdr>
      </w:pPr>
      <w:r w:rsidRPr="00A678E2">
        <w:t>6.</w:t>
      </w:r>
      <w:r w:rsidR="008C521D" w:rsidRPr="00A678E2">
        <w:t>17</w:t>
      </w:r>
      <w:r w:rsidRPr="00A678E2">
        <w:t xml:space="preserve">. </w:t>
      </w:r>
      <w:r w:rsidR="008D4559" w:rsidRPr="00A678E2">
        <w:t xml:space="preserve">Prepare </w:t>
      </w:r>
      <w:r w:rsidR="00C60426" w:rsidRPr="00A678E2">
        <w:t>D-luciferin</w:t>
      </w:r>
      <w:r w:rsidR="001E01B5" w:rsidRPr="00A678E2">
        <w:t xml:space="preserve"> (</w:t>
      </w:r>
      <w:r w:rsidR="001E01B5" w:rsidRPr="00A678E2">
        <w:rPr>
          <w:b/>
        </w:rPr>
        <w:t>Table of Materials</w:t>
      </w:r>
      <w:r w:rsidR="001E01B5" w:rsidRPr="00A678E2">
        <w:t>)</w:t>
      </w:r>
      <w:r w:rsidR="000D59F0" w:rsidRPr="00A678E2">
        <w:t xml:space="preserve"> </w:t>
      </w:r>
      <w:r w:rsidR="00982F45" w:rsidRPr="00A678E2">
        <w:t>at a</w:t>
      </w:r>
      <w:r w:rsidR="000D59F0" w:rsidRPr="00A678E2">
        <w:t xml:space="preserve"> concentration of 15 mg/</w:t>
      </w:r>
      <w:proofErr w:type="spellStart"/>
      <w:r w:rsidR="000D59F0" w:rsidRPr="00A678E2">
        <w:t>mL.</w:t>
      </w:r>
      <w:proofErr w:type="spellEnd"/>
      <w:r w:rsidR="008C521D" w:rsidRPr="00A678E2">
        <w:t xml:space="preserve"> </w:t>
      </w:r>
      <w:r w:rsidR="001E01B5" w:rsidRPr="00A678E2">
        <w:t xml:space="preserve">Load </w:t>
      </w:r>
      <w:r w:rsidR="00CB3D72" w:rsidRPr="00A678E2">
        <w:t xml:space="preserve">a </w:t>
      </w:r>
      <w:r w:rsidR="00C93DA6" w:rsidRPr="00A678E2">
        <w:t>0</w:t>
      </w:r>
      <w:r w:rsidR="00CB3D72" w:rsidRPr="00A678E2">
        <w:t xml:space="preserve">.5 mL syringe with 200 µL of D-luciferin and </w:t>
      </w:r>
      <w:r w:rsidR="000E3ADB" w:rsidRPr="00A678E2">
        <w:t xml:space="preserve">inject into each mouse intraperitoneally. </w:t>
      </w:r>
    </w:p>
    <w:p w14:paraId="0222539E" w14:textId="77777777" w:rsidR="000E3ADB" w:rsidRPr="00A678E2" w:rsidRDefault="000E3ADB" w:rsidP="00A678E2">
      <w:pPr>
        <w:pBdr>
          <w:top w:val="nil"/>
          <w:left w:val="nil"/>
          <w:bottom w:val="nil"/>
          <w:right w:val="nil"/>
          <w:between w:val="nil"/>
        </w:pBdr>
      </w:pPr>
    </w:p>
    <w:p w14:paraId="7553E394" w14:textId="55D4B0FE" w:rsidR="00424D47" w:rsidRPr="00A678E2" w:rsidRDefault="000E3ADB" w:rsidP="00A678E2">
      <w:pPr>
        <w:pBdr>
          <w:top w:val="nil"/>
          <w:left w:val="nil"/>
          <w:bottom w:val="nil"/>
          <w:right w:val="nil"/>
          <w:between w:val="nil"/>
        </w:pBdr>
      </w:pPr>
      <w:r w:rsidRPr="00A678E2">
        <w:t>6.</w:t>
      </w:r>
      <w:r w:rsidR="008C521D" w:rsidRPr="00A678E2">
        <w:t>18</w:t>
      </w:r>
      <w:r w:rsidRPr="00A678E2">
        <w:t xml:space="preserve">. </w:t>
      </w:r>
      <w:r w:rsidR="00F22653" w:rsidRPr="00A678E2">
        <w:t xml:space="preserve">Place anesthetized mice on the stage for </w:t>
      </w:r>
      <w:r w:rsidR="00E2707F" w:rsidRPr="00A678E2">
        <w:t>BLI</w:t>
      </w:r>
      <w:r w:rsidR="00DF657F" w:rsidRPr="00A678E2">
        <w:t xml:space="preserve"> 10 min after D-luciferin injection.</w:t>
      </w:r>
      <w:r w:rsidR="008C521D" w:rsidRPr="00A678E2">
        <w:t xml:space="preserve"> </w:t>
      </w:r>
      <w:r w:rsidR="00D570DC" w:rsidRPr="00A678E2">
        <w:t>Perform BLI</w:t>
      </w:r>
      <w:r w:rsidR="009D64E1" w:rsidRPr="00A678E2">
        <w:t xml:space="preserve"> </w:t>
      </w:r>
      <w:r w:rsidR="008D77EA" w:rsidRPr="00A678E2">
        <w:t xml:space="preserve">for each </w:t>
      </w:r>
      <w:r w:rsidR="00424D47" w:rsidRPr="00A678E2">
        <w:t>mouse</w:t>
      </w:r>
      <w:r w:rsidR="008D77EA" w:rsidRPr="00A678E2">
        <w:t xml:space="preserve"> and </w:t>
      </w:r>
      <w:r w:rsidR="00D570DC" w:rsidRPr="00A678E2">
        <w:t>record</w:t>
      </w:r>
      <w:r w:rsidR="008D77EA" w:rsidRPr="00A678E2">
        <w:t xml:space="preserve"> as baseline</w:t>
      </w:r>
      <w:r w:rsidR="00424D47" w:rsidRPr="00A678E2">
        <w:t xml:space="preserve"> (Day 0)</w:t>
      </w:r>
      <w:r w:rsidR="008D77EA" w:rsidRPr="00A678E2">
        <w:t xml:space="preserve"> tumor burden.</w:t>
      </w:r>
      <w:r w:rsidR="008C521D" w:rsidRPr="00A678E2">
        <w:t xml:space="preserve"> </w:t>
      </w:r>
      <w:r w:rsidR="00424D47" w:rsidRPr="00A678E2">
        <w:t xml:space="preserve">Place </w:t>
      </w:r>
      <w:r w:rsidR="001660F6" w:rsidRPr="00A678E2">
        <w:t xml:space="preserve">the </w:t>
      </w:r>
      <w:r w:rsidR="00424D47" w:rsidRPr="00A678E2">
        <w:t xml:space="preserve">mice back </w:t>
      </w:r>
      <w:r w:rsidR="00D570DC" w:rsidRPr="00A678E2">
        <w:t>in</w:t>
      </w:r>
      <w:r w:rsidR="00424D47" w:rsidRPr="00A678E2">
        <w:t xml:space="preserve">to </w:t>
      </w:r>
      <w:r w:rsidR="00D570DC" w:rsidRPr="00A678E2">
        <w:t>their</w:t>
      </w:r>
      <w:r w:rsidR="00424D47" w:rsidRPr="00A678E2">
        <w:t xml:space="preserve"> </w:t>
      </w:r>
      <w:r w:rsidR="00B07DB1" w:rsidRPr="00A678E2">
        <w:t>cages.</w:t>
      </w:r>
    </w:p>
    <w:p w14:paraId="781C9508" w14:textId="77777777" w:rsidR="00B21821" w:rsidRPr="00A678E2" w:rsidRDefault="00B21821" w:rsidP="00A678E2">
      <w:pPr>
        <w:pBdr>
          <w:top w:val="nil"/>
          <w:left w:val="nil"/>
          <w:bottom w:val="nil"/>
          <w:right w:val="nil"/>
          <w:between w:val="nil"/>
        </w:pBdr>
      </w:pPr>
    </w:p>
    <w:p w14:paraId="4D1C5478" w14:textId="4C058E8F" w:rsidR="00B21821" w:rsidRPr="00A678E2" w:rsidRDefault="00DB487D" w:rsidP="00A678E2">
      <w:pPr>
        <w:pBdr>
          <w:top w:val="nil"/>
          <w:left w:val="nil"/>
          <w:bottom w:val="nil"/>
          <w:right w:val="nil"/>
          <w:between w:val="nil"/>
        </w:pBdr>
      </w:pPr>
      <w:r w:rsidRPr="00A678E2">
        <w:t xml:space="preserve">NOTE: Users need to </w:t>
      </w:r>
      <w:r w:rsidR="00A678E2">
        <w:t xml:space="preserve">ensure that the anesthetized mice are not left unattended until they regain consciousness to maintain sternal recumbency after the </w:t>
      </w:r>
      <w:r w:rsidRPr="00A678E2">
        <w:t>imaging procedure</w:t>
      </w:r>
      <w:r w:rsidR="00FC69A9" w:rsidRPr="00A678E2">
        <w:t xml:space="preserve">. </w:t>
      </w:r>
    </w:p>
    <w:p w14:paraId="750108CA" w14:textId="77777777" w:rsidR="00B07DB1" w:rsidRPr="00A678E2" w:rsidRDefault="00B07DB1" w:rsidP="00A678E2">
      <w:pPr>
        <w:pBdr>
          <w:top w:val="nil"/>
          <w:left w:val="nil"/>
          <w:bottom w:val="nil"/>
          <w:right w:val="nil"/>
          <w:between w:val="nil"/>
        </w:pBdr>
      </w:pPr>
    </w:p>
    <w:p w14:paraId="788EBFCA" w14:textId="1BDC9858" w:rsidR="001660F6" w:rsidRPr="00A678E2" w:rsidRDefault="00B07DB1" w:rsidP="00A678E2">
      <w:pPr>
        <w:pBdr>
          <w:top w:val="nil"/>
          <w:left w:val="nil"/>
          <w:bottom w:val="nil"/>
          <w:right w:val="nil"/>
          <w:between w:val="nil"/>
        </w:pBdr>
      </w:pPr>
      <w:r w:rsidRPr="00A678E2">
        <w:t>6.</w:t>
      </w:r>
      <w:r w:rsidR="008C521D" w:rsidRPr="00A678E2">
        <w:t>19</w:t>
      </w:r>
      <w:r w:rsidRPr="00A678E2">
        <w:t xml:space="preserve">. </w:t>
      </w:r>
      <w:r w:rsidR="008C3747" w:rsidRPr="00A678E2">
        <w:t>Monitor tumor burden by BLI</w:t>
      </w:r>
      <w:r w:rsidRPr="00A678E2">
        <w:t xml:space="preserve"> </w:t>
      </w:r>
      <w:r w:rsidR="001660F6" w:rsidRPr="00A678E2">
        <w:t>2x</w:t>
      </w:r>
      <w:r w:rsidRPr="00A678E2">
        <w:t xml:space="preserve"> </w:t>
      </w:r>
      <w:r w:rsidR="008C3747" w:rsidRPr="00A678E2">
        <w:t xml:space="preserve">per </w:t>
      </w:r>
      <w:r w:rsidRPr="00A678E2">
        <w:t xml:space="preserve">week </w:t>
      </w:r>
      <w:r w:rsidR="008C3747" w:rsidRPr="00A678E2">
        <w:t>until experimental or humane endpoints are reached.</w:t>
      </w:r>
      <w:r w:rsidR="001660F6" w:rsidRPr="00A678E2">
        <w:t xml:space="preserve"> Overall survival endpoint is reached once tumor volume is at or above 2000 mm</w:t>
      </w:r>
      <w:r w:rsidR="001660F6" w:rsidRPr="00A678E2">
        <w:rPr>
          <w:vertAlign w:val="superscript"/>
        </w:rPr>
        <w:t>3</w:t>
      </w:r>
      <w:r w:rsidR="00A678E2" w:rsidRPr="00A678E2">
        <w:t>,</w:t>
      </w:r>
      <w:r w:rsidR="001660F6" w:rsidRPr="00A678E2">
        <w:t xml:space="preserve"> calculated by formula below:</w:t>
      </w:r>
    </w:p>
    <w:p w14:paraId="1760A597" w14:textId="77777777" w:rsidR="001660F6" w:rsidRPr="00A678E2" w:rsidRDefault="001660F6" w:rsidP="00A678E2">
      <w:pPr>
        <w:pBdr>
          <w:top w:val="nil"/>
          <w:left w:val="nil"/>
          <w:bottom w:val="nil"/>
          <w:right w:val="nil"/>
          <w:between w:val="nil"/>
        </w:pBdr>
      </w:pPr>
      <m:oMathPara>
        <m:oMath>
          <m:r>
            <m:rPr>
              <m:sty m:val="p"/>
            </m:rPr>
            <w:rPr>
              <w:rFonts w:ascii="Cambria Math" w:hAnsi="Cambria Math"/>
            </w:rPr>
            <m:t>Tumor volume (mm)</m:t>
          </m:r>
          <m:r>
            <w:rPr>
              <w:rFonts w:ascii="Cambria Math" w:hAnsi="Cambria Math"/>
            </w:rPr>
            <m:t>=</m:t>
          </m:r>
          <m:f>
            <m:fPr>
              <m:ctrlPr>
                <w:rPr>
                  <w:rFonts w:ascii="Cambria Math" w:hAnsi="Cambria Math"/>
                </w:rPr>
              </m:ctrlPr>
            </m:fPr>
            <m:num>
              <m:r>
                <m:rPr>
                  <m:sty m:val="p"/>
                </m:rPr>
                <w:rPr>
                  <w:rFonts w:ascii="Cambria Math" w:hAnsi="Cambria Math"/>
                </w:rPr>
                <m:t xml:space="preserve">Width </m:t>
              </m:r>
              <m:d>
                <m:dPr>
                  <m:ctrlPr>
                    <w:rPr>
                      <w:rFonts w:ascii="Cambria Math" w:hAnsi="Cambria Math"/>
                    </w:rPr>
                  </m:ctrlPr>
                </m:dPr>
                <m:e>
                  <m:r>
                    <m:rPr>
                      <m:sty m:val="p"/>
                    </m:rPr>
                    <w:rPr>
                      <w:rFonts w:ascii="Cambria Math" w:hAnsi="Cambria Math"/>
                    </w:rPr>
                    <m:t>mm</m:t>
                  </m:r>
                </m:e>
              </m:d>
              <m:r>
                <w:rPr>
                  <w:rFonts w:ascii="Cambria Math" w:hAnsi="Cambria Math"/>
                </w:rPr>
                <m:t>*</m:t>
              </m:r>
              <m:r>
                <m:rPr>
                  <m:sty m:val="p"/>
                </m:rPr>
                <w:rPr>
                  <w:rFonts w:ascii="Cambria Math" w:hAnsi="Cambria Math"/>
                </w:rPr>
                <m:t xml:space="preserve">Length </m:t>
              </m:r>
              <m:d>
                <m:dPr>
                  <m:ctrlPr>
                    <w:rPr>
                      <w:rFonts w:ascii="Cambria Math" w:hAnsi="Cambria Math"/>
                    </w:rPr>
                  </m:ctrlPr>
                </m:dPr>
                <m:e>
                  <m:r>
                    <m:rPr>
                      <m:sty m:val="p"/>
                    </m:rPr>
                    <w:rPr>
                      <w:rFonts w:ascii="Cambria Math" w:hAnsi="Cambria Math"/>
                    </w:rPr>
                    <m:t>mm</m:t>
                  </m:r>
                </m:e>
              </m:d>
              <m:r>
                <w:rPr>
                  <w:rFonts w:ascii="Cambria Math" w:hAnsi="Cambria Math"/>
                </w:rPr>
                <m:t>*</m:t>
              </m:r>
              <m:r>
                <m:rPr>
                  <m:sty m:val="p"/>
                </m:rPr>
                <w:rPr>
                  <w:rFonts w:ascii="Cambria Math" w:hAnsi="Cambria Math"/>
                </w:rPr>
                <m:t xml:space="preserve">Height </m:t>
              </m:r>
              <m:d>
                <m:dPr>
                  <m:ctrlPr>
                    <w:rPr>
                      <w:rFonts w:ascii="Cambria Math" w:hAnsi="Cambria Math"/>
                    </w:rPr>
                  </m:ctrlPr>
                </m:dPr>
                <m:e>
                  <m:r>
                    <m:rPr>
                      <m:sty m:val="p"/>
                    </m:rPr>
                    <w:rPr>
                      <w:rFonts w:ascii="Cambria Math" w:hAnsi="Cambria Math"/>
                    </w:rPr>
                    <m:t>mm</m:t>
                  </m:r>
                </m:e>
              </m:d>
            </m:num>
            <m:den>
              <m:r>
                <w:rPr>
                  <w:rFonts w:ascii="Cambria Math" w:hAnsi="Cambria Math"/>
                </w:rPr>
                <m:t>2</m:t>
              </m:r>
            </m:den>
          </m:f>
        </m:oMath>
      </m:oMathPara>
    </w:p>
    <w:p w14:paraId="71BD5969" w14:textId="77777777" w:rsidR="001660F6" w:rsidRPr="00A678E2" w:rsidRDefault="001660F6" w:rsidP="00A678E2">
      <w:pPr>
        <w:pBdr>
          <w:top w:val="nil"/>
          <w:left w:val="nil"/>
          <w:bottom w:val="nil"/>
          <w:right w:val="nil"/>
          <w:between w:val="nil"/>
        </w:pBdr>
      </w:pPr>
    </w:p>
    <w:p w14:paraId="087738EA" w14:textId="77777777" w:rsidR="001660F6" w:rsidRPr="00A678E2" w:rsidRDefault="00483FA5" w:rsidP="00A678E2">
      <w:pPr>
        <w:pBdr>
          <w:top w:val="nil"/>
          <w:left w:val="nil"/>
          <w:bottom w:val="nil"/>
          <w:right w:val="nil"/>
          <w:between w:val="nil"/>
        </w:pBdr>
      </w:pPr>
      <w:r w:rsidRPr="00A678E2">
        <w:rPr>
          <w:bCs/>
        </w:rPr>
        <w:t xml:space="preserve">NOTE: </w:t>
      </w:r>
      <w:r w:rsidR="008C3747" w:rsidRPr="00A678E2">
        <w:rPr>
          <w:bCs/>
        </w:rPr>
        <w:t>The length</w:t>
      </w:r>
      <w:r w:rsidRPr="00A678E2">
        <w:rPr>
          <w:bCs/>
        </w:rPr>
        <w:t xml:space="preserve"> of tumor monitoring can be adjusted </w:t>
      </w:r>
      <w:r w:rsidR="00863459" w:rsidRPr="00A678E2">
        <w:rPr>
          <w:bCs/>
        </w:rPr>
        <w:t xml:space="preserve">based on the purpose of </w:t>
      </w:r>
      <w:r w:rsidR="008C3747" w:rsidRPr="00A678E2">
        <w:rPr>
          <w:bCs/>
        </w:rPr>
        <w:t xml:space="preserve">the </w:t>
      </w:r>
      <w:r w:rsidR="00863459" w:rsidRPr="00A678E2">
        <w:rPr>
          <w:bCs/>
        </w:rPr>
        <w:t>experiments and desired readout</w:t>
      </w:r>
      <w:r w:rsidR="008C3747" w:rsidRPr="00A678E2">
        <w:rPr>
          <w:bCs/>
        </w:rPr>
        <w:t>s</w:t>
      </w:r>
      <w:r w:rsidR="00863459" w:rsidRPr="00A678E2">
        <w:rPr>
          <w:bCs/>
        </w:rPr>
        <w:t xml:space="preserve">. Due to extremely small tumor sizes in the first 2-3 weeks, </w:t>
      </w:r>
      <w:r w:rsidR="00CA3B31" w:rsidRPr="00A678E2">
        <w:rPr>
          <w:bCs/>
        </w:rPr>
        <w:t xml:space="preserve">BLI is recommended for tumor burden indication. Once tumors become visible and accessible by caliper, </w:t>
      </w:r>
      <w:r w:rsidR="00B83A9B" w:rsidRPr="00A678E2">
        <w:rPr>
          <w:bCs/>
        </w:rPr>
        <w:t>both BLI and caliper measurements are recommended for accurate tumor analysis.</w:t>
      </w:r>
      <w:r w:rsidR="00B83A9B" w:rsidRPr="00A678E2">
        <w:t xml:space="preserve"> </w:t>
      </w:r>
    </w:p>
    <w:p w14:paraId="4CC660B5" w14:textId="77777777" w:rsidR="001660F6" w:rsidRPr="00A678E2" w:rsidRDefault="001660F6" w:rsidP="00A678E2">
      <w:pPr>
        <w:pBdr>
          <w:top w:val="nil"/>
          <w:left w:val="nil"/>
          <w:bottom w:val="nil"/>
          <w:right w:val="nil"/>
          <w:between w:val="nil"/>
        </w:pBdr>
      </w:pPr>
    </w:p>
    <w:p w14:paraId="1F264EDB" w14:textId="43DDA55D" w:rsidR="00FC5852" w:rsidRPr="00A678E2" w:rsidRDefault="00FC29BB" w:rsidP="00A678E2">
      <w:pPr>
        <w:pBdr>
          <w:top w:val="nil"/>
          <w:left w:val="nil"/>
          <w:bottom w:val="nil"/>
          <w:right w:val="nil"/>
          <w:between w:val="nil"/>
        </w:pBdr>
      </w:pPr>
      <w:r w:rsidRPr="00A678E2">
        <w:t>6.</w:t>
      </w:r>
      <w:r w:rsidR="008C521D" w:rsidRPr="00A678E2">
        <w:t>20</w:t>
      </w:r>
      <w:r w:rsidRPr="00A678E2">
        <w:t xml:space="preserve">. </w:t>
      </w:r>
      <w:r w:rsidR="00A83845" w:rsidRPr="00A678E2">
        <w:t xml:space="preserve">To study interactions between engrafted human </w:t>
      </w:r>
      <w:r w:rsidR="00DE2DBC" w:rsidRPr="00A678E2">
        <w:t xml:space="preserve">macrophages and </w:t>
      </w:r>
      <w:r w:rsidR="000B47F3" w:rsidRPr="00A678E2">
        <w:t xml:space="preserve">autologous </w:t>
      </w:r>
      <w:r w:rsidR="00DE2DBC" w:rsidRPr="00A678E2">
        <w:t>CART</w:t>
      </w:r>
      <w:r w:rsidR="00C21610" w:rsidRPr="00A678E2">
        <w:t>19</w:t>
      </w:r>
      <w:r w:rsidR="00DE2DBC" w:rsidRPr="00A678E2">
        <w:t xml:space="preserve"> cells</w:t>
      </w:r>
      <w:r w:rsidR="00D479CE" w:rsidRPr="00A678E2">
        <w:t xml:space="preserve"> in NSG mice</w:t>
      </w:r>
      <w:r w:rsidR="00DE2DBC" w:rsidRPr="00A678E2">
        <w:t xml:space="preserve">, </w:t>
      </w:r>
      <w:r w:rsidR="00722BF8" w:rsidRPr="00A678E2">
        <w:t xml:space="preserve">generate and engraft </w:t>
      </w:r>
      <w:r w:rsidR="00007932" w:rsidRPr="00A678E2">
        <w:rPr>
          <w:i/>
          <w:iCs/>
        </w:rPr>
        <w:t>ex vivo</w:t>
      </w:r>
      <w:r w:rsidR="00722BF8" w:rsidRPr="00A678E2">
        <w:t>-</w:t>
      </w:r>
      <w:r w:rsidR="00007932" w:rsidRPr="00A678E2">
        <w:t xml:space="preserve">differentiated human macrophages </w:t>
      </w:r>
      <w:r w:rsidR="004F1589" w:rsidRPr="00A678E2">
        <w:t xml:space="preserve">as described in </w:t>
      </w:r>
      <w:r w:rsidR="001660F6" w:rsidRPr="00A678E2">
        <w:t>steps</w:t>
      </w:r>
      <w:r w:rsidR="004F1589" w:rsidRPr="00A678E2">
        <w:t xml:space="preserve"> </w:t>
      </w:r>
      <w:r w:rsidR="006779FE" w:rsidRPr="00A678E2">
        <w:t>6.1-6.</w:t>
      </w:r>
      <w:r w:rsidR="008C521D" w:rsidRPr="00A678E2">
        <w:t>16</w:t>
      </w:r>
      <w:r w:rsidR="006779FE" w:rsidRPr="00A678E2">
        <w:t>.</w:t>
      </w:r>
      <w:r w:rsidR="00881994" w:rsidRPr="00A678E2">
        <w:t xml:space="preserve"> </w:t>
      </w:r>
      <w:r w:rsidR="00AE3C1B" w:rsidRPr="00A678E2">
        <w:t>Isolate a</w:t>
      </w:r>
      <w:r w:rsidR="00AD4742" w:rsidRPr="00A678E2">
        <w:t xml:space="preserve">utologous T cells </w:t>
      </w:r>
      <w:r w:rsidR="006842B2" w:rsidRPr="00A678E2">
        <w:t>from the same</w:t>
      </w:r>
      <w:r w:rsidR="00397340" w:rsidRPr="00A678E2">
        <w:t xml:space="preserve"> blood</w:t>
      </w:r>
      <w:r w:rsidR="006842B2" w:rsidRPr="00A678E2">
        <w:t xml:space="preserve"> donor in step 6.1</w:t>
      </w:r>
      <w:r w:rsidR="00397340" w:rsidRPr="00A678E2">
        <w:t xml:space="preserve"> following the 8-day </w:t>
      </w:r>
      <w:r w:rsidR="00C21610" w:rsidRPr="00A678E2">
        <w:t xml:space="preserve">CART </w:t>
      </w:r>
      <w:r w:rsidR="00FC5852" w:rsidRPr="00A678E2">
        <w:t xml:space="preserve">manufacturing protocol as previously </w:t>
      </w:r>
      <w:r w:rsidR="008C521D" w:rsidRPr="00A678E2">
        <w:t>described</w:t>
      </w:r>
      <w:r w:rsidR="008C521D" w:rsidRPr="00A678E2">
        <w:fldChar w:fldCharType="begin"/>
      </w:r>
      <w:r w:rsidR="008F2B99" w:rsidRPr="00A678E2">
        <w:instrText xml:space="preserve"> ADDIN ZOTERO_ITEM CSL_CITATION {"citationID":"PY7v9OZE","properties":{"formattedCitation":"\\super 9, 13, 14\\nosupersub{}","plainCitation":"9, 13, 14","dontUpdate":true,"noteIndex":0},"citationItems":[{"id":"6tfc2WiN/XDhUhLVC","uris":["http://zotero.org/users/14698131/items/U3TH7HDA"],"itemData":{"id":142,"type":"article-journal","abstract":"Chimeric antigen receptor T (CAR-T) cell therapy is a cutting edge and potentially revolutionary new treatment option for cancer. However, there are significant limitations to its widespread use in the treatment of cancer. These limitations include the development of unique toxicities such as cytokine release syndrome (CRS) and neurotoxicity (NT) and limited expansion, effector functions, and anti-tumor activity in solid tumors. One strategy to enhance CAR-T efficacy and/or control toxicities of CAR-T cells is to edit the genome of the CAR-T cells themselves during CAR-T cell manufacturing. Here, we describe the use of CRISPR/Cas9 gene editing in CAR-T cells via transduction with a lentiviral construct containing a guide RNA to granulocyte macrophage colony-stimulating factor (GM-CSF) and Cas9. As an example, we describe CRISPR/Cas9 mediated knockout of GM-CSF. We have shown that these GM-CSFk/o CAR-T cells effectively produce less GM-CSF while maintaining critical T cell function and result in enhanced anti-tumor activity in vivo compared to wild type CAR-T cells.","container-title":"Journal of Visualized Experiments","DOI":"10.3791/59629","ISSN":"1940087X","issue":"149","note":"PMID: 31380838\npublisher: Journal of Visualized Experiments","title":"Using crispr/cas9 to knock out gm-csf in car-t cells","volume":"2019","author":[{"family":"Sterner","given":"Rosalie M."},{"family":"Cox","given":"Michelle J."},{"family":"Sakemura","given":"Reona"},{"family":"Kenderian","given":"Saad S."}],"issued":{"date-parts":[["2019",7,1]]}}},{"id":37,"uris":["http://zotero.org/users/14698131/items/LA7MM32Y"],"itemData":{"id":37,"type":"article-journal","abstract":"Abstract\n            \n              \n              Although chimeric antigen receptor T (CART)–cell therapy has been successful in treating certain hematologic malignancies, wider adoption of CART-cell therapy is limited because of minimal activity in solid tumors and development of life-threatening toxicities, including cytokine release syndrome (CRS). There is a lack of a robust, clinically relevant imaging platform to monitor in vivo expansion and trafficking to tumor sites. To address this, we utilized the sodium iodide symporter (NIS) as a platform to image and track CART cells. We engineered CD19-directed and B-cell maturation antigen (BCMA)–directed CART cells to express NIS (NIS+CART19 and NIS+BCMA-CART, respectively) and tested the sensitivity of 18F-TFB-PET to detect trafficking and expansion in systemic and localized tumor models and in a CART-cell toxicity model. NIS+CART19 and NIS+BCMA-CART cells were generated through dual transduction with two vectors and demonstrated exclusive 125I uptake in vitro. 18F-TFB-PET detected NIS+CART cells in vivo to a sensitivity level of 40,000 cells. 18F-TFB-PET confirmed NIS+BCMA-CART-cell trafficking to the tumor sites in localized and systemic tumor models. In a xenograft model for CART-cell toxicity, 18F-TFB-PET revealed significant systemic uptake, correlating with CART-cell in vivo expansion, cytokine production, and development of CRS-associated clinical symptoms. NIS provides a sensitive, clinically applicable platform for CART-cell imaging with PET scan. 18F-TFB-PET detected CART-cell trafficking to tumor sites and in vivo expansion, correlating with the development of clinical and laboratory markers of CRS. These studies demonstrate a noninvasive, clinically relevant method to assess CART-cell functions in vivo.","container-title":"Cancer Immunology Research","DOI":"10.1158/2326-6066.CIR-20-0901","ISSN":"2326-6066, 2326-6074","issue":"9","language":"en","page":"1035-1046","source":"DOI.org (Crossref)","title":"Development of a Clinically Relevant Reporter for Chimeric Antigen Receptor T-cell Expansion, Trafficking, and Toxicity","volume":"9","author":[{"family":"Sakemura","given":"Reona"},{"family":"Bansal","given":"Aditya"},{"family":"Siegler","given":"Elizabeth L."},{"family":"Hefazi","given":"Mehrdad"},{"family":"Yang","given":"Nan"},{"family":"Khadka","given":"Roman H."},{"family":"Newsom","given":"Alysha N."},{"family":"Hansen","given":"Michael J."},{"family":"Cox","given":"Michelle J."},{"family":"Manriquez Roman","given":"Claudia"},{"family":"Schick","given":"Kendall J."},{"family":"Can","given":"Ismail"},{"family":"Tapper","given":"Erin E."},{"family":"Nevala","given":"Wendy K."},{"family":"Adada","given":"Mohamad M."},{"family":"Bezerra","given":"Evandro D."},{"family":"Kankeu Fonkoua","given":"Lionel Aurelien"},{"family":"Horvei","given":"Paulina"},{"family":"Ruff","given":"Michael W."},{"family":"Parikh","given":"Sameer A."},{"family":"Pandey","given":"Mukesh K."},{"family":"DeGrado","given":"Timothy R."},{"family":"Suksanpaisan","given":"Lukkana"},{"family":"Kay","given":"Neil E."},{"family":"Peng","given":"Kah-Whye"},{"family":"Russell","given":"Stephen J."},{"family":"Kenderian","given":"Saad S."}],"issued":{"date-parts":[["2021",9,1]]}}},{"id":"6tfc2WiN/EaDUvIEw","uris":["http://zotero.org/users/14698131/items/HX9YNK7Y"],"itemData":{"id":257,"type":"article-journal","abstract":"Abstract\n            Chimeric antigen receptor T (CAR-T) cell therapy is a new pillar in cancer therapeutics; however, its application is limited by the associated toxicities. These include cytokine release syndrome (CRS) and neurotoxicity. Although the IL-6R antagonist tocilizumab is approved for treatment of CRS, there is no approved treatment of neurotoxicity associated with CD19-targeted CAR-T (CART19) cell therapy. Recent data suggest that monocytes and macrophages contribute to the development of CRS and neurotoxicity after CAR-T cell therapy. Therefore, we investigated neutralizing granulocyte-macrophage colony-stimulating factor (GM-CSF) as a potential strategy to manage CART19 cell–associated toxicities. In this study, we show that GM-CSF neutralization with lenzilumab does not inhibit CART19 cell function in vitro or in vivo. Moreover, CART19 cell proliferation was enhanced and durable control of leukemic disease was maintained better in patient-derived xenografts after GM-CSF neutralization with lenzilumab. In a patient acute lymphoblastic leukemia xenograft model of CRS and neuroinflammation (NI), GM-CSF neutralization resulted in a reduction of myeloid and T cell infiltration in the central nervous system and a significant reduction in NI and prevention of CRS. Finally, we generated GM-CSF–deficient CART19 cells through CRISPR/Cas9 disruption of GM-CSF during CAR-T cell manufacturing. These GM-CSFk/o CAR-T cells maintained normal functions and had enhanced antitumor activity in vivo, as well as improved overall survival, compared with CART19 cells. Together, these studies illuminate a novel approach to abrogate NI and CRS through GM-CSF neutralization, which may potentially enhance CAR-T cell function. Phase 2 studies with lenzilumab in combination with CART19 cell therapy are planned.","container-title":"Blood","DOI":"10.1182/blood-2018-10-881722","ISSN":"0006-4971, 1528-0020","issue":"7","language":"en","page":"697-709","source":"DOI.org (Crossref)","title":"GM-CSF inhibition reduces cytokine release syndrome and neuroinflammation but enhances CAR-T cell function in xenografts","volume":"133","author":[{"family":"Sterner","given":"Rosalie M."},{"family":"Sakemura","given":"Reona"},{"family":"Cox","given":"Michelle J."},{"family":"Yang","given":"Nan"},{"family":"Khadka","given":"Roman H."},{"family":"Forsman","given":"Cynthia L."},{"family":"Hansen","given":"Michael J."},{"family":"Jin","given":"Fang"},{"family":"Ayasoufi","given":"Katayoun"},{"family":"Hefazi","given":"Mehrdad"},{"family":"Schick","given":"Kendall J."},{"family":"Walters","given":"Denise K."},{"family":"Ahmed","given":"Omar"},{"family":"Chappell","given":"Dale"},{"family":"Sahmoud","given":"Tarek"},{"family":"Durrant","given":"Cameron"},{"family":"Nevala","given":"Wendy K."},{"family":"Patnaik","given":"Mrinal M."},{"family":"Pease","given":"Larry R."},{"family":"Hedin","given":"Karen E."},{"family":"Kay","given":"Neil E."},{"family":"Johnson","given":"Aaron J."},{"family":"Kenderian","given":"Saad S."}],"issued":{"date-parts":[["2019",2,14]]}}}],"schema":"https://github.com/citation-style-language/schema/raw/master/csl-citation.json"} </w:instrText>
      </w:r>
      <w:r w:rsidR="008C521D" w:rsidRPr="00A678E2">
        <w:fldChar w:fldCharType="separate"/>
      </w:r>
      <w:r w:rsidR="001F46BC" w:rsidRPr="00A678E2">
        <w:rPr>
          <w:vertAlign w:val="superscript"/>
        </w:rPr>
        <w:t>9,13,14</w:t>
      </w:r>
      <w:r w:rsidR="008C521D" w:rsidRPr="00A678E2">
        <w:fldChar w:fldCharType="end"/>
      </w:r>
      <w:r w:rsidR="00FC5852" w:rsidRPr="00A678E2">
        <w:t>.</w:t>
      </w:r>
    </w:p>
    <w:p w14:paraId="78F73E55" w14:textId="77777777" w:rsidR="001660F6" w:rsidRPr="00A678E2" w:rsidRDefault="001660F6" w:rsidP="00A678E2">
      <w:pPr>
        <w:pBdr>
          <w:top w:val="nil"/>
          <w:left w:val="nil"/>
          <w:bottom w:val="nil"/>
          <w:right w:val="nil"/>
          <w:between w:val="nil"/>
        </w:pBdr>
      </w:pPr>
    </w:p>
    <w:p w14:paraId="373719C1" w14:textId="036849A8" w:rsidR="00795AA2" w:rsidRPr="00A678E2" w:rsidRDefault="00795AA2" w:rsidP="00A678E2">
      <w:pPr>
        <w:pBdr>
          <w:top w:val="nil"/>
          <w:left w:val="nil"/>
          <w:bottom w:val="nil"/>
          <w:right w:val="nil"/>
          <w:between w:val="nil"/>
        </w:pBdr>
      </w:pPr>
      <w:r w:rsidRPr="00A678E2">
        <w:t>NOTE:</w:t>
      </w:r>
      <w:r w:rsidR="00D83FB4" w:rsidRPr="00A678E2">
        <w:t xml:space="preserve"> </w:t>
      </w:r>
      <w:r w:rsidR="00A331A3" w:rsidRPr="00A678E2">
        <w:t>Each NSG mouse is treated with 2 x 10</w:t>
      </w:r>
      <w:r w:rsidR="00A331A3" w:rsidRPr="00A678E2">
        <w:rPr>
          <w:vertAlign w:val="superscript"/>
        </w:rPr>
        <w:t>6</w:t>
      </w:r>
      <w:r w:rsidR="00A331A3" w:rsidRPr="00A678E2">
        <w:t xml:space="preserve"> CART19 cells</w:t>
      </w:r>
      <w:r w:rsidR="00C61BB6" w:rsidRPr="00A678E2">
        <w:t>.</w:t>
      </w:r>
      <w:r w:rsidRPr="00A678E2">
        <w:t xml:space="preserve"> </w:t>
      </w:r>
      <w:r w:rsidR="00C61BB6" w:rsidRPr="00A678E2">
        <w:t xml:space="preserve">Users should generate at least </w:t>
      </w:r>
      <w:r w:rsidR="00C44D7D" w:rsidRPr="00A678E2">
        <w:t>2 x 10</w:t>
      </w:r>
      <w:r w:rsidR="00C44D7D" w:rsidRPr="00A678E2">
        <w:rPr>
          <w:vertAlign w:val="superscript"/>
        </w:rPr>
        <w:t>7</w:t>
      </w:r>
      <w:r w:rsidR="00C44D7D" w:rsidRPr="00A678E2">
        <w:t xml:space="preserve"> CART cells to treat 10 mice.</w:t>
      </w:r>
      <w:r w:rsidR="00C61BB6" w:rsidRPr="00A678E2">
        <w:t xml:space="preserve"> </w:t>
      </w:r>
      <w:r w:rsidR="00E152F3" w:rsidRPr="00A678E2">
        <w:t>CART cells are cryopreserved on day 8</w:t>
      </w:r>
      <w:r w:rsidR="007F7130" w:rsidRPr="00A678E2">
        <w:t xml:space="preserve"> and stored until </w:t>
      </w:r>
      <w:r w:rsidR="00F47E7F" w:rsidRPr="00A678E2">
        <w:t>JeKo-</w:t>
      </w:r>
      <w:r w:rsidR="00F47E7F" w:rsidRPr="00A678E2">
        <w:lastRenderedPageBreak/>
        <w:t>1</w:t>
      </w:r>
      <w:r w:rsidR="007F7130" w:rsidRPr="00A678E2">
        <w:t>/macrophage</w:t>
      </w:r>
      <w:r w:rsidR="00F47E7F" w:rsidRPr="00A678E2">
        <w:t>s are engrafted in the mice</w:t>
      </w:r>
      <w:r w:rsidR="001660F6" w:rsidRPr="00A678E2">
        <w:t>,</w:t>
      </w:r>
      <w:r w:rsidR="00F47E7F" w:rsidRPr="00A678E2">
        <w:t xml:space="preserve"> </w:t>
      </w:r>
      <w:r w:rsidR="00E15D7D" w:rsidRPr="00A678E2">
        <w:t>5 days after subcutaneous injections.</w:t>
      </w:r>
      <w:r w:rsidR="007F7130" w:rsidRPr="00A678E2">
        <w:t xml:space="preserve"> </w:t>
      </w:r>
    </w:p>
    <w:p w14:paraId="51E52FD6" w14:textId="77777777" w:rsidR="00E5099A" w:rsidRPr="00A678E2" w:rsidRDefault="00E5099A" w:rsidP="00A678E2">
      <w:pPr>
        <w:pBdr>
          <w:top w:val="nil"/>
          <w:left w:val="nil"/>
          <w:bottom w:val="nil"/>
          <w:right w:val="nil"/>
          <w:between w:val="nil"/>
        </w:pBdr>
      </w:pPr>
    </w:p>
    <w:p w14:paraId="04966EE8" w14:textId="3964F27F" w:rsidR="009A2382" w:rsidRPr="00A678E2" w:rsidRDefault="006E42BA" w:rsidP="00A678E2">
      <w:pPr>
        <w:pBdr>
          <w:top w:val="nil"/>
          <w:left w:val="nil"/>
          <w:bottom w:val="nil"/>
          <w:right w:val="nil"/>
          <w:between w:val="nil"/>
        </w:pBdr>
      </w:pPr>
      <w:r w:rsidRPr="00A678E2">
        <w:t>6.</w:t>
      </w:r>
      <w:r w:rsidR="008C521D" w:rsidRPr="00A678E2">
        <w:t>21</w:t>
      </w:r>
      <w:r w:rsidRPr="00A678E2">
        <w:t>.</w:t>
      </w:r>
      <w:r w:rsidR="00E15D7D" w:rsidRPr="00A678E2">
        <w:t xml:space="preserve"> </w:t>
      </w:r>
      <w:r w:rsidR="001660F6" w:rsidRPr="00A678E2">
        <w:t xml:space="preserve">After </w:t>
      </w:r>
      <w:r w:rsidR="00684BC0" w:rsidRPr="00A678E2">
        <w:t xml:space="preserve">5 days </w:t>
      </w:r>
      <w:r w:rsidR="001660F6" w:rsidRPr="00A678E2">
        <w:t>of</w:t>
      </w:r>
      <w:r w:rsidR="00684BC0" w:rsidRPr="00A678E2">
        <w:t xml:space="preserve"> tumor/macrophage injections, </w:t>
      </w:r>
      <w:r w:rsidR="00EB2489" w:rsidRPr="00A678E2">
        <w:t xml:space="preserve">randomize mice based on BLI as described in </w:t>
      </w:r>
      <w:r w:rsidR="001660F6" w:rsidRPr="00A678E2">
        <w:t>steps</w:t>
      </w:r>
      <w:r w:rsidR="004D0839" w:rsidRPr="00A678E2">
        <w:t xml:space="preserve"> 6.</w:t>
      </w:r>
      <w:r w:rsidR="008C521D" w:rsidRPr="00A678E2">
        <w:t>17</w:t>
      </w:r>
      <w:r w:rsidR="004D0839" w:rsidRPr="00A678E2">
        <w:t>-6.</w:t>
      </w:r>
      <w:r w:rsidR="008C521D" w:rsidRPr="00A678E2">
        <w:t>18</w:t>
      </w:r>
      <w:r w:rsidR="004D0839" w:rsidRPr="00A678E2">
        <w:t xml:space="preserve">. </w:t>
      </w:r>
      <w:r w:rsidR="005753F3" w:rsidRPr="00A678E2">
        <w:t xml:space="preserve">Thaw and prepare CART cells </w:t>
      </w:r>
      <w:r w:rsidR="00A31D85" w:rsidRPr="00A678E2">
        <w:t>as described in step</w:t>
      </w:r>
      <w:r w:rsidR="005753F3" w:rsidRPr="00A678E2">
        <w:t xml:space="preserve"> </w:t>
      </w:r>
      <w:r w:rsidR="009C28F7" w:rsidRPr="00A678E2">
        <w:t>3.</w:t>
      </w:r>
      <w:r w:rsidR="008C521D" w:rsidRPr="00A678E2">
        <w:t>22</w:t>
      </w:r>
      <w:r w:rsidR="00A31D85" w:rsidRPr="00A678E2">
        <w:t xml:space="preserve">. Wash CART cells with PBS and </w:t>
      </w:r>
      <w:r w:rsidR="009A2382" w:rsidRPr="00A678E2">
        <w:t xml:space="preserve">spin down cells at 300 x </w:t>
      </w:r>
      <w:r w:rsidR="009A2382" w:rsidRPr="00A678E2">
        <w:rPr>
          <w:i/>
          <w:iCs/>
        </w:rPr>
        <w:t xml:space="preserve">g </w:t>
      </w:r>
      <w:r w:rsidR="009A2382" w:rsidRPr="00A678E2">
        <w:t>at 4</w:t>
      </w:r>
      <w:r w:rsidR="001660F6" w:rsidRPr="00A678E2">
        <w:t xml:space="preserve"> °</w:t>
      </w:r>
      <w:r w:rsidR="009A2382" w:rsidRPr="00A678E2">
        <w:t>C for 5 min.</w:t>
      </w:r>
    </w:p>
    <w:p w14:paraId="6620DC8B" w14:textId="77777777" w:rsidR="009A2382" w:rsidRPr="00A678E2" w:rsidRDefault="009A2382" w:rsidP="00A678E2">
      <w:pPr>
        <w:pBdr>
          <w:top w:val="nil"/>
          <w:left w:val="nil"/>
          <w:bottom w:val="nil"/>
          <w:right w:val="nil"/>
          <w:between w:val="nil"/>
        </w:pBdr>
      </w:pPr>
    </w:p>
    <w:p w14:paraId="297623C4" w14:textId="0FB37A96" w:rsidR="00C65FFB" w:rsidRPr="00A678E2" w:rsidRDefault="009A2382" w:rsidP="00A678E2">
      <w:pPr>
        <w:pBdr>
          <w:top w:val="nil"/>
          <w:left w:val="nil"/>
          <w:bottom w:val="nil"/>
          <w:right w:val="nil"/>
          <w:between w:val="nil"/>
        </w:pBdr>
      </w:pPr>
      <w:r w:rsidRPr="00A678E2">
        <w:t>6.</w:t>
      </w:r>
      <w:r w:rsidR="008C521D" w:rsidRPr="00A678E2">
        <w:t>22</w:t>
      </w:r>
      <w:r w:rsidRPr="00A678E2">
        <w:t>.</w:t>
      </w:r>
      <w:r w:rsidR="00D406C5" w:rsidRPr="00A678E2">
        <w:t xml:space="preserve"> Resuspend CART cells in PBS </w:t>
      </w:r>
      <w:r w:rsidR="00C8317C" w:rsidRPr="00A678E2">
        <w:t>to reach a final concentration</w:t>
      </w:r>
      <w:r w:rsidRPr="00A678E2">
        <w:t xml:space="preserve"> </w:t>
      </w:r>
      <w:r w:rsidR="00C8317C" w:rsidRPr="00A678E2">
        <w:t>of 2 x 10</w:t>
      </w:r>
      <w:r w:rsidR="00C8317C" w:rsidRPr="00A678E2">
        <w:rPr>
          <w:vertAlign w:val="superscript"/>
        </w:rPr>
        <w:t>7</w:t>
      </w:r>
      <w:r w:rsidR="001660F6" w:rsidRPr="00A678E2">
        <w:rPr>
          <w:vertAlign w:val="superscript"/>
        </w:rPr>
        <w:t xml:space="preserve"> </w:t>
      </w:r>
      <w:r w:rsidR="001660F6" w:rsidRPr="00A678E2">
        <w:t>cells</w:t>
      </w:r>
      <w:r w:rsidR="00543086" w:rsidRPr="00A678E2">
        <w:t>/</w:t>
      </w:r>
      <w:proofErr w:type="spellStart"/>
      <w:r w:rsidR="00543086" w:rsidRPr="00A678E2">
        <w:t>mL</w:t>
      </w:r>
      <w:r w:rsidR="00A92889" w:rsidRPr="00A678E2">
        <w:t>.</w:t>
      </w:r>
      <w:proofErr w:type="spellEnd"/>
      <w:r w:rsidR="00A92889" w:rsidRPr="00A678E2">
        <w:t xml:space="preserve"> Load a 0.5 mL syringe with 100 </w:t>
      </w:r>
      <w:proofErr w:type="spellStart"/>
      <w:r w:rsidR="00A92889" w:rsidRPr="00A678E2">
        <w:t>μL</w:t>
      </w:r>
      <w:proofErr w:type="spellEnd"/>
      <w:r w:rsidR="00A92889" w:rsidRPr="00A678E2">
        <w:t xml:space="preserve"> </w:t>
      </w:r>
      <w:r w:rsidR="00324493" w:rsidRPr="00A678E2">
        <w:t>of prepared CART cells</w:t>
      </w:r>
      <w:r w:rsidR="008C720E" w:rsidRPr="00A678E2">
        <w:t xml:space="preserve"> and inject into each </w:t>
      </w:r>
      <w:r w:rsidR="007A18B8" w:rsidRPr="00A678E2">
        <w:t>tumor</w:t>
      </w:r>
      <w:r w:rsidR="003F389E" w:rsidRPr="00A678E2">
        <w:t>-</w:t>
      </w:r>
      <w:r w:rsidR="007A18B8" w:rsidRPr="00A678E2">
        <w:t xml:space="preserve">engrafted mouse intravenously </w:t>
      </w:r>
      <w:r w:rsidR="000959D6" w:rsidRPr="00A678E2">
        <w:t xml:space="preserve">through the </w:t>
      </w:r>
      <w:r w:rsidR="007A18B8" w:rsidRPr="00A678E2">
        <w:t>tail vein.</w:t>
      </w:r>
      <w:r w:rsidR="00A678E2" w:rsidRPr="00A678E2">
        <w:t xml:space="preserve"> </w:t>
      </w:r>
    </w:p>
    <w:p w14:paraId="3A790A42" w14:textId="77777777" w:rsidR="00C65FFB" w:rsidRPr="00A678E2" w:rsidRDefault="00C65FFB" w:rsidP="00A678E2">
      <w:pPr>
        <w:pBdr>
          <w:top w:val="nil"/>
          <w:left w:val="nil"/>
          <w:bottom w:val="nil"/>
          <w:right w:val="nil"/>
          <w:between w:val="nil"/>
        </w:pBdr>
      </w:pPr>
    </w:p>
    <w:p w14:paraId="49BF4345" w14:textId="29F16F32" w:rsidR="00A25F0F" w:rsidRPr="00A678E2" w:rsidRDefault="00C65FFB" w:rsidP="00A678E2">
      <w:pPr>
        <w:pBdr>
          <w:top w:val="nil"/>
          <w:left w:val="nil"/>
          <w:bottom w:val="nil"/>
          <w:right w:val="nil"/>
          <w:between w:val="nil"/>
        </w:pBdr>
      </w:pPr>
      <w:r w:rsidRPr="00A678E2">
        <w:t>6.</w:t>
      </w:r>
      <w:r w:rsidR="005F2534" w:rsidRPr="00A678E2">
        <w:t>23</w:t>
      </w:r>
      <w:r w:rsidRPr="00A678E2">
        <w:t xml:space="preserve">. Monitor tumor burden by BLI </w:t>
      </w:r>
      <w:r w:rsidR="00F25415" w:rsidRPr="00A678E2">
        <w:t>once</w:t>
      </w:r>
      <w:r w:rsidRPr="00A678E2">
        <w:t xml:space="preserve"> a week </w:t>
      </w:r>
      <w:r w:rsidR="00CF376E" w:rsidRPr="00A678E2">
        <w:t xml:space="preserve">for 4 weeks. </w:t>
      </w:r>
    </w:p>
    <w:p w14:paraId="078630DD" w14:textId="77777777" w:rsidR="000959D6" w:rsidRPr="00A678E2" w:rsidRDefault="000959D6" w:rsidP="00A678E2">
      <w:pPr>
        <w:pBdr>
          <w:top w:val="nil"/>
          <w:left w:val="nil"/>
          <w:bottom w:val="nil"/>
          <w:right w:val="nil"/>
          <w:between w:val="nil"/>
        </w:pBdr>
      </w:pPr>
    </w:p>
    <w:p w14:paraId="407C807A" w14:textId="0C368CAA" w:rsidR="00FC29BB" w:rsidRPr="00A678E2" w:rsidRDefault="00A25F0F" w:rsidP="00A678E2">
      <w:pPr>
        <w:pBdr>
          <w:top w:val="nil"/>
          <w:left w:val="nil"/>
          <w:bottom w:val="nil"/>
          <w:right w:val="nil"/>
          <w:between w:val="nil"/>
        </w:pBdr>
      </w:pPr>
      <w:r w:rsidRPr="00A678E2">
        <w:t xml:space="preserve">NOTE: Due to the immunosuppressive functions of engrafted human macrophages, </w:t>
      </w:r>
      <w:r w:rsidR="00EB5EFF" w:rsidRPr="00A678E2">
        <w:t>impaired CART antitumor activities and higher tumor burden are expected</w:t>
      </w:r>
      <w:r w:rsidR="00DF20E7" w:rsidRPr="00A678E2">
        <w:t xml:space="preserve"> in mice </w:t>
      </w:r>
      <w:r w:rsidR="00E7175E" w:rsidRPr="00A678E2">
        <w:t xml:space="preserve">injected </w:t>
      </w:r>
      <w:r w:rsidR="00DF20E7" w:rsidRPr="00A678E2">
        <w:t>with JeKo-1/macrophage</w:t>
      </w:r>
      <w:r w:rsidR="003C052D" w:rsidRPr="00A678E2">
        <w:t>s</w:t>
      </w:r>
      <w:r w:rsidR="00E7175E" w:rsidRPr="00A678E2">
        <w:t>.</w:t>
      </w:r>
      <w:r w:rsidR="00A678E2" w:rsidRPr="00A678E2">
        <w:t xml:space="preserve"> </w:t>
      </w:r>
      <w:r w:rsidR="00A83845" w:rsidRPr="00A678E2">
        <w:t xml:space="preserve"> </w:t>
      </w:r>
    </w:p>
    <w:p w14:paraId="2E9074B5" w14:textId="77777777" w:rsidR="00FC29BB" w:rsidRPr="00A678E2" w:rsidRDefault="00FC29BB" w:rsidP="00A678E2">
      <w:pPr>
        <w:pBdr>
          <w:top w:val="nil"/>
          <w:left w:val="nil"/>
          <w:bottom w:val="nil"/>
          <w:right w:val="nil"/>
          <w:between w:val="nil"/>
        </w:pBdr>
      </w:pPr>
    </w:p>
    <w:p w14:paraId="52EEC910" w14:textId="67A7D89A" w:rsidR="009239B6" w:rsidRPr="00A678E2" w:rsidRDefault="00E0267F" w:rsidP="00A678E2">
      <w:pPr>
        <w:pBdr>
          <w:top w:val="nil"/>
          <w:left w:val="nil"/>
          <w:bottom w:val="nil"/>
          <w:right w:val="nil"/>
          <w:between w:val="nil"/>
        </w:pBdr>
        <w:rPr>
          <w:b/>
        </w:rPr>
      </w:pPr>
      <w:r w:rsidRPr="00A678E2">
        <w:rPr>
          <w:b/>
        </w:rPr>
        <w:t xml:space="preserve">7. </w:t>
      </w:r>
      <w:r w:rsidR="00FD6314" w:rsidRPr="00A678E2">
        <w:rPr>
          <w:b/>
        </w:rPr>
        <w:t>M2-like phenotype confirmation in the engrafted human macrophages</w:t>
      </w:r>
      <w:r w:rsidR="00D63347" w:rsidRPr="00A678E2">
        <w:rPr>
          <w:b/>
        </w:rPr>
        <w:t xml:space="preserve"> by immunofluorescence staining</w:t>
      </w:r>
    </w:p>
    <w:p w14:paraId="45A675BE" w14:textId="77777777" w:rsidR="00D63347" w:rsidRPr="00A678E2" w:rsidRDefault="00D63347" w:rsidP="00A678E2">
      <w:pPr>
        <w:pBdr>
          <w:top w:val="nil"/>
          <w:left w:val="nil"/>
          <w:bottom w:val="nil"/>
          <w:right w:val="nil"/>
          <w:between w:val="nil"/>
        </w:pBdr>
        <w:rPr>
          <w:b/>
        </w:rPr>
      </w:pPr>
    </w:p>
    <w:p w14:paraId="33903168" w14:textId="4FE3690A" w:rsidR="00D63347" w:rsidRPr="00A678E2" w:rsidRDefault="00D63347" w:rsidP="00A678E2">
      <w:pPr>
        <w:pBdr>
          <w:top w:val="nil"/>
          <w:left w:val="nil"/>
          <w:bottom w:val="nil"/>
          <w:right w:val="nil"/>
          <w:between w:val="nil"/>
        </w:pBdr>
        <w:rPr>
          <w:bCs/>
        </w:rPr>
      </w:pPr>
      <w:r w:rsidRPr="00A678E2">
        <w:rPr>
          <w:bCs/>
        </w:rPr>
        <w:t xml:space="preserve">7.1. </w:t>
      </w:r>
      <w:r w:rsidR="00283E8B" w:rsidRPr="00A678E2">
        <w:rPr>
          <w:bCs/>
        </w:rPr>
        <w:t xml:space="preserve">To </w:t>
      </w:r>
      <w:r w:rsidR="00AB32F9" w:rsidRPr="00A678E2">
        <w:rPr>
          <w:bCs/>
        </w:rPr>
        <w:t xml:space="preserve">confirm JeKo-1-induced M2-like phenotype in engrafted human macrophages described in </w:t>
      </w:r>
      <w:r w:rsidR="000959D6" w:rsidRPr="00A678E2">
        <w:rPr>
          <w:bCs/>
        </w:rPr>
        <w:t>step</w:t>
      </w:r>
      <w:r w:rsidR="009817A4" w:rsidRPr="00A678E2">
        <w:rPr>
          <w:bCs/>
        </w:rPr>
        <w:t xml:space="preserve"> 6 by immunofluorescence staining</w:t>
      </w:r>
      <w:r w:rsidR="00886061" w:rsidRPr="00A678E2">
        <w:rPr>
          <w:bCs/>
        </w:rPr>
        <w:t>, follow step</w:t>
      </w:r>
      <w:r w:rsidR="000959D6" w:rsidRPr="00A678E2">
        <w:rPr>
          <w:bCs/>
        </w:rPr>
        <w:t>s</w:t>
      </w:r>
      <w:r w:rsidR="00886061" w:rsidRPr="00A678E2">
        <w:rPr>
          <w:bCs/>
        </w:rPr>
        <w:t xml:space="preserve"> 6.1</w:t>
      </w:r>
      <w:r w:rsidR="00185C41" w:rsidRPr="00A678E2">
        <w:rPr>
          <w:bCs/>
        </w:rPr>
        <w:t>-6.</w:t>
      </w:r>
      <w:r w:rsidR="005F2534" w:rsidRPr="00A678E2">
        <w:rPr>
          <w:bCs/>
        </w:rPr>
        <w:t>19</w:t>
      </w:r>
      <w:r w:rsidR="00185C41" w:rsidRPr="00A678E2">
        <w:rPr>
          <w:bCs/>
        </w:rPr>
        <w:t xml:space="preserve"> and scale up the number of injected macrophages </w:t>
      </w:r>
      <w:r w:rsidR="00625AE0" w:rsidRPr="00A678E2">
        <w:rPr>
          <w:bCs/>
        </w:rPr>
        <w:t>and luciferase</w:t>
      </w:r>
      <w:r w:rsidR="00625AE0" w:rsidRPr="00A678E2">
        <w:rPr>
          <w:bCs/>
          <w:vertAlign w:val="superscript"/>
        </w:rPr>
        <w:t>+</w:t>
      </w:r>
      <w:r w:rsidR="00625AE0" w:rsidRPr="00A678E2">
        <w:rPr>
          <w:bCs/>
        </w:rPr>
        <w:t xml:space="preserve"> JeKo-1 to </w:t>
      </w:r>
      <w:r w:rsidR="009B13DD" w:rsidRPr="00A678E2">
        <w:rPr>
          <w:bCs/>
        </w:rPr>
        <w:t>5 x 10</w:t>
      </w:r>
      <w:r w:rsidR="009B13DD" w:rsidRPr="00A678E2">
        <w:rPr>
          <w:bCs/>
          <w:vertAlign w:val="superscript"/>
        </w:rPr>
        <w:t>6</w:t>
      </w:r>
      <w:r w:rsidR="009B13DD" w:rsidRPr="00A678E2">
        <w:rPr>
          <w:bCs/>
        </w:rPr>
        <w:t xml:space="preserve"> </w:t>
      </w:r>
      <w:r w:rsidR="000959D6" w:rsidRPr="00A678E2">
        <w:rPr>
          <w:bCs/>
        </w:rPr>
        <w:t xml:space="preserve">cells </w:t>
      </w:r>
      <w:r w:rsidR="009B13DD" w:rsidRPr="00A678E2">
        <w:rPr>
          <w:bCs/>
        </w:rPr>
        <w:t xml:space="preserve">and 1 x </w:t>
      </w:r>
      <w:r w:rsidR="00323761" w:rsidRPr="00A678E2">
        <w:rPr>
          <w:bCs/>
        </w:rPr>
        <w:t>10</w:t>
      </w:r>
      <w:r w:rsidR="00323761" w:rsidRPr="00A678E2">
        <w:rPr>
          <w:bCs/>
          <w:vertAlign w:val="superscript"/>
        </w:rPr>
        <w:t>7</w:t>
      </w:r>
      <w:r w:rsidR="00323761" w:rsidRPr="00A678E2">
        <w:rPr>
          <w:bCs/>
        </w:rPr>
        <w:t xml:space="preserve"> </w:t>
      </w:r>
      <w:r w:rsidR="000959D6" w:rsidRPr="00A678E2">
        <w:rPr>
          <w:bCs/>
        </w:rPr>
        <w:t xml:space="preserve">cells </w:t>
      </w:r>
      <w:r w:rsidR="009B13DD" w:rsidRPr="00A678E2">
        <w:rPr>
          <w:bCs/>
        </w:rPr>
        <w:t xml:space="preserve">per NSG mouse, respectively. </w:t>
      </w:r>
    </w:p>
    <w:p w14:paraId="7C7E73C0" w14:textId="77777777" w:rsidR="000959D6" w:rsidRPr="00A678E2" w:rsidRDefault="000959D6" w:rsidP="00A678E2">
      <w:pPr>
        <w:pBdr>
          <w:top w:val="nil"/>
          <w:left w:val="nil"/>
          <w:bottom w:val="nil"/>
          <w:right w:val="nil"/>
          <w:between w:val="nil"/>
        </w:pBdr>
        <w:rPr>
          <w:bCs/>
        </w:rPr>
      </w:pPr>
    </w:p>
    <w:p w14:paraId="0867DE32" w14:textId="2104DDC0" w:rsidR="00A416FB" w:rsidRPr="00A678E2" w:rsidRDefault="00A416FB" w:rsidP="00A678E2">
      <w:pPr>
        <w:pBdr>
          <w:top w:val="nil"/>
          <w:left w:val="nil"/>
          <w:bottom w:val="nil"/>
          <w:right w:val="nil"/>
          <w:between w:val="nil"/>
        </w:pBdr>
        <w:rPr>
          <w:bCs/>
        </w:rPr>
      </w:pPr>
      <w:r w:rsidRPr="00A678E2">
        <w:rPr>
          <w:bCs/>
        </w:rPr>
        <w:t xml:space="preserve">NOTE: </w:t>
      </w:r>
      <w:r w:rsidR="00637674" w:rsidRPr="00A678E2">
        <w:rPr>
          <w:bCs/>
        </w:rPr>
        <w:t xml:space="preserve">Users </w:t>
      </w:r>
      <w:r w:rsidR="00A61B42" w:rsidRPr="00A678E2">
        <w:rPr>
          <w:bCs/>
        </w:rPr>
        <w:t xml:space="preserve">should make sure that the final volume of injection for each mouse </w:t>
      </w:r>
      <w:r w:rsidR="000959D6" w:rsidRPr="00A678E2">
        <w:rPr>
          <w:bCs/>
        </w:rPr>
        <w:t>is</w:t>
      </w:r>
      <w:r w:rsidR="00A61B42" w:rsidRPr="00A678E2">
        <w:rPr>
          <w:bCs/>
        </w:rPr>
        <w:t xml:space="preserve"> 100 </w:t>
      </w:r>
      <w:proofErr w:type="spellStart"/>
      <w:r w:rsidR="00A61B42" w:rsidRPr="00A678E2">
        <w:rPr>
          <w:bCs/>
        </w:rPr>
        <w:t>μL</w:t>
      </w:r>
      <w:proofErr w:type="spellEnd"/>
      <w:r w:rsidR="00A774FF" w:rsidRPr="00A678E2">
        <w:rPr>
          <w:bCs/>
        </w:rPr>
        <w:t xml:space="preserve">. </w:t>
      </w:r>
    </w:p>
    <w:p w14:paraId="7C40FC34" w14:textId="77777777" w:rsidR="0088147F" w:rsidRPr="00A678E2" w:rsidRDefault="0088147F" w:rsidP="00A678E2">
      <w:pPr>
        <w:pBdr>
          <w:top w:val="nil"/>
          <w:left w:val="nil"/>
          <w:bottom w:val="nil"/>
          <w:right w:val="nil"/>
          <w:between w:val="nil"/>
        </w:pBdr>
        <w:rPr>
          <w:bCs/>
        </w:rPr>
      </w:pPr>
    </w:p>
    <w:p w14:paraId="2D9A0DB6" w14:textId="2BE98C7F" w:rsidR="00501066" w:rsidRPr="00A678E2" w:rsidRDefault="0088147F" w:rsidP="00A678E2">
      <w:pPr>
        <w:pBdr>
          <w:top w:val="nil"/>
          <w:left w:val="nil"/>
          <w:bottom w:val="nil"/>
          <w:right w:val="nil"/>
          <w:between w:val="nil"/>
        </w:pBdr>
        <w:rPr>
          <w:bCs/>
        </w:rPr>
      </w:pPr>
      <w:r w:rsidRPr="00A678E2">
        <w:rPr>
          <w:bCs/>
        </w:rPr>
        <w:t xml:space="preserve">7.2. </w:t>
      </w:r>
      <w:r w:rsidR="008C3393" w:rsidRPr="00A678E2">
        <w:rPr>
          <w:bCs/>
        </w:rPr>
        <w:t xml:space="preserve">On day 7, euthanize NSG mice </w:t>
      </w:r>
      <w:r w:rsidR="0078721E" w:rsidRPr="00A678E2">
        <w:rPr>
          <w:bCs/>
        </w:rPr>
        <w:t>by CO</w:t>
      </w:r>
      <w:r w:rsidR="0078721E" w:rsidRPr="00A678E2">
        <w:rPr>
          <w:bCs/>
          <w:vertAlign w:val="subscript"/>
        </w:rPr>
        <w:t>2</w:t>
      </w:r>
      <w:r w:rsidR="00085CC3" w:rsidRPr="00A678E2">
        <w:rPr>
          <w:bCs/>
        </w:rPr>
        <w:t xml:space="preserve">, </w:t>
      </w:r>
      <w:r w:rsidR="005044E8" w:rsidRPr="00A678E2">
        <w:rPr>
          <w:bCs/>
        </w:rPr>
        <w:t>perform cervical dislocation</w:t>
      </w:r>
      <w:r w:rsidR="00085CC3" w:rsidRPr="00A678E2">
        <w:rPr>
          <w:bCs/>
        </w:rPr>
        <w:t xml:space="preserve">, and confirm </w:t>
      </w:r>
      <w:r w:rsidR="00195366" w:rsidRPr="00A678E2">
        <w:rPr>
          <w:bCs/>
        </w:rPr>
        <w:t>loss of corneal reflexes</w:t>
      </w:r>
      <w:r w:rsidR="005044E8" w:rsidRPr="00A678E2">
        <w:rPr>
          <w:bCs/>
        </w:rPr>
        <w:t xml:space="preserve"> </w:t>
      </w:r>
      <w:r w:rsidR="0078721E" w:rsidRPr="00A678E2">
        <w:rPr>
          <w:bCs/>
        </w:rPr>
        <w:t>as</w:t>
      </w:r>
      <w:r w:rsidR="004F7597" w:rsidRPr="00A678E2">
        <w:rPr>
          <w:bCs/>
        </w:rPr>
        <w:t xml:space="preserve"> previously</w:t>
      </w:r>
      <w:r w:rsidR="0078721E" w:rsidRPr="00A678E2">
        <w:rPr>
          <w:bCs/>
        </w:rPr>
        <w:t xml:space="preserve"> described</w:t>
      </w:r>
      <w:r w:rsidR="004F7597" w:rsidRPr="00A678E2">
        <w:rPr>
          <w:bCs/>
        </w:rPr>
        <w:fldChar w:fldCharType="begin"/>
      </w:r>
      <w:r w:rsidR="00D64C2C" w:rsidRPr="00A678E2">
        <w:rPr>
          <w:bCs/>
        </w:rPr>
        <w:instrText xml:space="preserve"> ADDIN ZOTERO_ITEM CSL_CITATION {"citationID":"aqsJpRFw","properties":{"formattedCitation":"\\super 19\\nosupersub{}","plainCitation":"19","noteIndex":0},"citationItems":[{"id":481,"uris":["http://zotero.org/users/14698131/items/C558DJE9"],"itemData":{"id":481,"type":"article-journal","abstract":"When using an anesthetic overdose to euthanize laboratory rodents, a secondary method of euthanasia is recommended to ensure that the apparent death is irreversible. This secondary method usually is accomplished through the collection of tissues that are required to complete the research\n project. However, frequently laboratory rodents must be euthanized because they cannot be used for studies; in these cases, caretakers must perform a secondary method of euthanasia. Performing physical methods of euthanasia, even on unconscious rodents, can contribute to compassion fatigue\n in these persons. The current study was designed based on existing literature regarding minimal exposure times for preweanling rats and mice euthanized with carbon dioxide. The study evaluated the minimal time that adult rats and mice must remain in 100% carbon dioxide for death to be irreversible\n on removal. Adult rats (14 stocks and strains) and mice (more than 40 stocks and strains) were euthanized using a 50% volume per minute displacement rate of carbon dioxide for 2 min. The cages were then left undisturbed for predetermined times, ranging from 0 to almost 12 min. Upon removal\n from the cage, the animals were stimulated to determine whether they could be resuscitated. If an animal recovered, it was euthanized by using a physical method of euthanasia, and a duration that was 30 s longer than the previous predetermined time was assessed using other animals. The study\n demonstrated that exposure times of at least 3 min in carbon dioxide reliably result in irreversible euthanasia of mice but that exposure times of at least 10.5 min in carbon dioxide were required to ensure irreversible euthanasia of rats. Although an irreversible death can be attained with\n carbon dioxide, the use of appropriate species-specific exposure times is critical.","container-title":"Journal of the American Association for Laboratory Animal Science","DOI":"10.30802/AALAS-JAALAS-21-000113","ISSN":"1559-6109","issue":"3","journalAbbreviation":"j am assoc lab anim sci","language":"en","page":"283-286","source":"DOI.org (Crossref)","title":"Minimal Exposure Times for Irreversible Euthanasia with Carbon Dioxide in Mice and Rats","volume":"61","author":[{"family":"Hickman","given":"Debra L"}],"issued":{"date-parts":[["2022",5,1]]}}}],"schema":"https://github.com/citation-style-language/schema/raw/master/csl-citation.json"} </w:instrText>
      </w:r>
      <w:r w:rsidR="004F7597" w:rsidRPr="00A678E2">
        <w:rPr>
          <w:bCs/>
        </w:rPr>
        <w:fldChar w:fldCharType="separate"/>
      </w:r>
      <w:r w:rsidR="001F46BC" w:rsidRPr="00A678E2">
        <w:rPr>
          <w:vertAlign w:val="superscript"/>
        </w:rPr>
        <w:t>19</w:t>
      </w:r>
      <w:r w:rsidR="004F7597" w:rsidRPr="00A678E2">
        <w:rPr>
          <w:bCs/>
        </w:rPr>
        <w:fldChar w:fldCharType="end"/>
      </w:r>
      <w:r w:rsidR="004F7597" w:rsidRPr="00A678E2">
        <w:rPr>
          <w:bCs/>
        </w:rPr>
        <w:t xml:space="preserve">. </w:t>
      </w:r>
      <w:r w:rsidR="00034B7A" w:rsidRPr="00A678E2">
        <w:rPr>
          <w:bCs/>
        </w:rPr>
        <w:t xml:space="preserve">Place </w:t>
      </w:r>
      <w:r w:rsidR="0009270C" w:rsidRPr="00A678E2">
        <w:rPr>
          <w:bCs/>
        </w:rPr>
        <w:t xml:space="preserve">mice on </w:t>
      </w:r>
      <w:r w:rsidR="00AC2F52" w:rsidRPr="00A678E2">
        <w:rPr>
          <w:bCs/>
        </w:rPr>
        <w:t>the wor</w:t>
      </w:r>
      <w:r w:rsidR="008260D6" w:rsidRPr="00A678E2">
        <w:rPr>
          <w:bCs/>
        </w:rPr>
        <w:t xml:space="preserve">k bench with tumors facing upwards. </w:t>
      </w:r>
      <w:r w:rsidR="000C37B2" w:rsidRPr="00A678E2">
        <w:rPr>
          <w:bCs/>
        </w:rPr>
        <w:t>Spray 7</w:t>
      </w:r>
      <w:r w:rsidR="00A9605A" w:rsidRPr="00A678E2">
        <w:rPr>
          <w:bCs/>
        </w:rPr>
        <w:t>0</w:t>
      </w:r>
      <w:r w:rsidR="000C37B2" w:rsidRPr="00A678E2">
        <w:rPr>
          <w:bCs/>
        </w:rPr>
        <w:t>% ethanol on the tumor sites and carefully harvest engrafted tumors with scissors and forceps.</w:t>
      </w:r>
    </w:p>
    <w:p w14:paraId="458695D7" w14:textId="77777777" w:rsidR="00501066" w:rsidRPr="00A678E2" w:rsidRDefault="00501066" w:rsidP="00A678E2">
      <w:pPr>
        <w:pBdr>
          <w:top w:val="nil"/>
          <w:left w:val="nil"/>
          <w:bottom w:val="nil"/>
          <w:right w:val="nil"/>
          <w:between w:val="nil"/>
        </w:pBdr>
        <w:rPr>
          <w:bCs/>
        </w:rPr>
      </w:pPr>
    </w:p>
    <w:p w14:paraId="426AE108" w14:textId="7625A11F" w:rsidR="0088147F" w:rsidRPr="00A678E2" w:rsidRDefault="00501066" w:rsidP="00A678E2">
      <w:pPr>
        <w:pBdr>
          <w:top w:val="nil"/>
          <w:left w:val="nil"/>
          <w:bottom w:val="nil"/>
          <w:right w:val="nil"/>
          <w:between w:val="nil"/>
        </w:pBdr>
        <w:rPr>
          <w:bCs/>
        </w:rPr>
      </w:pPr>
      <w:r w:rsidRPr="00A678E2">
        <w:rPr>
          <w:bCs/>
        </w:rPr>
        <w:t xml:space="preserve">7.3. </w:t>
      </w:r>
      <w:r w:rsidR="001B5AAB" w:rsidRPr="00A678E2">
        <w:rPr>
          <w:bCs/>
        </w:rPr>
        <w:t xml:space="preserve">Transfer tumor tissues into 50 mL conical tubes filled with </w:t>
      </w:r>
      <w:r w:rsidR="00374FDC" w:rsidRPr="00A678E2">
        <w:rPr>
          <w:bCs/>
        </w:rPr>
        <w:t xml:space="preserve">20-30 mL of 4% </w:t>
      </w:r>
      <w:r w:rsidR="00414CBE" w:rsidRPr="00A678E2">
        <w:rPr>
          <w:bCs/>
        </w:rPr>
        <w:t xml:space="preserve">paraformaldehyde </w:t>
      </w:r>
      <w:r w:rsidR="0055068D" w:rsidRPr="00A678E2">
        <w:rPr>
          <w:bCs/>
        </w:rPr>
        <w:t xml:space="preserve">for </w:t>
      </w:r>
      <w:r w:rsidR="004D7B74" w:rsidRPr="00A678E2">
        <w:rPr>
          <w:bCs/>
        </w:rPr>
        <w:t>fixation</w:t>
      </w:r>
      <w:r w:rsidR="0055068D" w:rsidRPr="00A678E2">
        <w:rPr>
          <w:bCs/>
        </w:rPr>
        <w:t xml:space="preserve"> as previously described</w:t>
      </w:r>
      <w:r w:rsidR="0055068D" w:rsidRPr="00A678E2">
        <w:rPr>
          <w:bCs/>
        </w:rPr>
        <w:fldChar w:fldCharType="begin"/>
      </w:r>
      <w:r w:rsidR="00D64C2C" w:rsidRPr="00A678E2">
        <w:rPr>
          <w:bCs/>
        </w:rPr>
        <w:instrText xml:space="preserve"> ADDIN ZOTERO_ITEM CSL_CITATION {"citationID":"TMEKy2O4","properties":{"formattedCitation":"\\super 20\\nosupersub{}","plainCitation":"20","noteIndex":0},"citationItems":[{"id":483,"uris":["http://zotero.org/users/14698131/items/9VIZ9HA8"],"itemData":{"id":483,"type":"book","collection-title":"Methods in Molecular Biology","event-place":"Totowa, NJ","ISBN":"978-1-62703-443-2","language":"en","license":"https://www.springernature.com/gp/researchers/text-and-data-mining","note":"DOI: 10.1007/978-1-62703-444-9","publisher":"Humana Press","publisher-place":"Totowa, NJ","source":"DOI.org (Crossref)","title":"Neural Development: Methods and Protocols","title-short":"Neural Development","URL":"https://link.springer.com/10.1007/978-1-62703-444-9","volume":"1018","editor":[{"family":"Zhou","given":"Renping"},{"family":"Mei","given":"Lin"}],"accessed":{"date-parts":[["2025",3,27]]},"issued":{"date-parts":[["2013"]]}}}],"schema":"https://github.com/citation-style-language/schema/raw/master/csl-citation.json"} </w:instrText>
      </w:r>
      <w:r w:rsidR="0055068D" w:rsidRPr="00A678E2">
        <w:rPr>
          <w:bCs/>
        </w:rPr>
        <w:fldChar w:fldCharType="separate"/>
      </w:r>
      <w:r w:rsidR="001F46BC" w:rsidRPr="00A678E2">
        <w:rPr>
          <w:vertAlign w:val="superscript"/>
        </w:rPr>
        <w:t>20</w:t>
      </w:r>
      <w:r w:rsidR="0055068D" w:rsidRPr="00A678E2">
        <w:rPr>
          <w:bCs/>
        </w:rPr>
        <w:fldChar w:fldCharType="end"/>
      </w:r>
      <w:r w:rsidR="0055068D" w:rsidRPr="00A678E2">
        <w:rPr>
          <w:bCs/>
        </w:rPr>
        <w:t xml:space="preserve">. </w:t>
      </w:r>
      <w:r w:rsidR="009C7084" w:rsidRPr="00A678E2">
        <w:rPr>
          <w:bCs/>
        </w:rPr>
        <w:t>Cryopreserve and cryosection t</w:t>
      </w:r>
      <w:r w:rsidR="004D7B74" w:rsidRPr="00A678E2">
        <w:rPr>
          <w:bCs/>
        </w:rPr>
        <w:t xml:space="preserve">umor tissues </w:t>
      </w:r>
      <w:r w:rsidR="000D0E2F" w:rsidRPr="00A678E2">
        <w:rPr>
          <w:bCs/>
        </w:rPr>
        <w:t>for immunofluorescence</w:t>
      </w:r>
      <w:r w:rsidR="00CF13E0" w:rsidRPr="00A678E2">
        <w:rPr>
          <w:bCs/>
        </w:rPr>
        <w:t xml:space="preserve"> </w:t>
      </w:r>
      <w:r w:rsidR="000D0E2F" w:rsidRPr="00A678E2">
        <w:rPr>
          <w:bCs/>
        </w:rPr>
        <w:t xml:space="preserve">staining </w:t>
      </w:r>
      <w:r w:rsidR="00395CD2" w:rsidRPr="00A678E2">
        <w:rPr>
          <w:bCs/>
        </w:rPr>
        <w:t>according to</w:t>
      </w:r>
      <w:r w:rsidR="00665D8C" w:rsidRPr="00A678E2">
        <w:rPr>
          <w:bCs/>
        </w:rPr>
        <w:t xml:space="preserve"> </w:t>
      </w:r>
      <w:r w:rsidR="00ED195C" w:rsidRPr="00A678E2">
        <w:rPr>
          <w:bCs/>
        </w:rPr>
        <w:t xml:space="preserve">a </w:t>
      </w:r>
      <w:r w:rsidR="00665D8C" w:rsidRPr="00A678E2">
        <w:rPr>
          <w:bCs/>
        </w:rPr>
        <w:t>previously published protocol</w:t>
      </w:r>
      <w:r w:rsidR="00665D8C" w:rsidRPr="00A678E2">
        <w:rPr>
          <w:bCs/>
        </w:rPr>
        <w:fldChar w:fldCharType="begin"/>
      </w:r>
      <w:r w:rsidR="00D64C2C" w:rsidRPr="00A678E2">
        <w:rPr>
          <w:bCs/>
        </w:rPr>
        <w:instrText xml:space="preserve"> ADDIN ZOTERO_ITEM CSL_CITATION {"citationID":"vUbJUSpZ","properties":{"formattedCitation":"\\super 20\\nosupersub{}","plainCitation":"20","noteIndex":0},"citationItems":[{"id":483,"uris":["http://zotero.org/users/14698131/items/9VIZ9HA8"],"itemData":{"id":483,"type":"book","collection-title":"Methods in Molecular Biology","event-place":"Totowa, NJ","ISBN":"978-1-62703-443-2","language":"en","license":"https://www.springernature.com/gp/researchers/text-and-data-mining","note":"DOI: 10.1007/978-1-62703-444-9","publisher":"Humana Press","publisher-place":"Totowa, NJ","source":"DOI.org (Crossref)","title":"Neural Development: Methods and Protocols","title-short":"Neural Development","URL":"https://link.springer.com/10.1007/978-1-62703-444-9","volume":"1018","editor":[{"family":"Zhou","given":"Renping"},{"family":"Mei","given":"Lin"}],"accessed":{"date-parts":[["2025",3,27]]},"issued":{"date-parts":[["2013"]]}}}],"schema":"https://github.com/citation-style-language/schema/raw/master/csl-citation.json"} </w:instrText>
      </w:r>
      <w:r w:rsidR="00665D8C" w:rsidRPr="00A678E2">
        <w:rPr>
          <w:bCs/>
        </w:rPr>
        <w:fldChar w:fldCharType="separate"/>
      </w:r>
      <w:r w:rsidR="001F46BC" w:rsidRPr="00A678E2">
        <w:rPr>
          <w:vertAlign w:val="superscript"/>
        </w:rPr>
        <w:t>20</w:t>
      </w:r>
      <w:r w:rsidR="00665D8C" w:rsidRPr="00A678E2">
        <w:rPr>
          <w:bCs/>
        </w:rPr>
        <w:fldChar w:fldCharType="end"/>
      </w:r>
      <w:r w:rsidR="00665D8C" w:rsidRPr="00A678E2">
        <w:rPr>
          <w:bCs/>
        </w:rPr>
        <w:t>.</w:t>
      </w:r>
      <w:r w:rsidR="0078721E" w:rsidRPr="00A678E2">
        <w:rPr>
          <w:bCs/>
        </w:rPr>
        <w:t xml:space="preserve"> </w:t>
      </w:r>
    </w:p>
    <w:p w14:paraId="698EEB9B" w14:textId="77777777" w:rsidR="00395CD2" w:rsidRPr="00A678E2" w:rsidRDefault="00395CD2" w:rsidP="00A678E2">
      <w:pPr>
        <w:pBdr>
          <w:top w:val="nil"/>
          <w:left w:val="nil"/>
          <w:bottom w:val="nil"/>
          <w:right w:val="nil"/>
          <w:between w:val="nil"/>
        </w:pBdr>
        <w:rPr>
          <w:bCs/>
        </w:rPr>
      </w:pPr>
    </w:p>
    <w:p w14:paraId="563611AD" w14:textId="45E04049" w:rsidR="00395CD2" w:rsidRPr="00A678E2" w:rsidRDefault="00395CD2" w:rsidP="00A678E2">
      <w:pPr>
        <w:pBdr>
          <w:top w:val="nil"/>
          <w:left w:val="nil"/>
          <w:bottom w:val="nil"/>
          <w:right w:val="nil"/>
          <w:between w:val="nil"/>
        </w:pBdr>
        <w:rPr>
          <w:bCs/>
        </w:rPr>
      </w:pPr>
      <w:r w:rsidRPr="00A678E2">
        <w:rPr>
          <w:bCs/>
        </w:rPr>
        <w:t xml:space="preserve">7.4. </w:t>
      </w:r>
      <w:r w:rsidR="004D1241" w:rsidRPr="00A678E2">
        <w:rPr>
          <w:bCs/>
        </w:rPr>
        <w:t>Stain t</w:t>
      </w:r>
      <w:r w:rsidR="00B3249F" w:rsidRPr="00A678E2">
        <w:rPr>
          <w:bCs/>
        </w:rPr>
        <w:t xml:space="preserve">umor tissue slides with </w:t>
      </w:r>
      <w:r w:rsidR="00C768E2" w:rsidRPr="00A678E2">
        <w:rPr>
          <w:bCs/>
        </w:rPr>
        <w:t xml:space="preserve">mouse-anti-human </w:t>
      </w:r>
      <w:r w:rsidR="00D767D9" w:rsidRPr="00A678E2">
        <w:rPr>
          <w:bCs/>
        </w:rPr>
        <w:t xml:space="preserve">CD206 antibody conjugated with </w:t>
      </w:r>
      <w:r w:rsidR="00AF6C03" w:rsidRPr="00A678E2">
        <w:rPr>
          <w:bCs/>
        </w:rPr>
        <w:t xml:space="preserve">AF546 </w:t>
      </w:r>
      <w:r w:rsidR="00482ACF" w:rsidRPr="00A678E2">
        <w:rPr>
          <w:bCs/>
        </w:rPr>
        <w:t xml:space="preserve">(1:50) </w:t>
      </w:r>
      <w:r w:rsidR="00AF6C03" w:rsidRPr="00A678E2">
        <w:rPr>
          <w:bCs/>
        </w:rPr>
        <w:t xml:space="preserve">and rabbit-anti-human </w:t>
      </w:r>
      <w:proofErr w:type="spellStart"/>
      <w:r w:rsidR="00AF6C03" w:rsidRPr="00A678E2">
        <w:rPr>
          <w:bCs/>
        </w:rPr>
        <w:t>iNOS</w:t>
      </w:r>
      <w:proofErr w:type="spellEnd"/>
      <w:r w:rsidR="00AF6C03" w:rsidRPr="00A678E2">
        <w:rPr>
          <w:bCs/>
        </w:rPr>
        <w:t xml:space="preserve"> antibody conjugated with </w:t>
      </w:r>
      <w:r w:rsidR="008520F7" w:rsidRPr="00A678E2">
        <w:rPr>
          <w:bCs/>
        </w:rPr>
        <w:t>AF647</w:t>
      </w:r>
      <w:r w:rsidR="00482ACF" w:rsidRPr="00A678E2">
        <w:rPr>
          <w:bCs/>
        </w:rPr>
        <w:t xml:space="preserve"> (</w:t>
      </w:r>
      <w:r w:rsidR="00834DDE" w:rsidRPr="00A678E2">
        <w:rPr>
          <w:bCs/>
        </w:rPr>
        <w:t>1:100</w:t>
      </w:r>
      <w:r w:rsidR="00CC2A40" w:rsidRPr="00A678E2">
        <w:rPr>
          <w:bCs/>
        </w:rPr>
        <w:t xml:space="preserve">) </w:t>
      </w:r>
      <w:r w:rsidR="00CF13E0" w:rsidRPr="00A678E2">
        <w:rPr>
          <w:bCs/>
        </w:rPr>
        <w:t>diluted in immunofluorescence staining buffer</w:t>
      </w:r>
      <w:r w:rsidR="000959D6" w:rsidRPr="00A678E2">
        <w:rPr>
          <w:bCs/>
        </w:rPr>
        <w:t>,</w:t>
      </w:r>
      <w:r w:rsidR="00C00CD4" w:rsidRPr="00A678E2">
        <w:rPr>
          <w:bCs/>
        </w:rPr>
        <w:t xml:space="preserve"> followed by </w:t>
      </w:r>
      <w:r w:rsidR="00373544" w:rsidRPr="00A678E2">
        <w:rPr>
          <w:bCs/>
        </w:rPr>
        <w:t>nucleus staining</w:t>
      </w:r>
      <w:r w:rsidR="00DC086E" w:rsidRPr="00A678E2">
        <w:rPr>
          <w:bCs/>
        </w:rPr>
        <w:t xml:space="preserve"> and preservation</w:t>
      </w:r>
      <w:r w:rsidR="00CF13E0" w:rsidRPr="00A678E2">
        <w:rPr>
          <w:bCs/>
        </w:rPr>
        <w:t xml:space="preserve"> </w:t>
      </w:r>
      <w:r w:rsidR="00373544" w:rsidRPr="00A678E2">
        <w:rPr>
          <w:bCs/>
        </w:rPr>
        <w:t>as previously described</w:t>
      </w:r>
      <w:r w:rsidR="007D56DC" w:rsidRPr="00A678E2">
        <w:rPr>
          <w:bCs/>
        </w:rPr>
        <w:fldChar w:fldCharType="begin"/>
      </w:r>
      <w:r w:rsidR="00D64C2C" w:rsidRPr="00A678E2">
        <w:rPr>
          <w:bCs/>
        </w:rPr>
        <w:instrText xml:space="preserve"> ADDIN ZOTERO_ITEM CSL_CITATION {"citationID":"unmgNheF","properties":{"formattedCitation":"\\super 21\\nosupersub{}","plainCitation":"21","noteIndex":0},"citationItems":[{"id":485,"uris":["http://zotero.org/users/14698131/items/DGRKL3T7"],"itemData":{"id":485,"type":"article-journal","language":"en","source":"Zotero","title":"Ectopic expression of DOCK8 regulates lysosome-mediated pancreatic tumor cell invasion","author":[{"family":"Gutierrez-Ruiz","given":"Omar L"},{"family":"Johnson","given":"Katherine M"},{"family":"Krueger","given":"Eugene W"},{"family":"Nooren","given":"Roseanne E"},{"family":"Cruz-Reyes","given":"Nicole"},{"family":"Heppelmann","given":"Carrie Jo"},{"family":"Hogenson","given":"Tara L"},{"family":"Fernandez-Zapico","given":"Martin E"},{"family":"McNiven","given":"Mark A"},{"family":"Razidlo","given":"Gina L"}],"issued":{"date-parts":[["2023"]]}}}],"schema":"https://github.com/citation-style-language/schema/raw/master/csl-citation.json"} </w:instrText>
      </w:r>
      <w:r w:rsidR="007D56DC" w:rsidRPr="00A678E2">
        <w:rPr>
          <w:bCs/>
        </w:rPr>
        <w:fldChar w:fldCharType="separate"/>
      </w:r>
      <w:r w:rsidR="001F46BC" w:rsidRPr="00A678E2">
        <w:rPr>
          <w:vertAlign w:val="superscript"/>
        </w:rPr>
        <w:t>21</w:t>
      </w:r>
      <w:r w:rsidR="007D56DC" w:rsidRPr="00A678E2">
        <w:rPr>
          <w:bCs/>
        </w:rPr>
        <w:fldChar w:fldCharType="end"/>
      </w:r>
      <w:r w:rsidR="007D56DC" w:rsidRPr="00A678E2">
        <w:rPr>
          <w:bCs/>
        </w:rPr>
        <w:t>.</w:t>
      </w:r>
    </w:p>
    <w:p w14:paraId="0DD25947" w14:textId="77777777" w:rsidR="000959D6" w:rsidRPr="00A678E2" w:rsidRDefault="000959D6" w:rsidP="00A678E2">
      <w:pPr>
        <w:pBdr>
          <w:top w:val="nil"/>
          <w:left w:val="nil"/>
          <w:bottom w:val="nil"/>
          <w:right w:val="nil"/>
          <w:between w:val="nil"/>
        </w:pBdr>
        <w:rPr>
          <w:bCs/>
        </w:rPr>
      </w:pPr>
    </w:p>
    <w:p w14:paraId="00C2B02B" w14:textId="2CAE9A84" w:rsidR="005D67E1" w:rsidRPr="00A678E2" w:rsidRDefault="005D67E1" w:rsidP="00A678E2">
      <w:pPr>
        <w:pBdr>
          <w:top w:val="nil"/>
          <w:left w:val="nil"/>
          <w:bottom w:val="nil"/>
          <w:right w:val="nil"/>
          <w:between w:val="nil"/>
        </w:pBdr>
        <w:rPr>
          <w:bCs/>
        </w:rPr>
      </w:pPr>
      <w:r w:rsidRPr="00A678E2">
        <w:rPr>
          <w:bCs/>
        </w:rPr>
        <w:t xml:space="preserve">NOTE: For optimal staining results, users </w:t>
      </w:r>
      <w:r w:rsidR="00D54701" w:rsidRPr="00A678E2">
        <w:rPr>
          <w:bCs/>
        </w:rPr>
        <w:t xml:space="preserve">should </w:t>
      </w:r>
      <w:r w:rsidRPr="00A678E2">
        <w:rPr>
          <w:bCs/>
        </w:rPr>
        <w:t xml:space="preserve">perform </w:t>
      </w:r>
      <w:r w:rsidR="00623A01" w:rsidRPr="00A678E2">
        <w:rPr>
          <w:bCs/>
        </w:rPr>
        <w:t xml:space="preserve">antibody titration </w:t>
      </w:r>
      <w:r w:rsidR="001B2373" w:rsidRPr="00A678E2">
        <w:rPr>
          <w:bCs/>
        </w:rPr>
        <w:t>accordingly</w:t>
      </w:r>
      <w:r w:rsidR="004042C7" w:rsidRPr="00A678E2">
        <w:rPr>
          <w:bCs/>
        </w:rPr>
        <w:t>, especially when different tumor cell line</w:t>
      </w:r>
      <w:r w:rsidR="00A26FF5" w:rsidRPr="00A678E2">
        <w:rPr>
          <w:bCs/>
        </w:rPr>
        <w:t>s</w:t>
      </w:r>
      <w:r w:rsidR="004042C7" w:rsidRPr="00A678E2">
        <w:rPr>
          <w:bCs/>
        </w:rPr>
        <w:t xml:space="preserve"> </w:t>
      </w:r>
      <w:r w:rsidR="00A26FF5" w:rsidRPr="00A678E2">
        <w:rPr>
          <w:bCs/>
        </w:rPr>
        <w:t>are</w:t>
      </w:r>
      <w:r w:rsidR="004042C7" w:rsidRPr="00A678E2">
        <w:rPr>
          <w:bCs/>
        </w:rPr>
        <w:t xml:space="preserve"> being used</w:t>
      </w:r>
      <w:r w:rsidR="001B2373" w:rsidRPr="00A678E2">
        <w:rPr>
          <w:bCs/>
        </w:rPr>
        <w:t xml:space="preserve">. </w:t>
      </w:r>
    </w:p>
    <w:p w14:paraId="148E1BB4" w14:textId="77777777" w:rsidR="00A26FF5" w:rsidRPr="00A678E2" w:rsidRDefault="00A26FF5" w:rsidP="00A678E2">
      <w:pPr>
        <w:pBdr>
          <w:top w:val="nil"/>
          <w:left w:val="nil"/>
          <w:bottom w:val="nil"/>
          <w:right w:val="nil"/>
          <w:between w:val="nil"/>
        </w:pBdr>
        <w:rPr>
          <w:bCs/>
        </w:rPr>
      </w:pPr>
    </w:p>
    <w:p w14:paraId="63A8B37B" w14:textId="09946134" w:rsidR="006F0EA8" w:rsidRPr="00A678E2" w:rsidRDefault="00A26FF5" w:rsidP="00A678E2">
      <w:pPr>
        <w:pBdr>
          <w:top w:val="nil"/>
          <w:left w:val="nil"/>
          <w:bottom w:val="nil"/>
          <w:right w:val="nil"/>
          <w:between w:val="nil"/>
        </w:pBdr>
        <w:rPr>
          <w:bCs/>
        </w:rPr>
      </w:pPr>
      <w:r w:rsidRPr="00A678E2">
        <w:rPr>
          <w:bCs/>
        </w:rPr>
        <w:t xml:space="preserve">7.5. </w:t>
      </w:r>
      <w:r w:rsidR="00D54701" w:rsidRPr="00A678E2">
        <w:rPr>
          <w:bCs/>
        </w:rPr>
        <w:t>Acquire i</w:t>
      </w:r>
      <w:r w:rsidR="00FF6F80" w:rsidRPr="00A678E2">
        <w:rPr>
          <w:bCs/>
        </w:rPr>
        <w:t xml:space="preserve">mmunofluorescence images </w:t>
      </w:r>
      <w:r w:rsidR="007C5A08" w:rsidRPr="00A678E2">
        <w:rPr>
          <w:bCs/>
        </w:rPr>
        <w:t xml:space="preserve">with confocal microscopy </w:t>
      </w:r>
      <w:r w:rsidR="00FC2810" w:rsidRPr="00A678E2">
        <w:rPr>
          <w:bCs/>
        </w:rPr>
        <w:t xml:space="preserve">at </w:t>
      </w:r>
      <w:r w:rsidR="009D4597" w:rsidRPr="00A678E2">
        <w:rPr>
          <w:bCs/>
        </w:rPr>
        <w:t>40</w:t>
      </w:r>
      <w:r w:rsidR="000959D6" w:rsidRPr="00A678E2">
        <w:rPr>
          <w:bCs/>
        </w:rPr>
        <w:t>x</w:t>
      </w:r>
      <w:r w:rsidR="003567F9" w:rsidRPr="00A678E2">
        <w:rPr>
          <w:bCs/>
        </w:rPr>
        <w:t xml:space="preserve">. </w:t>
      </w:r>
      <w:r w:rsidR="00E50501" w:rsidRPr="00A678E2">
        <w:rPr>
          <w:bCs/>
        </w:rPr>
        <w:t xml:space="preserve">To confirm </w:t>
      </w:r>
      <w:r w:rsidR="004E4096" w:rsidRPr="00A678E2">
        <w:rPr>
          <w:bCs/>
        </w:rPr>
        <w:t xml:space="preserve">that </w:t>
      </w:r>
      <w:r w:rsidR="004E4096" w:rsidRPr="00A678E2">
        <w:rPr>
          <w:bCs/>
        </w:rPr>
        <w:lastRenderedPageBreak/>
        <w:t xml:space="preserve">engrafted human macrophages develop </w:t>
      </w:r>
      <w:r w:rsidR="000959D6" w:rsidRPr="00A678E2">
        <w:rPr>
          <w:bCs/>
        </w:rPr>
        <w:t xml:space="preserve">an </w:t>
      </w:r>
      <w:r w:rsidR="004E4096" w:rsidRPr="00A678E2">
        <w:rPr>
          <w:bCs/>
        </w:rPr>
        <w:t xml:space="preserve">M2-like phenotype, </w:t>
      </w:r>
      <w:r w:rsidR="000959D6" w:rsidRPr="00A678E2">
        <w:rPr>
          <w:bCs/>
        </w:rPr>
        <w:t xml:space="preserve">expect to see </w:t>
      </w:r>
      <w:r w:rsidR="00CF49B1" w:rsidRPr="00A678E2">
        <w:rPr>
          <w:bCs/>
        </w:rPr>
        <w:t xml:space="preserve">expression of human CD206 and minimal expression of human </w:t>
      </w:r>
      <w:proofErr w:type="spellStart"/>
      <w:r w:rsidR="00CF49B1" w:rsidRPr="00A678E2">
        <w:rPr>
          <w:bCs/>
        </w:rPr>
        <w:t>iNOS</w:t>
      </w:r>
      <w:proofErr w:type="spellEnd"/>
      <w:r w:rsidR="008355AE" w:rsidRPr="00A678E2">
        <w:rPr>
          <w:bCs/>
        </w:rPr>
        <w:t xml:space="preserve">. </w:t>
      </w:r>
    </w:p>
    <w:p w14:paraId="2ECDE8BD" w14:textId="77777777" w:rsidR="00E0267F" w:rsidRPr="00A678E2" w:rsidRDefault="00E0267F" w:rsidP="00A678E2">
      <w:pPr>
        <w:pBdr>
          <w:top w:val="nil"/>
          <w:left w:val="nil"/>
          <w:bottom w:val="nil"/>
          <w:right w:val="nil"/>
          <w:between w:val="nil"/>
        </w:pBdr>
        <w:rPr>
          <w:b/>
        </w:rPr>
      </w:pPr>
    </w:p>
    <w:p w14:paraId="08AF3300" w14:textId="4F739B2B" w:rsidR="006E4797" w:rsidRPr="00A678E2" w:rsidRDefault="00551D82" w:rsidP="00A678E2">
      <w:pPr>
        <w:pBdr>
          <w:top w:val="nil"/>
          <w:left w:val="nil"/>
          <w:bottom w:val="nil"/>
          <w:right w:val="nil"/>
          <w:between w:val="nil"/>
        </w:pBdr>
      </w:pPr>
      <w:r w:rsidRPr="00A678E2">
        <w:rPr>
          <w:b/>
        </w:rPr>
        <w:t>RESULTS:</w:t>
      </w:r>
    </w:p>
    <w:p w14:paraId="2C57AB6A" w14:textId="716BCD86" w:rsidR="000472CC" w:rsidRPr="00A678E2" w:rsidRDefault="00544C7F" w:rsidP="00A678E2">
      <w:r w:rsidRPr="00A678E2">
        <w:t xml:space="preserve">The aim of this protocol is to establish </w:t>
      </w:r>
      <w:r w:rsidR="006D293B" w:rsidRPr="00A678E2">
        <w:t xml:space="preserve">both </w:t>
      </w:r>
      <w:r w:rsidR="006D293B" w:rsidRPr="00A678E2">
        <w:rPr>
          <w:i/>
          <w:iCs/>
        </w:rPr>
        <w:t>in vitro</w:t>
      </w:r>
      <w:r w:rsidR="006D293B" w:rsidRPr="00A678E2">
        <w:t xml:space="preserve"> and </w:t>
      </w:r>
      <w:r w:rsidR="006D293B" w:rsidRPr="00A678E2">
        <w:rPr>
          <w:i/>
          <w:iCs/>
        </w:rPr>
        <w:t>in vivo</w:t>
      </w:r>
      <w:r w:rsidR="006D293B" w:rsidRPr="00A678E2">
        <w:t xml:space="preserve"> models to study interactions between human immunosuppressive macrophages and CART cells</w:t>
      </w:r>
      <w:r w:rsidR="00AD0F24" w:rsidRPr="00A678E2">
        <w:t xml:space="preserve"> due to the complex</w:t>
      </w:r>
      <w:r w:rsidR="000018C4" w:rsidRPr="00A678E2">
        <w:t xml:space="preserve"> nature and dynamics of the interactions and </w:t>
      </w:r>
      <w:r w:rsidR="007C0D82" w:rsidRPr="00A678E2">
        <w:t xml:space="preserve">the </w:t>
      </w:r>
      <w:r w:rsidR="000018C4" w:rsidRPr="00A678E2">
        <w:t xml:space="preserve">limited </w:t>
      </w:r>
      <w:r w:rsidR="001203C5" w:rsidRPr="00A678E2">
        <w:t>existing</w:t>
      </w:r>
      <w:r w:rsidR="000018C4" w:rsidRPr="00A678E2" w:rsidDel="00F60978">
        <w:t xml:space="preserve"> </w:t>
      </w:r>
      <w:r w:rsidR="000018C4" w:rsidRPr="00A678E2">
        <w:t>xenograft models.</w:t>
      </w:r>
      <w:r w:rsidR="000472CC" w:rsidRPr="00A678E2">
        <w:t xml:space="preserve"> </w:t>
      </w:r>
      <w:r w:rsidR="00E716B6" w:rsidRPr="00A678E2">
        <w:t xml:space="preserve">Following the protocol, isolated human classical monocytes </w:t>
      </w:r>
      <w:r w:rsidR="007222EF" w:rsidRPr="00A678E2">
        <w:t xml:space="preserve">are differentiated to acquire M2-like phenotypes and become </w:t>
      </w:r>
      <w:r w:rsidR="007C0D82" w:rsidRPr="00A678E2">
        <w:t>functionally immunosuppressive</w:t>
      </w:r>
      <w:r w:rsidR="007222EF" w:rsidRPr="00A678E2">
        <w:t>.</w:t>
      </w:r>
      <w:r w:rsidR="00815C41" w:rsidRPr="00A678E2">
        <w:t xml:space="preserve"> </w:t>
      </w:r>
    </w:p>
    <w:p w14:paraId="6DA0BFF0" w14:textId="77777777" w:rsidR="000472CC" w:rsidRPr="00A678E2" w:rsidRDefault="000472CC" w:rsidP="00A678E2"/>
    <w:p w14:paraId="0F4D113E" w14:textId="0F0B41B8" w:rsidR="001D130B" w:rsidRPr="00A678E2" w:rsidRDefault="00815C41" w:rsidP="00A678E2">
      <w:r w:rsidRPr="00A678E2">
        <w:t xml:space="preserve">To confirm </w:t>
      </w:r>
      <w:r w:rsidR="007C0D82" w:rsidRPr="00A678E2">
        <w:t xml:space="preserve">the purity of isolated human classical monocytes, run stained samples on a flow cytometer and analyze by gating on the </w:t>
      </w:r>
      <w:r w:rsidR="001D130B" w:rsidRPr="00A678E2">
        <w:t xml:space="preserve">human </w:t>
      </w:r>
      <w:r w:rsidR="00D863FD" w:rsidRPr="00A678E2">
        <w:t>CD14</w:t>
      </w:r>
      <w:r w:rsidR="00D863FD" w:rsidRPr="00A678E2">
        <w:rPr>
          <w:vertAlign w:val="superscript"/>
        </w:rPr>
        <w:t>+</w:t>
      </w:r>
      <w:r w:rsidR="00D863FD" w:rsidRPr="00A678E2">
        <w:t>CD16</w:t>
      </w:r>
      <w:r w:rsidR="00D863FD" w:rsidRPr="00A678E2">
        <w:rPr>
          <w:vertAlign w:val="superscript"/>
        </w:rPr>
        <w:t>-</w:t>
      </w:r>
      <w:r w:rsidR="00D863FD" w:rsidRPr="00A678E2">
        <w:t xml:space="preserve"> population</w:t>
      </w:r>
      <w:r w:rsidR="001D130B" w:rsidRPr="00A678E2">
        <w:t xml:space="preserve"> (</w:t>
      </w:r>
      <w:r w:rsidR="001D130B" w:rsidRPr="00A678E2">
        <w:rPr>
          <w:b/>
        </w:rPr>
        <w:t xml:space="preserve">Figure </w:t>
      </w:r>
      <w:r w:rsidR="00EB6FC9" w:rsidRPr="00A678E2">
        <w:rPr>
          <w:b/>
        </w:rPr>
        <w:t>3</w:t>
      </w:r>
      <w:r w:rsidR="007C0D82" w:rsidRPr="00A678E2">
        <w:rPr>
          <w:b/>
        </w:rPr>
        <w:t>A</w:t>
      </w:r>
      <w:r w:rsidR="00994644" w:rsidRPr="00A678E2">
        <w:rPr>
          <w:b/>
        </w:rPr>
        <w:t>-</w:t>
      </w:r>
      <w:r w:rsidR="007C0D82" w:rsidRPr="00A678E2">
        <w:rPr>
          <w:b/>
        </w:rPr>
        <w:t>B</w:t>
      </w:r>
      <w:r w:rsidR="001D130B" w:rsidRPr="00A678E2">
        <w:t xml:space="preserve">). </w:t>
      </w:r>
      <w:r w:rsidR="005D6455" w:rsidRPr="00A678E2">
        <w:t>Successful monocyte isolation will give at least 90% CD14</w:t>
      </w:r>
      <w:r w:rsidR="005D6455" w:rsidRPr="00A678E2">
        <w:rPr>
          <w:vertAlign w:val="superscript"/>
        </w:rPr>
        <w:t>+</w:t>
      </w:r>
      <w:r w:rsidR="005D6455" w:rsidRPr="00A678E2">
        <w:t>CD16</w:t>
      </w:r>
      <w:r w:rsidR="005D6455" w:rsidRPr="00A678E2">
        <w:rPr>
          <w:vertAlign w:val="superscript"/>
        </w:rPr>
        <w:t>-</w:t>
      </w:r>
      <w:r w:rsidR="005D6455" w:rsidRPr="00A678E2">
        <w:t xml:space="preserve"> population</w:t>
      </w:r>
      <w:r w:rsidR="00457751" w:rsidRPr="00A678E2">
        <w:t xml:space="preserve"> from the </w:t>
      </w:r>
      <w:r w:rsidR="002A5CA5" w:rsidRPr="00A678E2">
        <w:t xml:space="preserve">live cell </w:t>
      </w:r>
      <w:r w:rsidR="00457751" w:rsidRPr="00A678E2">
        <w:t>parent population</w:t>
      </w:r>
      <w:r w:rsidR="005D6455" w:rsidRPr="00A678E2">
        <w:t xml:space="preserve">. </w:t>
      </w:r>
      <w:r w:rsidR="008F3BD0" w:rsidRPr="00A678E2">
        <w:t>To phenotype</w:t>
      </w:r>
      <w:r w:rsidR="0054166A" w:rsidRPr="00A678E2">
        <w:t xml:space="preserve"> and</w:t>
      </w:r>
      <w:r w:rsidR="00F30980" w:rsidRPr="00A678E2">
        <w:t xml:space="preserve"> confirm</w:t>
      </w:r>
      <w:r w:rsidR="008F3BD0" w:rsidRPr="00A678E2">
        <w:t xml:space="preserve"> differentiated M2-like macrophage</w:t>
      </w:r>
      <w:r w:rsidR="00F97235" w:rsidRPr="00A678E2">
        <w:t>s</w:t>
      </w:r>
      <w:r w:rsidR="008F3BD0" w:rsidRPr="00A678E2">
        <w:t xml:space="preserve">, </w:t>
      </w:r>
      <w:r w:rsidR="00F30980" w:rsidRPr="00A678E2">
        <w:t>a population shift from CD163</w:t>
      </w:r>
      <w:r w:rsidR="00F30980" w:rsidRPr="00A678E2">
        <w:rPr>
          <w:vertAlign w:val="superscript"/>
        </w:rPr>
        <w:t>low</w:t>
      </w:r>
      <w:r w:rsidR="00F97235" w:rsidRPr="00A678E2">
        <w:rPr>
          <w:vertAlign w:val="superscript"/>
        </w:rPr>
        <w:t xml:space="preserve"> </w:t>
      </w:r>
      <w:r w:rsidR="00F30980" w:rsidRPr="00A678E2">
        <w:t>CD206</w:t>
      </w:r>
      <w:r w:rsidR="00F30980" w:rsidRPr="00A678E2">
        <w:rPr>
          <w:vertAlign w:val="superscript"/>
        </w:rPr>
        <w:t>low</w:t>
      </w:r>
      <w:r w:rsidR="00F30980" w:rsidRPr="00A678E2">
        <w:t xml:space="preserve"> to CD163</w:t>
      </w:r>
      <w:r w:rsidR="00F30980" w:rsidRPr="00A678E2">
        <w:rPr>
          <w:vertAlign w:val="superscript"/>
        </w:rPr>
        <w:t>high</w:t>
      </w:r>
      <w:r w:rsidR="005427D8" w:rsidRPr="00A678E2">
        <w:rPr>
          <w:vertAlign w:val="superscript"/>
        </w:rPr>
        <w:t xml:space="preserve"> </w:t>
      </w:r>
      <w:r w:rsidR="005427D8" w:rsidRPr="00A678E2">
        <w:t xml:space="preserve">or </w:t>
      </w:r>
      <w:r w:rsidR="00F30980" w:rsidRPr="00A678E2">
        <w:t>CD206</w:t>
      </w:r>
      <w:r w:rsidR="00F30980" w:rsidRPr="00A678E2">
        <w:rPr>
          <w:vertAlign w:val="superscript"/>
        </w:rPr>
        <w:t>high</w:t>
      </w:r>
      <w:r w:rsidR="00F30980" w:rsidRPr="00A678E2">
        <w:t xml:space="preserve"> is expected </w:t>
      </w:r>
      <w:r w:rsidR="007424E6" w:rsidRPr="00A678E2">
        <w:t>when</w:t>
      </w:r>
      <w:r w:rsidR="00F30980" w:rsidRPr="00A678E2">
        <w:t xml:space="preserve"> comparing M0 macrophage</w:t>
      </w:r>
      <w:r w:rsidR="00D067BE" w:rsidRPr="00A678E2">
        <w:t>s</w:t>
      </w:r>
      <w:r w:rsidR="00F30980" w:rsidRPr="00A678E2">
        <w:t xml:space="preserve"> with M2-like macrophage</w:t>
      </w:r>
      <w:r w:rsidR="00D067BE" w:rsidRPr="00A678E2">
        <w:t>s</w:t>
      </w:r>
      <w:r w:rsidR="000472CC" w:rsidRPr="00A678E2">
        <w:t xml:space="preserve"> (</w:t>
      </w:r>
      <w:r w:rsidR="000472CC" w:rsidRPr="00A678E2">
        <w:rPr>
          <w:b/>
        </w:rPr>
        <w:t xml:space="preserve">Figure </w:t>
      </w:r>
      <w:r w:rsidR="00EB6FC9" w:rsidRPr="00A678E2">
        <w:rPr>
          <w:b/>
        </w:rPr>
        <w:t>4</w:t>
      </w:r>
      <w:r w:rsidR="000472CC" w:rsidRPr="00A678E2">
        <w:t>)</w:t>
      </w:r>
      <w:r w:rsidR="00F30980" w:rsidRPr="00A678E2">
        <w:t xml:space="preserve">. </w:t>
      </w:r>
      <w:r w:rsidR="004B1BBC" w:rsidRPr="00A678E2">
        <w:t xml:space="preserve">A successful </w:t>
      </w:r>
      <w:r w:rsidR="00D067BE" w:rsidRPr="00A678E2">
        <w:t>demonstration of</w:t>
      </w:r>
      <w:r w:rsidR="004B1BBC" w:rsidRPr="00A678E2">
        <w:t xml:space="preserve"> CART antigen-specific proliferation negatively affected by immunosuppressive macrophages should </w:t>
      </w:r>
      <w:r w:rsidR="00D067BE" w:rsidRPr="00A678E2">
        <w:t>show</w:t>
      </w:r>
      <w:r w:rsidR="004B1BBC" w:rsidRPr="00A678E2">
        <w:t xml:space="preserve"> a significant reduction in CART proliferation (</w:t>
      </w:r>
      <w:r w:rsidR="004B1BBC" w:rsidRPr="00A678E2">
        <w:rPr>
          <w:b/>
        </w:rPr>
        <w:t xml:space="preserve">Figure </w:t>
      </w:r>
      <w:r w:rsidR="00EB6FC9" w:rsidRPr="00A678E2">
        <w:rPr>
          <w:b/>
        </w:rPr>
        <w:t>5</w:t>
      </w:r>
      <w:r w:rsidR="00185498" w:rsidRPr="00A678E2">
        <w:rPr>
          <w:b/>
        </w:rPr>
        <w:t>A</w:t>
      </w:r>
      <w:r w:rsidR="004B1BBC" w:rsidRPr="00A678E2">
        <w:t xml:space="preserve">). </w:t>
      </w:r>
      <w:r w:rsidR="00EE2467" w:rsidRPr="00A678E2">
        <w:t xml:space="preserve">According to our data, JeKo-1-differentiated macrophages are </w:t>
      </w:r>
      <w:r w:rsidR="001A7F70" w:rsidRPr="00A678E2">
        <w:t xml:space="preserve">also </w:t>
      </w:r>
      <w:r w:rsidR="00EE2467" w:rsidRPr="00A678E2">
        <w:t>capable of inhibit</w:t>
      </w:r>
      <w:r w:rsidR="0047443B" w:rsidRPr="00A678E2">
        <w:t>ing</w:t>
      </w:r>
      <w:r w:rsidR="00EE2467" w:rsidRPr="00A678E2">
        <w:t xml:space="preserve"> CART antigen-specific proliferation in a contact-independent manner in a </w:t>
      </w:r>
      <w:proofErr w:type="spellStart"/>
      <w:r w:rsidR="00EE2467" w:rsidRPr="00A678E2">
        <w:t>transwell</w:t>
      </w:r>
      <w:proofErr w:type="spellEnd"/>
      <w:r w:rsidR="00EE2467" w:rsidRPr="00A678E2">
        <w:t xml:space="preserve"> assay (</w:t>
      </w:r>
      <w:r w:rsidR="00EE2467" w:rsidRPr="00A678E2">
        <w:rPr>
          <w:b/>
        </w:rPr>
        <w:t xml:space="preserve">Figure </w:t>
      </w:r>
      <w:r w:rsidR="00185498" w:rsidRPr="00A678E2">
        <w:rPr>
          <w:b/>
        </w:rPr>
        <w:t>5B</w:t>
      </w:r>
      <w:r w:rsidR="00EE2467" w:rsidRPr="00A678E2">
        <w:t>).</w:t>
      </w:r>
      <w:r w:rsidR="007E0575" w:rsidRPr="00A678E2">
        <w:t xml:space="preserve"> A successful </w:t>
      </w:r>
      <w:r w:rsidR="001479B1" w:rsidRPr="00A678E2">
        <w:t xml:space="preserve">xenograft model in NSG mice </w:t>
      </w:r>
      <w:r w:rsidR="0040405D" w:rsidRPr="00A678E2">
        <w:t xml:space="preserve">engrafted with human immunosuppressive macrophages should </w:t>
      </w:r>
      <w:r w:rsidR="007C69DB" w:rsidRPr="00A678E2">
        <w:t>show much faster</w:t>
      </w:r>
      <w:r w:rsidR="00FC63AD" w:rsidRPr="00A678E2">
        <w:t xml:space="preserve"> tumor progression than mice engrafted with tumor cells alone (</w:t>
      </w:r>
      <w:r w:rsidR="00FC63AD" w:rsidRPr="00A678E2">
        <w:rPr>
          <w:b/>
        </w:rPr>
        <w:t xml:space="preserve">Figure </w:t>
      </w:r>
      <w:r w:rsidR="00185498" w:rsidRPr="00A678E2">
        <w:rPr>
          <w:b/>
        </w:rPr>
        <w:t>6</w:t>
      </w:r>
      <w:r w:rsidR="00FC63AD" w:rsidRPr="00A678E2">
        <w:t>).</w:t>
      </w:r>
      <w:r w:rsidR="007E0575" w:rsidRPr="00A678E2">
        <w:t xml:space="preserve"> </w:t>
      </w:r>
      <w:r w:rsidR="00FA61BE" w:rsidRPr="00A678E2">
        <w:t xml:space="preserve">To further confirm M2-like phenotype in </w:t>
      </w:r>
      <w:r w:rsidR="000241F2" w:rsidRPr="00A678E2">
        <w:t xml:space="preserve">engrafted human macrophages in NSG mice, expression of human CD206 and minimal expression </w:t>
      </w:r>
      <w:r w:rsidR="0085489C" w:rsidRPr="00A678E2">
        <w:t xml:space="preserve">of </w:t>
      </w:r>
      <w:r w:rsidR="000241F2" w:rsidRPr="00A678E2">
        <w:t xml:space="preserve">human </w:t>
      </w:r>
      <w:proofErr w:type="spellStart"/>
      <w:r w:rsidR="000241F2" w:rsidRPr="00A678E2">
        <w:t>iNOS</w:t>
      </w:r>
      <w:proofErr w:type="spellEnd"/>
      <w:r w:rsidR="000241F2" w:rsidRPr="00A678E2">
        <w:t xml:space="preserve"> should be observed </w:t>
      </w:r>
      <w:r w:rsidR="00277206" w:rsidRPr="00A678E2">
        <w:t>in the macrophages</w:t>
      </w:r>
      <w:r w:rsidR="00D607DD" w:rsidRPr="00A678E2">
        <w:t xml:space="preserve"> by immunofluorescence staining</w:t>
      </w:r>
      <w:r w:rsidR="00277206" w:rsidRPr="00A678E2">
        <w:t xml:space="preserve"> (</w:t>
      </w:r>
      <w:r w:rsidR="00277206" w:rsidRPr="00A678E2">
        <w:rPr>
          <w:b/>
          <w:bCs/>
        </w:rPr>
        <w:t xml:space="preserve">Figure </w:t>
      </w:r>
      <w:r w:rsidR="00185498" w:rsidRPr="00A678E2">
        <w:rPr>
          <w:b/>
          <w:bCs/>
        </w:rPr>
        <w:t>7</w:t>
      </w:r>
      <w:r w:rsidR="00782ABB" w:rsidRPr="00A678E2">
        <w:rPr>
          <w:b/>
          <w:bCs/>
        </w:rPr>
        <w:t>A-D</w:t>
      </w:r>
      <w:r w:rsidR="00277206" w:rsidRPr="00A678E2">
        <w:t xml:space="preserve">). </w:t>
      </w:r>
      <w:r w:rsidR="001336BC" w:rsidRPr="00A678E2">
        <w:t xml:space="preserve">Engrafted immunosuppressive </w:t>
      </w:r>
      <w:r w:rsidR="00D00CF3" w:rsidRPr="00A678E2">
        <w:t xml:space="preserve">human </w:t>
      </w:r>
      <w:r w:rsidR="001336BC" w:rsidRPr="00A678E2">
        <w:t xml:space="preserve">macrophages are expected to </w:t>
      </w:r>
      <w:r w:rsidR="003545DC" w:rsidRPr="00A678E2">
        <w:t xml:space="preserve">impair </w:t>
      </w:r>
      <w:r w:rsidR="007C0D82" w:rsidRPr="00A678E2">
        <w:t xml:space="preserve">the </w:t>
      </w:r>
      <w:r w:rsidR="003545DC" w:rsidRPr="00A678E2">
        <w:t xml:space="preserve">CART19 </w:t>
      </w:r>
      <w:r w:rsidR="003545DC" w:rsidRPr="00A678E2">
        <w:rPr>
          <w:i/>
          <w:iCs/>
        </w:rPr>
        <w:t>in vivo</w:t>
      </w:r>
      <w:r w:rsidR="003545DC" w:rsidRPr="00A678E2">
        <w:t xml:space="preserve"> antitumor activities in the NSG mice (</w:t>
      </w:r>
      <w:r w:rsidR="003545DC" w:rsidRPr="00A678E2">
        <w:rPr>
          <w:b/>
          <w:bCs/>
        </w:rPr>
        <w:t xml:space="preserve">Figure </w:t>
      </w:r>
      <w:r w:rsidR="00185498" w:rsidRPr="00A678E2">
        <w:rPr>
          <w:b/>
          <w:bCs/>
        </w:rPr>
        <w:t>8</w:t>
      </w:r>
      <w:r w:rsidR="003545DC" w:rsidRPr="00A678E2">
        <w:t>).</w:t>
      </w:r>
    </w:p>
    <w:p w14:paraId="079B5679" w14:textId="77777777" w:rsidR="006E4797" w:rsidRPr="00A678E2" w:rsidRDefault="006E4797" w:rsidP="00A678E2"/>
    <w:p w14:paraId="6D510784" w14:textId="12929979" w:rsidR="006E4797" w:rsidRPr="00A678E2" w:rsidRDefault="00551D82" w:rsidP="00A678E2">
      <w:r w:rsidRPr="00A678E2">
        <w:rPr>
          <w:b/>
        </w:rPr>
        <w:t>FIGURE AND TABLE LEGENDS:</w:t>
      </w:r>
      <w:r w:rsidRPr="00A678E2">
        <w:t xml:space="preserve"> </w:t>
      </w:r>
    </w:p>
    <w:p w14:paraId="589A4F8F" w14:textId="2B879704" w:rsidR="006E4797" w:rsidRPr="00A678E2" w:rsidRDefault="00B67933" w:rsidP="00A678E2">
      <w:r w:rsidRPr="00A678E2">
        <w:rPr>
          <w:b/>
        </w:rPr>
        <w:t>Figure 1</w:t>
      </w:r>
      <w:r w:rsidR="007C0D82" w:rsidRPr="00A678E2">
        <w:rPr>
          <w:b/>
        </w:rPr>
        <w:t xml:space="preserve">: </w:t>
      </w:r>
      <w:r w:rsidR="002A0033" w:rsidRPr="00A678E2">
        <w:rPr>
          <w:b/>
        </w:rPr>
        <w:t xml:space="preserve">Schema of </w:t>
      </w:r>
      <w:proofErr w:type="spellStart"/>
      <w:r w:rsidR="002A0033" w:rsidRPr="00A678E2">
        <w:rPr>
          <w:b/>
        </w:rPr>
        <w:t>transwell</w:t>
      </w:r>
      <w:proofErr w:type="spellEnd"/>
      <w:r w:rsidR="002A0033" w:rsidRPr="00A678E2">
        <w:rPr>
          <w:b/>
        </w:rPr>
        <w:t xml:space="preserve"> assay </w:t>
      </w:r>
      <w:r w:rsidR="0004374A" w:rsidRPr="00A678E2">
        <w:rPr>
          <w:b/>
        </w:rPr>
        <w:t xml:space="preserve">studying </w:t>
      </w:r>
      <w:r w:rsidR="00C93EA7" w:rsidRPr="00A678E2">
        <w:rPr>
          <w:b/>
          <w:bCs/>
        </w:rPr>
        <w:t>contact-independent</w:t>
      </w:r>
      <w:r w:rsidR="0004374A" w:rsidRPr="00A678E2">
        <w:rPr>
          <w:b/>
          <w:bCs/>
        </w:rPr>
        <w:t xml:space="preserve"> </w:t>
      </w:r>
      <w:r w:rsidR="0004374A" w:rsidRPr="00A678E2">
        <w:rPr>
          <w:b/>
        </w:rPr>
        <w:t>interactions between CART cells and macrophages</w:t>
      </w:r>
      <w:r w:rsidR="00827952" w:rsidRPr="00A678E2">
        <w:rPr>
          <w:b/>
        </w:rPr>
        <w:t>.</w:t>
      </w:r>
      <w:r w:rsidR="007A75E7" w:rsidRPr="00A678E2">
        <w:rPr>
          <w:b/>
        </w:rPr>
        <w:t xml:space="preserve"> </w:t>
      </w:r>
      <w:r w:rsidR="00B609A6" w:rsidRPr="00A678E2">
        <w:t xml:space="preserve">Classical monocytes are differentiated into M2-like macrophages </w:t>
      </w:r>
      <w:r w:rsidR="00F71E4E" w:rsidRPr="00A678E2">
        <w:t xml:space="preserve">in the bottom chamber of a </w:t>
      </w:r>
      <w:proofErr w:type="spellStart"/>
      <w:r w:rsidR="00F71E4E" w:rsidRPr="00A678E2">
        <w:t>transwell</w:t>
      </w:r>
      <w:proofErr w:type="spellEnd"/>
      <w:r w:rsidR="00F71E4E" w:rsidRPr="00A678E2">
        <w:t xml:space="preserve"> plate </w:t>
      </w:r>
      <w:r w:rsidR="00B609A6" w:rsidRPr="00A678E2">
        <w:t xml:space="preserve">as described </w:t>
      </w:r>
      <w:r w:rsidR="00F71E4E" w:rsidRPr="00A678E2">
        <w:t xml:space="preserve">in the protocol. </w:t>
      </w:r>
      <w:r w:rsidR="003D7659" w:rsidRPr="00A678E2">
        <w:t xml:space="preserve">CART19 cells and JeKo-1 </w:t>
      </w:r>
      <w:r w:rsidR="00C93EA7" w:rsidRPr="00A678E2">
        <w:t>are</w:t>
      </w:r>
      <w:r w:rsidR="003D7659" w:rsidRPr="00A678E2">
        <w:t xml:space="preserve"> cocultured at a ratio of 1:1 in the upper well for 3 days</w:t>
      </w:r>
      <w:r w:rsidR="007C0D82" w:rsidRPr="00A678E2">
        <w:t>,</w:t>
      </w:r>
      <w:r w:rsidR="00FC08BE" w:rsidRPr="00A678E2">
        <w:t xml:space="preserve"> followed by CART antigen-specific proliferation analysis by flow cytometry.</w:t>
      </w:r>
    </w:p>
    <w:p w14:paraId="32EAFD7D" w14:textId="77777777" w:rsidR="006E4797" w:rsidRPr="00A678E2" w:rsidRDefault="006E4797" w:rsidP="00A678E2"/>
    <w:p w14:paraId="4C443822" w14:textId="4EF6AD18" w:rsidR="00FC08BE" w:rsidRPr="00A678E2" w:rsidRDefault="00FC08BE" w:rsidP="00A678E2">
      <w:r w:rsidRPr="00A678E2">
        <w:rPr>
          <w:b/>
        </w:rPr>
        <w:t>Figure 2</w:t>
      </w:r>
      <w:r w:rsidR="007C0D82" w:rsidRPr="00A678E2">
        <w:rPr>
          <w:b/>
        </w:rPr>
        <w:t>:</w:t>
      </w:r>
      <w:r w:rsidRPr="00A678E2">
        <w:rPr>
          <w:b/>
        </w:rPr>
        <w:t xml:space="preserve"> </w:t>
      </w:r>
      <w:r w:rsidR="005F240E" w:rsidRPr="00A678E2">
        <w:rPr>
          <w:b/>
        </w:rPr>
        <w:t>Schema of xenograft NSG mouse model engrafted with human immunosuppressive macrophages and tumor cells</w:t>
      </w:r>
      <w:r w:rsidR="003C48C8" w:rsidRPr="00A678E2">
        <w:rPr>
          <w:b/>
        </w:rPr>
        <w:t xml:space="preserve">. </w:t>
      </w:r>
      <w:r w:rsidR="003C48C8" w:rsidRPr="00A678E2">
        <w:t>Classical monocytes are differentiated into M0 macrophages as described in the protocol</w:t>
      </w:r>
      <w:r w:rsidR="00FC3692" w:rsidRPr="00A678E2">
        <w:t xml:space="preserve">. </w:t>
      </w:r>
      <w:r w:rsidR="00177ABA" w:rsidRPr="00A678E2">
        <w:t xml:space="preserve">M0 macrophages are carefully detached and mixed with luciferase+ JeKo-1 at a ratio of 1:2 </w:t>
      </w:r>
      <w:r w:rsidR="00E05076" w:rsidRPr="00A678E2">
        <w:t xml:space="preserve">in </w:t>
      </w:r>
      <w:r w:rsidR="007C0D82" w:rsidRPr="00A678E2">
        <w:t>Matrigel</w:t>
      </w:r>
      <w:r w:rsidR="00E05076" w:rsidRPr="00A678E2">
        <w:t xml:space="preserve">. As a control group, </w:t>
      </w:r>
      <w:r w:rsidR="00DA7EC5" w:rsidRPr="00A678E2">
        <w:t>luciferase+ JeKo-1 are mixed with PBS</w:t>
      </w:r>
      <w:r w:rsidR="00F6556A" w:rsidRPr="00A678E2">
        <w:t xml:space="preserve"> at a volume ratio of 1:1 in </w:t>
      </w:r>
      <w:r w:rsidR="007C0D82" w:rsidRPr="00A678E2">
        <w:t>Matrigel</w:t>
      </w:r>
      <w:r w:rsidR="00F6556A" w:rsidRPr="00A678E2">
        <w:t xml:space="preserve">. </w:t>
      </w:r>
      <w:r w:rsidR="00F46C0E" w:rsidRPr="00A678E2">
        <w:t xml:space="preserve">NSG mice </w:t>
      </w:r>
      <w:r w:rsidR="004C3F28" w:rsidRPr="00A678E2">
        <w:t>are subcutaneously</w:t>
      </w:r>
      <w:r w:rsidR="00F46C0E" w:rsidRPr="00A678E2">
        <w:t xml:space="preserve"> engrafted with both tumor cells and macrophages or </w:t>
      </w:r>
      <w:r w:rsidR="004C3F28" w:rsidRPr="00A678E2">
        <w:t xml:space="preserve">with </w:t>
      </w:r>
      <w:r w:rsidR="00F46C0E" w:rsidRPr="00A678E2">
        <w:t>tumor cells alone</w:t>
      </w:r>
      <w:r w:rsidR="00082839" w:rsidRPr="00A678E2">
        <w:t xml:space="preserve">. </w:t>
      </w:r>
    </w:p>
    <w:p w14:paraId="5B4F8237" w14:textId="77777777" w:rsidR="00B01455" w:rsidRPr="00A678E2" w:rsidRDefault="00B01455" w:rsidP="00A678E2"/>
    <w:p w14:paraId="31DABE7C" w14:textId="65E9C036" w:rsidR="00B01455" w:rsidRPr="00A678E2" w:rsidRDefault="00B01455" w:rsidP="00A678E2">
      <w:r w:rsidRPr="00A678E2">
        <w:rPr>
          <w:b/>
        </w:rPr>
        <w:t>Figure 3</w:t>
      </w:r>
      <w:r w:rsidR="007C0D82" w:rsidRPr="00A678E2">
        <w:rPr>
          <w:b/>
        </w:rPr>
        <w:t xml:space="preserve">: </w:t>
      </w:r>
      <w:r w:rsidR="003811BB" w:rsidRPr="00A678E2">
        <w:rPr>
          <w:b/>
        </w:rPr>
        <w:t xml:space="preserve">Classical monocyte </w:t>
      </w:r>
      <w:r w:rsidR="006B0593" w:rsidRPr="00A678E2">
        <w:rPr>
          <w:b/>
        </w:rPr>
        <w:t xml:space="preserve">population purity confirmation by flow cytometry. </w:t>
      </w:r>
      <w:r w:rsidR="006B0593" w:rsidRPr="00A678E2">
        <w:t>Human classical monocytes</w:t>
      </w:r>
      <w:r w:rsidR="00306E85" w:rsidRPr="00A678E2">
        <w:t xml:space="preserve"> (CD14</w:t>
      </w:r>
      <w:r w:rsidR="00306E85" w:rsidRPr="00A678E2">
        <w:rPr>
          <w:vertAlign w:val="superscript"/>
        </w:rPr>
        <w:t>+</w:t>
      </w:r>
      <w:r w:rsidR="00306E85" w:rsidRPr="00A678E2">
        <w:t>CD16</w:t>
      </w:r>
      <w:r w:rsidR="00306E85" w:rsidRPr="00A678E2">
        <w:rPr>
          <w:vertAlign w:val="superscript"/>
        </w:rPr>
        <w:t>-</w:t>
      </w:r>
      <w:r w:rsidR="00306E85" w:rsidRPr="00A678E2">
        <w:t>)</w:t>
      </w:r>
      <w:r w:rsidR="006B0593" w:rsidRPr="00A678E2">
        <w:t xml:space="preserve"> are isolated from fresh PBMCs by </w:t>
      </w:r>
      <w:r w:rsidR="009265F7" w:rsidRPr="00A678E2">
        <w:t>magnetic negative bead selection</w:t>
      </w:r>
      <w:r w:rsidR="00306E85" w:rsidRPr="00A678E2">
        <w:t xml:space="preserve"> following </w:t>
      </w:r>
      <w:r w:rsidR="00BA0379" w:rsidRPr="00A678E2">
        <w:t xml:space="preserve">the </w:t>
      </w:r>
      <w:r w:rsidR="00306E85" w:rsidRPr="00A678E2">
        <w:t xml:space="preserve">manufacturer’s instructions. </w:t>
      </w:r>
      <w:r w:rsidR="00B75CAB" w:rsidRPr="00A678E2">
        <w:t xml:space="preserve">Both PBMCs and isolated monocytes are processed </w:t>
      </w:r>
      <w:r w:rsidR="00B75CAB" w:rsidRPr="00A678E2">
        <w:lastRenderedPageBreak/>
        <w:t xml:space="preserve">for flow cytometry staining as described in the protocol. </w:t>
      </w:r>
      <w:r w:rsidR="007C0D82" w:rsidRPr="00A678E2">
        <w:t>(</w:t>
      </w:r>
      <w:r w:rsidR="007C0D82" w:rsidRPr="00A678E2">
        <w:rPr>
          <w:b/>
          <w:bCs/>
        </w:rPr>
        <w:t>A</w:t>
      </w:r>
      <w:r w:rsidR="00CE065A" w:rsidRPr="00A678E2">
        <w:t>) Gating strategy of stained human PBMC</w:t>
      </w:r>
      <w:r w:rsidR="00CB0111" w:rsidRPr="00A678E2">
        <w:t xml:space="preserve">s as </w:t>
      </w:r>
      <w:r w:rsidR="00B04F0B" w:rsidRPr="00A678E2">
        <w:t xml:space="preserve">a </w:t>
      </w:r>
      <w:r w:rsidR="00CB0111" w:rsidRPr="00A678E2">
        <w:t xml:space="preserve">control. </w:t>
      </w:r>
      <w:r w:rsidR="007C0D82" w:rsidRPr="00A678E2">
        <w:t>(</w:t>
      </w:r>
      <w:r w:rsidR="007C0D82" w:rsidRPr="00A678E2">
        <w:rPr>
          <w:b/>
          <w:bCs/>
        </w:rPr>
        <w:t>B</w:t>
      </w:r>
      <w:r w:rsidR="00CB0111" w:rsidRPr="00A678E2">
        <w:t>) Gating strategy of stained purified human classical monocyte</w:t>
      </w:r>
      <w:r w:rsidR="00D959F1" w:rsidRPr="00A678E2">
        <w:t>s.</w:t>
      </w:r>
      <w:r w:rsidR="009213C9" w:rsidRPr="00A678E2">
        <w:t xml:space="preserve"> </w:t>
      </w:r>
      <w:r w:rsidR="00F67084" w:rsidRPr="00A678E2">
        <w:t xml:space="preserve">Representative </w:t>
      </w:r>
      <w:r w:rsidR="007D6AD0" w:rsidRPr="00A678E2">
        <w:t>flow results</w:t>
      </w:r>
      <w:r w:rsidR="003769BB" w:rsidRPr="00A678E2">
        <w:t xml:space="preserve"> and gating strategies</w:t>
      </w:r>
      <w:r w:rsidR="007D6AD0" w:rsidRPr="00A678E2">
        <w:t xml:space="preserve"> are shown. Ideal classical monocyte isolation should have </w:t>
      </w:r>
      <w:r w:rsidR="00282A62" w:rsidRPr="00A678E2">
        <w:t xml:space="preserve">&gt;90% </w:t>
      </w:r>
      <w:r w:rsidR="00357535" w:rsidRPr="00A678E2">
        <w:t xml:space="preserve">purity. </w:t>
      </w:r>
    </w:p>
    <w:p w14:paraId="463BCB55" w14:textId="77777777" w:rsidR="00FC08BE" w:rsidRPr="00A678E2" w:rsidRDefault="00FC08BE" w:rsidP="00A678E2"/>
    <w:p w14:paraId="1FA66288" w14:textId="110B1157" w:rsidR="00357535" w:rsidRPr="00A678E2" w:rsidRDefault="00357535" w:rsidP="00A678E2">
      <w:r w:rsidRPr="00A678E2">
        <w:rPr>
          <w:b/>
        </w:rPr>
        <w:t>Figure 4</w:t>
      </w:r>
      <w:r w:rsidR="007C0D82" w:rsidRPr="00A678E2">
        <w:rPr>
          <w:b/>
        </w:rPr>
        <w:t>:</w:t>
      </w:r>
      <w:r w:rsidRPr="00A678E2">
        <w:rPr>
          <w:b/>
        </w:rPr>
        <w:t xml:space="preserve"> </w:t>
      </w:r>
      <w:r w:rsidR="00326D49" w:rsidRPr="00A678E2">
        <w:rPr>
          <w:b/>
        </w:rPr>
        <w:t xml:space="preserve">Analysis of M2-like phenotypes </w:t>
      </w:r>
      <w:r w:rsidR="00CB7794" w:rsidRPr="00A678E2">
        <w:rPr>
          <w:b/>
        </w:rPr>
        <w:t xml:space="preserve">in macrophages after differentiation. </w:t>
      </w:r>
      <w:r w:rsidR="00CB7794" w:rsidRPr="00A678E2">
        <w:t>M0 macrophages and JeKo-1</w:t>
      </w:r>
      <w:r w:rsidR="00625EB4" w:rsidRPr="00A678E2">
        <w:t xml:space="preserve">-differentiated M2-like macrophages </w:t>
      </w:r>
      <w:r w:rsidR="004E3F54" w:rsidRPr="00A678E2">
        <w:t>are prepared for CD163 and CD206 expression by flow cytometry as described in the protocol. A representative population shift is shown</w:t>
      </w:r>
      <w:r w:rsidR="00FA0921" w:rsidRPr="00A678E2">
        <w:t xml:space="preserve"> as </w:t>
      </w:r>
      <w:r w:rsidR="00BA0379" w:rsidRPr="00A678E2">
        <w:t xml:space="preserve">a </w:t>
      </w:r>
      <w:r w:rsidR="00FA0921" w:rsidRPr="00A678E2">
        <w:t xml:space="preserve">histogram </w:t>
      </w:r>
      <w:r w:rsidR="00F42F2E" w:rsidRPr="00A678E2">
        <w:t>half-</w:t>
      </w:r>
      <w:r w:rsidR="00FA0921" w:rsidRPr="00A678E2">
        <w:t>overlay</w:t>
      </w:r>
      <w:r w:rsidR="004E3F54" w:rsidRPr="00A678E2">
        <w:t xml:space="preserve">. </w:t>
      </w:r>
    </w:p>
    <w:p w14:paraId="233BE834" w14:textId="77777777" w:rsidR="006C312A" w:rsidRPr="00A678E2" w:rsidRDefault="006C312A" w:rsidP="00A678E2"/>
    <w:p w14:paraId="3847EC2B" w14:textId="7006FAF8" w:rsidR="00DD3373" w:rsidRPr="00A678E2" w:rsidRDefault="008A6837" w:rsidP="00A678E2">
      <w:r w:rsidRPr="00A678E2">
        <w:rPr>
          <w:b/>
        </w:rPr>
        <w:t>Figure 5</w:t>
      </w:r>
      <w:r w:rsidR="007C0D82" w:rsidRPr="00A678E2">
        <w:rPr>
          <w:b/>
        </w:rPr>
        <w:t>:</w:t>
      </w:r>
      <w:r w:rsidRPr="00A678E2">
        <w:rPr>
          <w:b/>
        </w:rPr>
        <w:t xml:space="preserve"> M2-like macrophages </w:t>
      </w:r>
      <w:r w:rsidR="00F8509A" w:rsidRPr="00A678E2">
        <w:rPr>
          <w:b/>
        </w:rPr>
        <w:t>inhibit CART19 antigen-specific proliferation</w:t>
      </w:r>
      <w:r w:rsidR="00DE33B0" w:rsidRPr="00A678E2">
        <w:rPr>
          <w:b/>
        </w:rPr>
        <w:t xml:space="preserve"> in a </w:t>
      </w:r>
      <w:r w:rsidR="00A678E2">
        <w:rPr>
          <w:b/>
        </w:rPr>
        <w:t>contact-independent</w:t>
      </w:r>
      <w:r w:rsidR="00DE33B0" w:rsidRPr="00A678E2">
        <w:rPr>
          <w:b/>
        </w:rPr>
        <w:t xml:space="preserve"> manner</w:t>
      </w:r>
      <w:r w:rsidR="00F8509A" w:rsidRPr="00A678E2">
        <w:rPr>
          <w:b/>
        </w:rPr>
        <w:t xml:space="preserve">. </w:t>
      </w:r>
      <w:r w:rsidR="0043126E" w:rsidRPr="00A678E2">
        <w:rPr>
          <w:b/>
        </w:rPr>
        <w:t xml:space="preserve">(A) </w:t>
      </w:r>
      <w:r w:rsidR="00A706B5" w:rsidRPr="00A678E2">
        <w:t>JeKo-1, M2-like macrophages, and T cells are</w:t>
      </w:r>
      <w:r w:rsidR="0021381C" w:rsidRPr="00A678E2">
        <w:t xml:space="preserve"> cocultured </w:t>
      </w:r>
      <w:r w:rsidR="0067101E" w:rsidRPr="00A678E2">
        <w:t xml:space="preserve">at a ratio of 2:1:2 </w:t>
      </w:r>
      <w:r w:rsidR="0021381C" w:rsidRPr="00A678E2">
        <w:t xml:space="preserve">for 3 days as described in the protocol. </w:t>
      </w:r>
      <w:r w:rsidR="007C0D82" w:rsidRPr="00A678E2">
        <w:t>The absolute</w:t>
      </w:r>
      <w:r w:rsidR="0021381C" w:rsidRPr="00A678E2">
        <w:t xml:space="preserve"> number of live CD3+ cells </w:t>
      </w:r>
      <w:r w:rsidR="00BA0379" w:rsidRPr="00A678E2">
        <w:t>is</w:t>
      </w:r>
      <w:r w:rsidR="0021381C" w:rsidRPr="00A678E2">
        <w:t xml:space="preserve"> measured by </w:t>
      </w:r>
      <w:r w:rsidR="006A46EA" w:rsidRPr="00A678E2">
        <w:t xml:space="preserve">flow cytometry. </w:t>
      </w:r>
      <w:r w:rsidR="003167E6" w:rsidRPr="00A678E2">
        <w:t xml:space="preserve">A representative </w:t>
      </w:r>
      <w:r w:rsidR="00DD3373" w:rsidRPr="00A678E2">
        <w:t>proliferation analysis is shown.</w:t>
      </w:r>
      <w:r w:rsidR="003167E6" w:rsidRPr="00A678E2">
        <w:t xml:space="preserve"> </w:t>
      </w:r>
      <w:r w:rsidR="002602C4" w:rsidRPr="00A678E2">
        <w:t xml:space="preserve">Mean and SEM are shown. </w:t>
      </w:r>
      <w:r w:rsidR="007C0D82" w:rsidRPr="00A678E2">
        <w:t xml:space="preserve">A total of </w:t>
      </w:r>
      <w:r w:rsidR="001818C5" w:rsidRPr="00A678E2">
        <w:t xml:space="preserve">3 biological replicates were analyzed. </w:t>
      </w:r>
      <w:r w:rsidR="007C0D82" w:rsidRPr="00A678E2">
        <w:t>Two-way ANOVA</w:t>
      </w:r>
      <w:r w:rsidR="006A46EA" w:rsidRPr="00A678E2">
        <w:t xml:space="preserve"> is used</w:t>
      </w:r>
      <w:r w:rsidR="007C0D82" w:rsidRPr="00A678E2">
        <w:t>,</w:t>
      </w:r>
      <w:r w:rsidR="003167E6" w:rsidRPr="00A678E2">
        <w:t xml:space="preserve"> *p</w:t>
      </w:r>
      <w:r w:rsidR="007C0D82" w:rsidRPr="00A678E2">
        <w:t xml:space="preserve"> </w:t>
      </w:r>
      <w:r w:rsidR="003167E6" w:rsidRPr="00A678E2">
        <w:t>&lt;</w:t>
      </w:r>
      <w:r w:rsidR="007C0D82" w:rsidRPr="00A678E2">
        <w:t xml:space="preserve"> </w:t>
      </w:r>
      <w:r w:rsidR="003167E6" w:rsidRPr="00A678E2">
        <w:t>0.0</w:t>
      </w:r>
      <w:r w:rsidR="000649C0" w:rsidRPr="00A678E2">
        <w:t>5, ***p</w:t>
      </w:r>
      <w:r w:rsidR="007C0D82" w:rsidRPr="00A678E2">
        <w:t xml:space="preserve"> </w:t>
      </w:r>
      <w:r w:rsidR="000649C0" w:rsidRPr="00A678E2">
        <w:t>&lt;</w:t>
      </w:r>
      <w:r w:rsidR="007C0D82" w:rsidRPr="00A678E2">
        <w:t xml:space="preserve"> </w:t>
      </w:r>
      <w:r w:rsidR="000649C0" w:rsidRPr="00A678E2">
        <w:t>0.001</w:t>
      </w:r>
      <w:r w:rsidR="003167E6" w:rsidRPr="00A678E2">
        <w:t>.</w:t>
      </w:r>
      <w:r w:rsidR="00786C2B" w:rsidRPr="00A678E2">
        <w:t xml:space="preserve"> </w:t>
      </w:r>
      <w:r w:rsidR="0043126E" w:rsidRPr="00A678E2">
        <w:rPr>
          <w:b/>
        </w:rPr>
        <w:t xml:space="preserve">(B) </w:t>
      </w:r>
      <w:r w:rsidR="002F3D29" w:rsidRPr="00A678E2">
        <w:t xml:space="preserve">M2-like macrophages are physically separated from </w:t>
      </w:r>
      <w:r w:rsidR="005918A1" w:rsidRPr="00A678E2">
        <w:t>antigen-stimulated</w:t>
      </w:r>
      <w:r w:rsidR="000A5E47" w:rsidRPr="00A678E2">
        <w:t xml:space="preserve"> CART19 cells in a </w:t>
      </w:r>
      <w:proofErr w:type="spellStart"/>
      <w:r w:rsidR="000A5E47" w:rsidRPr="00A678E2">
        <w:t>transwell</w:t>
      </w:r>
      <w:proofErr w:type="spellEnd"/>
      <w:r w:rsidR="000A5E47" w:rsidRPr="00A678E2">
        <w:t xml:space="preserve"> plate (0.4 </w:t>
      </w:r>
      <w:proofErr w:type="spellStart"/>
      <w:r w:rsidR="000A5E47" w:rsidRPr="00A678E2">
        <w:t>μm</w:t>
      </w:r>
      <w:proofErr w:type="spellEnd"/>
      <w:r w:rsidR="000A5E47" w:rsidRPr="00A678E2">
        <w:t>)</w:t>
      </w:r>
      <w:r w:rsidR="0067101E" w:rsidRPr="00A678E2">
        <w:t xml:space="preserve"> as described in the protocol. A representative proliferation analysis is shown. </w:t>
      </w:r>
      <w:r w:rsidR="002602C4" w:rsidRPr="00A678E2">
        <w:t xml:space="preserve">Mean and SEM are shown. </w:t>
      </w:r>
      <w:r w:rsidR="007C0D82" w:rsidRPr="00A678E2">
        <w:t xml:space="preserve">A total of </w:t>
      </w:r>
      <w:r w:rsidR="002C28D3" w:rsidRPr="00A678E2">
        <w:t>3 biological replicates were analyze</w:t>
      </w:r>
      <w:r w:rsidR="007C0D82" w:rsidRPr="00A678E2">
        <w:t>d</w:t>
      </w:r>
      <w:r w:rsidR="002C28D3" w:rsidRPr="00A678E2">
        <w:t xml:space="preserve">. </w:t>
      </w:r>
      <w:r w:rsidR="007C0D82" w:rsidRPr="00A678E2">
        <w:t>Two-way ANOVA</w:t>
      </w:r>
      <w:r w:rsidR="0067101E" w:rsidRPr="00A678E2">
        <w:t xml:space="preserve"> is used</w:t>
      </w:r>
      <w:r w:rsidR="007C0D82" w:rsidRPr="00A678E2">
        <w:t xml:space="preserve">; </w:t>
      </w:r>
      <w:r w:rsidR="0067101E" w:rsidRPr="00A678E2">
        <w:t>*</w:t>
      </w:r>
      <w:r w:rsidR="00CD6069" w:rsidRPr="00A678E2">
        <w:t>*</w:t>
      </w:r>
      <w:r w:rsidR="0067101E" w:rsidRPr="00A678E2">
        <w:t>p</w:t>
      </w:r>
      <w:r w:rsidR="007C0D82" w:rsidRPr="00A678E2">
        <w:t xml:space="preserve"> </w:t>
      </w:r>
      <w:r w:rsidR="0067101E" w:rsidRPr="00A678E2">
        <w:t>&lt;</w:t>
      </w:r>
      <w:r w:rsidR="007C0D82" w:rsidRPr="00A678E2">
        <w:t xml:space="preserve"> </w:t>
      </w:r>
      <w:r w:rsidR="0067101E" w:rsidRPr="00A678E2">
        <w:t>0.0</w:t>
      </w:r>
      <w:r w:rsidR="00CD6069" w:rsidRPr="00A678E2">
        <w:t>1</w:t>
      </w:r>
      <w:r w:rsidR="0067101E" w:rsidRPr="00A678E2">
        <w:t>, *</w:t>
      </w:r>
      <w:r w:rsidR="00CD6069" w:rsidRPr="00A678E2">
        <w:t>**</w:t>
      </w:r>
      <w:r w:rsidR="0067101E" w:rsidRPr="00A678E2">
        <w:t>*p</w:t>
      </w:r>
      <w:r w:rsidR="007C0D82" w:rsidRPr="00A678E2">
        <w:t xml:space="preserve"> </w:t>
      </w:r>
      <w:r w:rsidR="0067101E" w:rsidRPr="00A678E2">
        <w:t>&lt;</w:t>
      </w:r>
      <w:r w:rsidR="007C0D82" w:rsidRPr="00A678E2">
        <w:t xml:space="preserve"> </w:t>
      </w:r>
      <w:r w:rsidR="0067101E" w:rsidRPr="00A678E2">
        <w:t>0.0</w:t>
      </w:r>
      <w:r w:rsidR="00CD6069" w:rsidRPr="00A678E2">
        <w:t>001</w:t>
      </w:r>
      <w:r w:rsidR="0067101E" w:rsidRPr="00A678E2">
        <w:t>.</w:t>
      </w:r>
    </w:p>
    <w:p w14:paraId="59251CB2" w14:textId="77777777" w:rsidR="0067101E" w:rsidRPr="00A678E2" w:rsidRDefault="0067101E" w:rsidP="00A678E2"/>
    <w:p w14:paraId="3232FFEF" w14:textId="0C55C980" w:rsidR="0067101E" w:rsidRPr="00A678E2" w:rsidRDefault="0067101E" w:rsidP="00A678E2">
      <w:r w:rsidRPr="00A678E2">
        <w:rPr>
          <w:b/>
        </w:rPr>
        <w:t xml:space="preserve">Figure </w:t>
      </w:r>
      <w:r w:rsidR="001145ED" w:rsidRPr="00A678E2">
        <w:rPr>
          <w:b/>
        </w:rPr>
        <w:t>6</w:t>
      </w:r>
      <w:r w:rsidR="007C0D82" w:rsidRPr="00A678E2">
        <w:rPr>
          <w:b/>
        </w:rPr>
        <w:t>:</w:t>
      </w:r>
      <w:r w:rsidRPr="00A678E2">
        <w:rPr>
          <w:b/>
        </w:rPr>
        <w:t xml:space="preserve"> </w:t>
      </w:r>
      <w:r w:rsidR="00A70B2A" w:rsidRPr="00A678E2">
        <w:rPr>
          <w:b/>
        </w:rPr>
        <w:t xml:space="preserve">Differentiated macrophages promote </w:t>
      </w:r>
      <w:r w:rsidR="00B634FD" w:rsidRPr="00A678E2">
        <w:rPr>
          <w:b/>
          <w:bCs/>
        </w:rPr>
        <w:t>subcutaneous</w:t>
      </w:r>
      <w:r w:rsidR="00A70B2A" w:rsidRPr="00A678E2">
        <w:rPr>
          <w:b/>
        </w:rPr>
        <w:t xml:space="preserve"> tumor progression in NSG xenograft. </w:t>
      </w:r>
      <w:r w:rsidR="00A70B2A" w:rsidRPr="00A678E2">
        <w:t xml:space="preserve">NSG mice are subcutaneously engrafted with </w:t>
      </w:r>
      <w:r w:rsidR="00727641" w:rsidRPr="00A678E2">
        <w:t xml:space="preserve">classical monocyte-differentiated M0 macrophages </w:t>
      </w:r>
      <w:r w:rsidR="00CF110E" w:rsidRPr="00A678E2">
        <w:t xml:space="preserve">combined with JeKo-1 or JeKo-1 cells alone as described in the protocol. </w:t>
      </w:r>
      <w:r w:rsidR="001D1BE5" w:rsidRPr="00A678E2">
        <w:t xml:space="preserve">Tumor burden over time </w:t>
      </w:r>
      <w:r w:rsidR="002602C4" w:rsidRPr="00A678E2">
        <w:t>is</w:t>
      </w:r>
      <w:r w:rsidR="001D1BE5" w:rsidRPr="00A678E2">
        <w:t xml:space="preserve"> monitored by b</w:t>
      </w:r>
      <w:r w:rsidR="00CF110E" w:rsidRPr="00A678E2">
        <w:t>ioluminescence imaging (BLI)</w:t>
      </w:r>
      <w:r w:rsidR="001D1BE5" w:rsidRPr="00A678E2">
        <w:t xml:space="preserve">. </w:t>
      </w:r>
      <w:r w:rsidR="003D2335" w:rsidRPr="00A678E2">
        <w:t xml:space="preserve">Mean and SEM are shown. </w:t>
      </w:r>
      <w:r w:rsidR="004122BA" w:rsidRPr="00A678E2">
        <w:t>Two-way ANOVA is used</w:t>
      </w:r>
      <w:r w:rsidR="007C0D82" w:rsidRPr="00A678E2">
        <w:t>,</w:t>
      </w:r>
      <w:r w:rsidR="004122BA" w:rsidRPr="00A678E2">
        <w:t xml:space="preserve"> ***p</w:t>
      </w:r>
      <w:r w:rsidR="007C0D82" w:rsidRPr="00A678E2">
        <w:t xml:space="preserve"> </w:t>
      </w:r>
      <w:r w:rsidR="004122BA" w:rsidRPr="00A678E2">
        <w:t>&lt;</w:t>
      </w:r>
      <w:r w:rsidR="007C0D82" w:rsidRPr="00A678E2">
        <w:t xml:space="preserve"> </w:t>
      </w:r>
      <w:r w:rsidR="004122BA" w:rsidRPr="00A678E2">
        <w:t>0.001.</w:t>
      </w:r>
      <w:r w:rsidR="00CF110E" w:rsidRPr="00A678E2">
        <w:t xml:space="preserve"> </w:t>
      </w:r>
      <w:proofErr w:type="spellStart"/>
      <w:r w:rsidR="004852AC" w:rsidRPr="00A678E2">
        <w:t>M</w:t>
      </w:r>
      <w:r w:rsidR="005D68E2" w:rsidRPr="00A678E2">
        <w:t>ϕ</w:t>
      </w:r>
      <w:proofErr w:type="spellEnd"/>
      <w:r w:rsidR="007C0D82" w:rsidRPr="00A678E2">
        <w:t xml:space="preserve"> = </w:t>
      </w:r>
      <w:r w:rsidR="005D68E2" w:rsidRPr="00A678E2">
        <w:t>macrophage.</w:t>
      </w:r>
    </w:p>
    <w:p w14:paraId="61C362B5" w14:textId="77777777" w:rsidR="004D5C95" w:rsidRPr="00A678E2" w:rsidRDefault="004D5C95" w:rsidP="00A678E2"/>
    <w:p w14:paraId="4452027E" w14:textId="141E1322" w:rsidR="004D5C95" w:rsidRPr="00A678E2" w:rsidRDefault="004D5C95" w:rsidP="00A678E2">
      <w:r w:rsidRPr="00A678E2">
        <w:rPr>
          <w:b/>
          <w:bCs/>
        </w:rPr>
        <w:t xml:space="preserve">Figure </w:t>
      </w:r>
      <w:r w:rsidR="001145ED" w:rsidRPr="00A678E2">
        <w:rPr>
          <w:b/>
          <w:bCs/>
        </w:rPr>
        <w:t>7</w:t>
      </w:r>
      <w:r w:rsidR="007C0D82" w:rsidRPr="00A678E2">
        <w:rPr>
          <w:b/>
          <w:bCs/>
        </w:rPr>
        <w:t>:</w:t>
      </w:r>
      <w:r w:rsidRPr="00A678E2">
        <w:rPr>
          <w:b/>
          <w:bCs/>
        </w:rPr>
        <w:t xml:space="preserve"> </w:t>
      </w:r>
      <w:r w:rsidR="009A31E2" w:rsidRPr="00A678E2">
        <w:rPr>
          <w:b/>
          <w:bCs/>
        </w:rPr>
        <w:t xml:space="preserve">Confirmation of </w:t>
      </w:r>
      <w:r w:rsidR="00F802CC" w:rsidRPr="00A678E2">
        <w:rPr>
          <w:b/>
          <w:bCs/>
        </w:rPr>
        <w:t xml:space="preserve">M2-like phenotypes in engrafted human macrophages </w:t>
      </w:r>
      <w:r w:rsidR="00FC46EB" w:rsidRPr="00A678E2">
        <w:rPr>
          <w:b/>
          <w:bCs/>
        </w:rPr>
        <w:t xml:space="preserve">in NSG mice. </w:t>
      </w:r>
      <w:r w:rsidR="00933787" w:rsidRPr="00A678E2">
        <w:t xml:space="preserve">NSG mice </w:t>
      </w:r>
      <w:r w:rsidR="00C8437D" w:rsidRPr="00A678E2">
        <w:t xml:space="preserve">are subcutaneously engrafted with </w:t>
      </w:r>
      <w:r w:rsidR="00B65BCF" w:rsidRPr="00A678E2">
        <w:t>5 x 10</w:t>
      </w:r>
      <w:r w:rsidR="00B65BCF" w:rsidRPr="00A678E2">
        <w:rPr>
          <w:vertAlign w:val="superscript"/>
        </w:rPr>
        <w:t>6</w:t>
      </w:r>
      <w:r w:rsidR="00B65BCF" w:rsidRPr="00A678E2">
        <w:t xml:space="preserve"> </w:t>
      </w:r>
      <w:r w:rsidR="00C8437D" w:rsidRPr="00A678E2">
        <w:rPr>
          <w:i/>
          <w:iCs/>
        </w:rPr>
        <w:t>ex vivo</w:t>
      </w:r>
      <w:r w:rsidR="00C8437D" w:rsidRPr="00A678E2">
        <w:t xml:space="preserve"> differentiated human macrophages and </w:t>
      </w:r>
      <w:r w:rsidR="00B65BCF" w:rsidRPr="00A678E2">
        <w:t xml:space="preserve">1 x </w:t>
      </w:r>
      <w:r w:rsidR="00623D6B" w:rsidRPr="00A678E2">
        <w:t>10</w:t>
      </w:r>
      <w:r w:rsidR="00623D6B" w:rsidRPr="00A678E2">
        <w:rPr>
          <w:vertAlign w:val="superscript"/>
        </w:rPr>
        <w:t>7</w:t>
      </w:r>
      <w:r w:rsidR="00623D6B" w:rsidRPr="00A678E2">
        <w:t xml:space="preserve"> </w:t>
      </w:r>
      <w:r w:rsidR="00C8437D" w:rsidRPr="00A678E2">
        <w:t>luciferase</w:t>
      </w:r>
      <w:r w:rsidR="00C8437D" w:rsidRPr="00A678E2">
        <w:rPr>
          <w:vertAlign w:val="superscript"/>
        </w:rPr>
        <w:t>+</w:t>
      </w:r>
      <w:r w:rsidR="00C8437D" w:rsidRPr="00A678E2">
        <w:t xml:space="preserve"> JeKo-1</w:t>
      </w:r>
      <w:r w:rsidR="00894BDE" w:rsidRPr="00A678E2">
        <w:t xml:space="preserve">. Tumors are harvested and prepared for </w:t>
      </w:r>
      <w:r w:rsidR="001759B1" w:rsidRPr="00A678E2">
        <w:t>immunofluorescence</w:t>
      </w:r>
      <w:r w:rsidR="00844F57" w:rsidRPr="00A678E2">
        <w:t xml:space="preserve"> staining 7 days after tumor/macrophage injection. </w:t>
      </w:r>
      <w:r w:rsidR="00A678E2" w:rsidRPr="00A678E2">
        <w:t>(</w:t>
      </w:r>
      <w:r w:rsidR="00A678E2" w:rsidRPr="00A678E2">
        <w:rPr>
          <w:b/>
          <w:bCs/>
        </w:rPr>
        <w:t>A</w:t>
      </w:r>
      <w:r w:rsidR="00A678E2" w:rsidRPr="00A678E2">
        <w:t xml:space="preserve">) </w:t>
      </w:r>
      <w:r w:rsidR="00FE40A8" w:rsidRPr="00A678E2">
        <w:t>H</w:t>
      </w:r>
      <w:r w:rsidR="00BD5DDF" w:rsidRPr="00A678E2">
        <w:t>uman CD206</w:t>
      </w:r>
      <w:r w:rsidR="003D7B4E" w:rsidRPr="00A678E2">
        <w:t xml:space="preserve"> </w:t>
      </w:r>
      <w:r w:rsidR="001F4567" w:rsidRPr="00A678E2">
        <w:t>or</w:t>
      </w:r>
      <w:r w:rsidR="00BD5DDF" w:rsidRPr="00A678E2">
        <w:t xml:space="preserve"> </w:t>
      </w:r>
      <w:r w:rsidR="00A678E2" w:rsidRPr="00A678E2">
        <w:t>(</w:t>
      </w:r>
      <w:r w:rsidR="00A678E2" w:rsidRPr="00A678E2">
        <w:rPr>
          <w:b/>
          <w:bCs/>
        </w:rPr>
        <w:t>B</w:t>
      </w:r>
      <w:r w:rsidR="00A678E2" w:rsidRPr="00A678E2">
        <w:t xml:space="preserve">) </w:t>
      </w:r>
      <w:proofErr w:type="spellStart"/>
      <w:r w:rsidR="00BD5DDF" w:rsidRPr="00A678E2">
        <w:t>iNOS</w:t>
      </w:r>
      <w:proofErr w:type="spellEnd"/>
      <w:r w:rsidR="003D7B4E" w:rsidRPr="00A678E2">
        <w:t xml:space="preserve"> </w:t>
      </w:r>
      <w:r w:rsidR="001F4567" w:rsidRPr="00A678E2">
        <w:t>is</w:t>
      </w:r>
      <w:r w:rsidR="00BD5DDF" w:rsidRPr="00A678E2">
        <w:t xml:space="preserve"> stained with mouse-anti-human antibody conjugated with AF547 (red) or rabbit-anti-human antibody conjugated with AF647 (magenta), respectively;</w:t>
      </w:r>
      <w:r w:rsidR="00FE40A8" w:rsidRPr="00A678E2">
        <w:t xml:space="preserve"> </w:t>
      </w:r>
      <w:r w:rsidR="00A678E2" w:rsidRPr="00A678E2">
        <w:t>(</w:t>
      </w:r>
      <w:r w:rsidR="00A678E2" w:rsidRPr="00A678E2">
        <w:rPr>
          <w:b/>
          <w:bCs/>
        </w:rPr>
        <w:t>C</w:t>
      </w:r>
      <w:r w:rsidR="00A678E2" w:rsidRPr="00A678E2">
        <w:t xml:space="preserve">) </w:t>
      </w:r>
      <w:r w:rsidR="00FE40A8" w:rsidRPr="00A678E2">
        <w:t>luciferase</w:t>
      </w:r>
      <w:r w:rsidR="00FE40A8" w:rsidRPr="00A678E2">
        <w:rPr>
          <w:vertAlign w:val="superscript"/>
        </w:rPr>
        <w:t>+</w:t>
      </w:r>
      <w:r w:rsidR="00FE40A8" w:rsidRPr="00A678E2">
        <w:t xml:space="preserve"> JeKo-1 generated in the lab expresses GFP as well (green); </w:t>
      </w:r>
      <w:r w:rsidR="00A678E2" w:rsidRPr="00A678E2">
        <w:t>(</w:t>
      </w:r>
      <w:r w:rsidR="00A678E2" w:rsidRPr="00A678E2">
        <w:rPr>
          <w:b/>
          <w:bCs/>
        </w:rPr>
        <w:t>D</w:t>
      </w:r>
      <w:r w:rsidR="00A678E2" w:rsidRPr="00A678E2">
        <w:t xml:space="preserve">) </w:t>
      </w:r>
      <w:r w:rsidR="00BD5DDF" w:rsidRPr="00A678E2">
        <w:t>DAPI</w:t>
      </w:r>
      <w:r w:rsidR="00FE40A8" w:rsidRPr="00A678E2">
        <w:t xml:space="preserve"> </w:t>
      </w:r>
      <w:r w:rsidR="00637A7A" w:rsidRPr="00A678E2">
        <w:t>is</w:t>
      </w:r>
      <w:r w:rsidR="00BD5DDF" w:rsidRPr="00A678E2">
        <w:t xml:space="preserve"> presented in blue</w:t>
      </w:r>
      <w:r w:rsidR="001F4567" w:rsidRPr="00A678E2">
        <w:t>.</w:t>
      </w:r>
      <w:r w:rsidR="009213C9" w:rsidRPr="00A678E2">
        <w:t xml:space="preserve"> </w:t>
      </w:r>
    </w:p>
    <w:p w14:paraId="679CE32C" w14:textId="77777777" w:rsidR="004D5C95" w:rsidRPr="00A678E2" w:rsidRDefault="004D5C95" w:rsidP="00A678E2"/>
    <w:p w14:paraId="77B3028C" w14:textId="090F9294" w:rsidR="005D68E2" w:rsidRPr="00A678E2" w:rsidRDefault="004D5C95" w:rsidP="00A678E2">
      <w:r w:rsidRPr="00A678E2">
        <w:rPr>
          <w:b/>
          <w:bCs/>
        </w:rPr>
        <w:t xml:space="preserve">Figure </w:t>
      </w:r>
      <w:r w:rsidR="001145ED" w:rsidRPr="00A678E2">
        <w:rPr>
          <w:b/>
          <w:bCs/>
        </w:rPr>
        <w:t>8</w:t>
      </w:r>
      <w:r w:rsidR="007C0D82" w:rsidRPr="00A678E2">
        <w:rPr>
          <w:b/>
          <w:bCs/>
        </w:rPr>
        <w:t>:</w:t>
      </w:r>
      <w:r w:rsidRPr="00A678E2">
        <w:rPr>
          <w:b/>
          <w:bCs/>
        </w:rPr>
        <w:t xml:space="preserve"> </w:t>
      </w:r>
      <w:r w:rsidR="00E72A18" w:rsidRPr="00A678E2">
        <w:rPr>
          <w:b/>
          <w:bCs/>
        </w:rPr>
        <w:t>Immunosuppressive macrophage</w:t>
      </w:r>
      <w:r w:rsidR="00CB7A13" w:rsidRPr="00A678E2">
        <w:rPr>
          <w:b/>
          <w:bCs/>
        </w:rPr>
        <w:t>-mediated</w:t>
      </w:r>
      <w:r w:rsidR="00E72A18" w:rsidRPr="00A678E2">
        <w:rPr>
          <w:b/>
          <w:bCs/>
        </w:rPr>
        <w:t xml:space="preserve"> inhibition </w:t>
      </w:r>
      <w:r w:rsidR="007C0D82" w:rsidRPr="00A678E2">
        <w:rPr>
          <w:b/>
          <w:bCs/>
        </w:rPr>
        <w:t>of</w:t>
      </w:r>
      <w:r w:rsidR="00E72A18" w:rsidRPr="00A678E2">
        <w:rPr>
          <w:b/>
          <w:bCs/>
        </w:rPr>
        <w:t xml:space="preserve"> CART</w:t>
      </w:r>
      <w:r w:rsidR="008F1F75" w:rsidRPr="00A678E2">
        <w:rPr>
          <w:b/>
          <w:bCs/>
        </w:rPr>
        <w:t xml:space="preserve">19 </w:t>
      </w:r>
      <w:r w:rsidR="008F1F75" w:rsidRPr="00A678E2">
        <w:rPr>
          <w:b/>
          <w:bCs/>
          <w:i/>
          <w:iCs/>
        </w:rPr>
        <w:t>in vivo</w:t>
      </w:r>
      <w:r w:rsidR="008F1F75" w:rsidRPr="00A678E2">
        <w:rPr>
          <w:b/>
          <w:bCs/>
        </w:rPr>
        <w:t xml:space="preserve"> antitumor activities. </w:t>
      </w:r>
      <w:r w:rsidR="008F1F75" w:rsidRPr="00A678E2">
        <w:t xml:space="preserve">NSG mice are injected </w:t>
      </w:r>
      <w:r w:rsidR="00024674" w:rsidRPr="00A678E2">
        <w:t xml:space="preserve">subcutaneously </w:t>
      </w:r>
      <w:r w:rsidR="008F1F75" w:rsidRPr="00A678E2">
        <w:t xml:space="preserve">with 5 x </w:t>
      </w:r>
      <w:r w:rsidR="00C90540" w:rsidRPr="00A678E2">
        <w:t>10</w:t>
      </w:r>
      <w:r w:rsidR="00C90540" w:rsidRPr="00A678E2">
        <w:rPr>
          <w:vertAlign w:val="superscript"/>
        </w:rPr>
        <w:t>5</w:t>
      </w:r>
      <w:r w:rsidR="00C90540" w:rsidRPr="00A678E2">
        <w:t xml:space="preserve"> </w:t>
      </w:r>
      <w:r w:rsidR="008F1F75" w:rsidRPr="00A678E2">
        <w:t xml:space="preserve">human </w:t>
      </w:r>
      <w:r w:rsidR="008F1F75" w:rsidRPr="00A678E2">
        <w:rPr>
          <w:i/>
          <w:iCs/>
        </w:rPr>
        <w:t>ex vivo</w:t>
      </w:r>
      <w:r w:rsidR="008F1F75" w:rsidRPr="00A678E2">
        <w:t xml:space="preserve"> polarized macrophages and </w:t>
      </w:r>
      <w:bookmarkStart w:id="0" w:name="OLE_LINK1"/>
      <w:r w:rsidR="00024674" w:rsidRPr="00A678E2">
        <w:t>1 x 10</w:t>
      </w:r>
      <w:r w:rsidR="00024674" w:rsidRPr="00A678E2">
        <w:rPr>
          <w:vertAlign w:val="superscript"/>
        </w:rPr>
        <w:t>6</w:t>
      </w:r>
      <w:r w:rsidR="00024674" w:rsidRPr="00A678E2">
        <w:t xml:space="preserve"> luciferase</w:t>
      </w:r>
      <w:r w:rsidR="00024674" w:rsidRPr="00A678E2">
        <w:rPr>
          <w:vertAlign w:val="superscript"/>
        </w:rPr>
        <w:t>+</w:t>
      </w:r>
      <w:r w:rsidR="00024674" w:rsidRPr="00A678E2">
        <w:t xml:space="preserve"> JeKo-1</w:t>
      </w:r>
      <w:r w:rsidR="008B5916" w:rsidRPr="00A678E2">
        <w:t xml:space="preserve"> </w:t>
      </w:r>
      <w:bookmarkEnd w:id="0"/>
      <w:r w:rsidR="008B5916" w:rsidRPr="00A678E2">
        <w:t>or 1 x 10</w:t>
      </w:r>
      <w:r w:rsidR="008B5916" w:rsidRPr="00A678E2">
        <w:rPr>
          <w:vertAlign w:val="superscript"/>
        </w:rPr>
        <w:t>6</w:t>
      </w:r>
      <w:r w:rsidR="008B5916" w:rsidRPr="00A678E2">
        <w:t xml:space="preserve"> luciferase</w:t>
      </w:r>
      <w:r w:rsidR="008B5916" w:rsidRPr="00A678E2">
        <w:rPr>
          <w:vertAlign w:val="superscript"/>
        </w:rPr>
        <w:t>+</w:t>
      </w:r>
      <w:r w:rsidR="008B5916" w:rsidRPr="00A678E2">
        <w:t xml:space="preserve"> JeKo-1 alone</w:t>
      </w:r>
      <w:r w:rsidR="00024674" w:rsidRPr="00A678E2">
        <w:t>.</w:t>
      </w:r>
      <w:r w:rsidR="008B5916" w:rsidRPr="00A678E2">
        <w:t xml:space="preserve"> Mice are treated with 2 x 10</w:t>
      </w:r>
      <w:r w:rsidR="008B5916" w:rsidRPr="00A678E2">
        <w:rPr>
          <w:vertAlign w:val="superscript"/>
        </w:rPr>
        <w:t>6</w:t>
      </w:r>
      <w:r w:rsidR="008B5916" w:rsidRPr="00A678E2">
        <w:t xml:space="preserve"> CART19 intravenously </w:t>
      </w:r>
      <w:r w:rsidR="000A0BC0" w:rsidRPr="00A678E2">
        <w:t xml:space="preserve">by tail vein 5 days after tumor injections. Tumor burden is indicated by BLI for 4 weeks. </w:t>
      </w:r>
      <w:r w:rsidR="00246B36" w:rsidRPr="00A678E2">
        <w:t xml:space="preserve">Mean and SEM are shown. </w:t>
      </w:r>
      <w:r w:rsidR="000A0BC0" w:rsidRPr="00A678E2">
        <w:t>Two-way ANOVA is used</w:t>
      </w:r>
      <w:r w:rsidR="007C0D82" w:rsidRPr="00A678E2">
        <w:t xml:space="preserve">, </w:t>
      </w:r>
      <w:r w:rsidR="00261CC1" w:rsidRPr="00A678E2">
        <w:t>*p</w:t>
      </w:r>
      <w:r w:rsidR="007C0D82" w:rsidRPr="00A678E2">
        <w:t xml:space="preserve"> </w:t>
      </w:r>
      <w:r w:rsidR="00261CC1" w:rsidRPr="00A678E2">
        <w:t>&lt;</w:t>
      </w:r>
      <w:r w:rsidR="007C0D82" w:rsidRPr="00A678E2">
        <w:t xml:space="preserve"> </w:t>
      </w:r>
      <w:r w:rsidR="00261CC1" w:rsidRPr="00A678E2">
        <w:t>0.05.</w:t>
      </w:r>
      <w:r w:rsidR="000A0BC0" w:rsidRPr="00A678E2">
        <w:t xml:space="preserve"> </w:t>
      </w:r>
      <w:proofErr w:type="spellStart"/>
      <w:r w:rsidR="005D68E2" w:rsidRPr="00A678E2">
        <w:t>Mϕ</w:t>
      </w:r>
      <w:proofErr w:type="spellEnd"/>
      <w:r w:rsidR="007C0D82" w:rsidRPr="00A678E2">
        <w:t xml:space="preserve"> = </w:t>
      </w:r>
      <w:r w:rsidR="005D68E2" w:rsidRPr="00A678E2">
        <w:t>macrophage.</w:t>
      </w:r>
    </w:p>
    <w:p w14:paraId="6674680E" w14:textId="728D1792" w:rsidR="00DD3373" w:rsidRPr="00A678E2" w:rsidRDefault="00A678E2" w:rsidP="00A678E2">
      <w:r w:rsidRPr="00A678E2">
        <w:t xml:space="preserve"> </w:t>
      </w:r>
    </w:p>
    <w:p w14:paraId="2D142858" w14:textId="7043E14A" w:rsidR="007C0D82" w:rsidRPr="00A678E2" w:rsidRDefault="007C0D82" w:rsidP="00A678E2">
      <w:pPr>
        <w:rPr>
          <w:bCs/>
        </w:rPr>
      </w:pPr>
      <w:r w:rsidRPr="00A678E2">
        <w:rPr>
          <w:b/>
        </w:rPr>
        <w:t xml:space="preserve">Table 1: CART19, macrophage, and JeKo-1 coculture conditions of interest. </w:t>
      </w:r>
      <w:r w:rsidRPr="00A678E2">
        <w:rPr>
          <w:bCs/>
        </w:rPr>
        <w:t xml:space="preserve">In the 48-well coculture assay, CART19 or UTD cells were cocultured with M2-like macrophages and JeKo-1 cells at a ratio of 2:1:2 for 3 days. In the </w:t>
      </w:r>
      <w:proofErr w:type="spellStart"/>
      <w:r w:rsidRPr="00A678E2">
        <w:rPr>
          <w:bCs/>
        </w:rPr>
        <w:t>transwell</w:t>
      </w:r>
      <w:proofErr w:type="spellEnd"/>
      <w:r w:rsidRPr="00A678E2">
        <w:rPr>
          <w:bCs/>
        </w:rPr>
        <w:t xml:space="preserve"> assay, M2-like macrophages were seeded in the </w:t>
      </w:r>
      <w:r w:rsidRPr="00A678E2">
        <w:rPr>
          <w:bCs/>
        </w:rPr>
        <w:lastRenderedPageBreak/>
        <w:t xml:space="preserve">bottom chamber while JeKo-1-stimulated CART19 or UTD cells were seeded in the upper chamber. </w:t>
      </w:r>
    </w:p>
    <w:p w14:paraId="10D3FCF1" w14:textId="77777777" w:rsidR="007C0D82" w:rsidRPr="00A678E2" w:rsidRDefault="007C0D82" w:rsidP="00A678E2">
      <w:pPr>
        <w:rPr>
          <w:b/>
          <w:bCs/>
        </w:rPr>
      </w:pPr>
    </w:p>
    <w:p w14:paraId="7C0B6465" w14:textId="21365C25" w:rsidR="006E4797" w:rsidRPr="00A678E2" w:rsidRDefault="00551D82" w:rsidP="00A678E2">
      <w:pPr>
        <w:rPr>
          <w:b/>
        </w:rPr>
      </w:pPr>
      <w:r w:rsidRPr="00A678E2">
        <w:rPr>
          <w:b/>
        </w:rPr>
        <w:t xml:space="preserve">DISCUSSION: </w:t>
      </w:r>
    </w:p>
    <w:p w14:paraId="5C177B8A" w14:textId="0294235B" w:rsidR="006E4797" w:rsidRPr="00A678E2" w:rsidRDefault="00A614EF" w:rsidP="00A678E2">
      <w:r w:rsidRPr="00A678E2">
        <w:t xml:space="preserve">CART cell therapy has shown numerous clinical successes in treating </w:t>
      </w:r>
      <w:r w:rsidR="00045C97" w:rsidRPr="00A678E2">
        <w:t>subsets of patients with hematological malignancies</w:t>
      </w:r>
      <w:r w:rsidR="003536AB" w:rsidRPr="00A678E2">
        <w:t xml:space="preserve">, but </w:t>
      </w:r>
      <w:r w:rsidR="00A26595" w:rsidRPr="00A678E2">
        <w:t>most</w:t>
      </w:r>
      <w:r w:rsidR="00045C97" w:rsidRPr="00A678E2">
        <w:t xml:space="preserve"> patients </w:t>
      </w:r>
      <w:r w:rsidR="00832ABA" w:rsidRPr="00A678E2">
        <w:t>relapse within 1-2 years after CART infusion</w:t>
      </w:r>
      <w:r w:rsidR="004B3121" w:rsidRPr="00A678E2">
        <w:fldChar w:fldCharType="begin"/>
      </w:r>
      <w:r w:rsidR="008F2B99" w:rsidRPr="00A678E2">
        <w:instrText xml:space="preserve"> ADDIN ZOTERO_ITEM CSL_CITATION {"citationID":"YXn5FKx3","properties":{"formattedCitation":"\\super 1, 2\\nosupersub{}","plainCitation":"1, 2","dontUpdate":true,"noteIndex":0},"citationItems":[{"id":24,"uris":["http://zotero.org/users/14698131/items/A2XXAYKW"],"itemData":{"id":24,"type":"article-journal","abstract":"Chimeric antigen receptor T (CAR-T) cell therapy has drawn increasing attention over the last few decades given its remarkable effectiveness and breakthroughs in treating B cell hematological malignancies. Even though CAR-T cell therapy has outstanding clinical successes, most treated patients still relapse after infusion. CARs are derived from the T cell receptor (TCR) complex and co-stimulatory molecules associated with T cell activation; however, the similarities and differences between CARs and endogenous TCRs regarding their sensitivity, signaling pathway, killing mechanisms, and performance are still not fully understood. In this review, we discuss the parallel comparisons between CARs and TCRs from various aspects and how these current findings might provide novel insights and contribute to improvement of CAR-T cell therapy efficacy.","container-title":"Leukemia","DOI":"10.1038/s41375-023-01976-z","ISSN":"14765551","issue":"10","note":"PMID: 37626090\npublisher: Springer Nature","page":"1953-1962","title":"Who wins the combat, CAR or TCR?","volume":"37","author":[{"family":"Yun","given":"Kun"},{"family":"Siegler","given":"Elizabeth L."},{"family":"Kenderian","given":"Saad S."}],"issued":{"date-parts":[["2023",10,1]]}}},{"id":23,"uris":["http://zotero.org/users/14698131/items/X3XUNZV2"],"itemData":{"id":23,"type":"article-journal","abstract":"BACKGROUND In a phase 1 trial, axicabtagene ciloleucel (axi-cel), an autologous anti-CD19 chimeric antigen receptor (CAR) T-cell therapy, showed efficacy in patients with refractory large B-cell lymphoma after the failure of conventional therapy. METHODS In this multicenter, phase 2 trial, we enrolled 111 patients with diffuse large B-cell lymphoma, primary mediastinal B-cell lymphoma, or transformed follicular lymphoma who had refractory disease despite undergoing recommended prior therapy. Patients received a target dose of 2×106 anti-CD19 CAR T cells per kilogram of body weight after receiving a conditioning regimen of low-dose cyclophosphamide and fludarabine. The primary end point was the rate of objective response (calculated as the combined rates of complete response and partial response). Secondary end points included overall survival, safety, and biomarker assessments. RESULTS Among the 111 patients who were enrolled, axi-cel was successfully manufactured for 110 (99%) and administered to 101 (91%). The objective response rate was 82%, and the complete response rate was 54%.With a median follow-up of 15.4 months, 42% of the patients continued to have a response, with 40% continuing to have a complete response. The overall rate of survival at 18 months was 52%. The most common adverse events of grade 3 or higher during treatment were neutropenia (in 78% of the patients), anemia (in 43%), and thrombocytopenia (in 38%). Grade 3 or higher cytokine release syndrome and neurologic events occurred in 13% and 28% of the patients, respectively. Three of the patients died during treatment. Higher CAR T-cell levels in blood were associated with response. CONCLUSIONS In this multicenter study, patients with refractory large B-cell lymphoma who received CAR T-cell therapy with axi-cel had high levels of durable response, with a safety profile that included myelosuppression, the cytokine release syndrome, and neurologic events. (Funded by Kite Pharma and the Leukemia and Lymphoma Society Therapy Acceleration Program; ZUMA-1 ClinicalTrials.gov number, NCT02348216 .).","container-title":"New England Journal of Medicine","DOI":"10.1056/nejmoa1707447","ISSN":"0028-4793","issue":"26","note":"PMID: 29226797\npublisher: Massachusetts Medical Society","page":"2531-2544","title":"Axicabtagene Ciloleucel CAR T-Cell Therapy in Refractory Large B-Cell Lymphoma","volume":"377","author":[{"family":"Neelapu","given":"Sattva S."},{"family":"Locke","given":"Frederick L."},{"family":"Bartlett","given":"Nancy L."},{"family":"Lekakis","given":"Lazaros J."},{"family":"Miklos","given":"David B."},{"family":"Jacobson","given":"Caron A."},{"family":"Braunschweig","given":"Ira"},{"family":"Oluwole","given":"Olalekan O."},{"family":"Siddiqi","given":"Tanya"},{"family":"Lin","given":"Yi"},{"family":"Timmerman","given":"John M."},{"family":"Stiff","given":"Patrick J."},{"family":"Friedberg","given":"Jonathan W."},{"family":"Flinn","given":"Ian W."},{"family":"Goy","given":"Andre"},{"family":"Hill","given":"Brian T."},{"family":"Smith","given":"Mitchell R."},{"family":"Deol","given":"Abhinav"},{"family":"Farooq","given":"Umar"},{"family":"McSweeney","given":"Peter"},{"family":"Munoz","given":"Javier"},{"family":"Avivi","given":"Irit"},{"family":"Castro","given":"Januario E."},{"family":"Westin","given":"Jason R."},{"family":"Chavez","given":"Julio C."},{"family":"Ghobadi","given":"Armin"},{"family":"Komanduri","given":"Krishna V."},{"family":"Levy","given":"Ronald"},{"family":"Jacobsen","given":"Eric D."},{"family":"Witzig","given":"Thomas E."},{"family":"Reagan","given":"Patrick"},{"family":"Bot","given":"Adrian"},{"family":"Rossi","given":"John"},{"family":"Navale","given":"Lynn"},{"family":"Jiang","given":"Yizhou"},{"family":"Aycock","given":"Jeff"},{"family":"Elias","given":"Meg"},{"family":"Chang","given":"David"},{"family":"Wiezorek","given":"Jeff"},{"family":"Go","given":"William Y."}],"issued":{"date-parts":[["2017",12,28]]}}}],"schema":"https://github.com/citation-style-language/schema/raw/master/csl-citation.json"} </w:instrText>
      </w:r>
      <w:r w:rsidR="004B3121" w:rsidRPr="00A678E2">
        <w:fldChar w:fldCharType="separate"/>
      </w:r>
      <w:r w:rsidR="001F46BC" w:rsidRPr="00A678E2">
        <w:rPr>
          <w:vertAlign w:val="superscript"/>
        </w:rPr>
        <w:t>1,2</w:t>
      </w:r>
      <w:r w:rsidR="004B3121" w:rsidRPr="00A678E2">
        <w:fldChar w:fldCharType="end"/>
      </w:r>
      <w:r w:rsidR="00832ABA" w:rsidRPr="00A678E2">
        <w:t>. Various potential CART resistance mechanisms have been identified</w:t>
      </w:r>
      <w:r w:rsidR="00C156E7" w:rsidRPr="00A678E2">
        <w:t xml:space="preserve">, and immunosuppressive myeloid cells </w:t>
      </w:r>
      <w:r w:rsidR="00B006AB" w:rsidRPr="00A678E2">
        <w:t>are</w:t>
      </w:r>
      <w:r w:rsidR="00C156E7" w:rsidRPr="00A678E2">
        <w:t xml:space="preserve"> found to play an important role in </w:t>
      </w:r>
      <w:r w:rsidR="00B006AB" w:rsidRPr="00A678E2">
        <w:t>TME</w:t>
      </w:r>
      <w:r w:rsidR="00E71B44" w:rsidRPr="00A678E2">
        <w:t xml:space="preserve"> immunosuppression</w:t>
      </w:r>
      <w:r w:rsidR="00B006AB" w:rsidRPr="00A678E2">
        <w:t xml:space="preserve"> and </w:t>
      </w:r>
      <w:r w:rsidR="00E71B44" w:rsidRPr="00A678E2">
        <w:t xml:space="preserve">subsequent </w:t>
      </w:r>
      <w:r w:rsidR="00B006AB" w:rsidRPr="00A678E2">
        <w:t>CART failure</w:t>
      </w:r>
      <w:r w:rsidR="00B92087" w:rsidRPr="00A678E2">
        <w:fldChar w:fldCharType="begin"/>
      </w:r>
      <w:r w:rsidR="008F2B99" w:rsidRPr="00A678E2">
        <w:instrText xml:space="preserve"> ADDIN ZOTERO_ITEM CSL_CITATION {"citationID":"xZLWG7cm","properties":{"formattedCitation":"\\super 3\\uc0\\u8211{}8\\nosupersub{}","plainCitation":"3–8","noteIndex":0},"citationItems":[{"id":22,"uris":["http://zotero.org/users/14698131/items/IULXKEL8"],"itemData":{"id":22,"type":"article-journal","abstract":"The successes with chimeric antigen receptor (CAR) T cell therapy in early clinical trials involving patients with pre-B cell acute lymphoblastic leukaemia (ALL) or B cell lymphomas have revolutionized anticancer therapy, providing a potentially curative option for patients who are refractory to standard treatments. These trials resulted in rapid FDA approvals of anti-CD19 CAR T cell products for both ALL and certain types of B cell lymphoma — the first approved gene therapies in the USA. However, growing experience with these agents has revealed that remissions will be brief in a substantial number of patients owing to poor CAR T cell persistence and/or cancer cell resistance resulting from antigen loss or modulation. Furthermore, the initial experience with CAR T cells has highlighted challenges associated with manufacturing a patient-specific therapy. Understanding the limitations of CAR T cell therapy will be critical to realizing the full potential of this novel treatment approach. Herein, we discuss the factors that can preclude durable remissions following CAR T cell therapy, with a primary focus on the resistance mechanisms that underlie disease relapse. We also provide an overview of potential strategies to overcome these obstacles in an effort to more effectively incorporate this unique therapeutic strategy into standard treatment paradigms.","container-title":"Nature Reviews Clinical Oncology","DOI":"10.1038/s41571-019-0184-6","ISSN":"17594782","issue":"6","note":"PMID: 30837712\npublisher: Nature Publishing Group","page":"372-385","title":"Mechanisms of resistance to CAR T cell therapy","volume":"16","author":[{"family":"Shah","given":"Nirali N."},{"family":"Fry","given":"Terry J."}],"issued":{"date-parts":[["2019",6,1]]}}},{"id":21,"uris":["http://zotero.org/users/14698131/items/T97AUIVX"],"itemData":{"id":21,"type":"article-journal","abstract":"Monocytes influence multiple aspects of tumor progression, including antitumor immunity, angiogenesis, and metastasis, primarily by infiltrating tumors, and differentiating into tumor-associated macrophages. Emerging evidence suggests that the tumor-induced systemic environment influences the development and phenotype of monocytes before their arrival to the tumor site. As a result, circulating monocytes show functional alterations in cancer, such as the acquisition of immunosuppressive activity and reduced responsiveness to inflammatory stimuli. In this review, we summarize available evidence about cancer-induced changes in monopoiesis and its impact on the abundance and function of monocytes in the periphery. In addition, we describe the phenotypical alterations observed in tumor-educated peripheral blood monocytes and highlight crucial gaps in our knowledge about additional cellular functions that may be affected based on transcriptomic studies. We also highlight emerging therapeutic strategies that aim to reverse cancer-induced changes in monopoiesis and peripheral monocytes to inhibit tumor progression and improve therapy responses. Overall, we suggest that an in-depth understanding of systemic monocyte reprogramming will have implications for cancer immunotherapy and the development of clinical biomarkers.","container-title":"Frontiers in Oncology","DOI":"10.3389/fonc.2020.01399","ISSN":"2234943X","note":"publisher: Frontiers Media S.A.","title":"Systemic Reprogramming of Monocytes in Cancer","volume":"10","author":[{"family":"Kiss","given":"Máté"},{"family":"Caro","given":"Aarushi Audhut"},{"family":"Raes","given":"Geert"},{"family":"Laoui","given":"Damya"}],"issued":{"date-parts":[["2020",9,17]]}}},{"id":"6tfc2WiN/npeHUvyW","uris":["http://zotero.org/users/14698131/items/B4LVI8GB"],"itemData":{"id":"1quoLqiZ/0iXQ6WLg","type":"article-journal","abstract":"The immunosuppressive tumor microenvironment (TME) represents a major barrier for effective immunotherapy. Tumor-associated macrophages (TAMs) are highly heterogeneous and plastic cell components of the TME which can either promote tumor progression (M2-like) or boost antitumor immunity (M1-like). Here, we demonstrate that a subset of TAMs that express folate receptor β (FRβ) possess an immunosuppressive M2-like profile. In syngeneic tumor mouse models, chimeric antigen receptor (CAR)-T cell-mediated selective elimination of FRβ+ TAMs in the TME results in an enrichment of pro-inflammatory monocytes, an influx of endogenous tumor-specific CD8+ T cells, delayed tumor progression, and prolonged survival. Preconditioning of the TME with FRβ-specific CAR-T cells also improves the effectiveness of tumor-directed anti-mesothelin CAR-T cells, while simultaneous co-administration of both CAR products does not. These results highlight the pro-tumor role of FRβ+ TAMs in the TME and the therapeutic implications of TAM-depleting agents as preparative adjuncts to conventional immunotherapies that directly target tumor antigens.","container-title":"Nature Communications","DOI":"10.1038/s41467-021-20893-2","ISSN":"20411723","issue":"1","note":"PMID: 33563975\npublisher: Nature Research","title":"CAR-T cell-mediated depletion of immunosuppressive tumor-associated macrophages promotes endogenous antitumor immunity and augments adoptive immunotherapy","volume":"12","author":[{"family":"Rodriguez-Garcia","given":"Alba"},{"family":"Lynn","given":"Rachel C."},{"family":"Poussin","given":"Mathilde"},{"family":"Eiva","given":"Monika A."},{"family":"Shaw","given":"Lauren C."},{"family":"O’Connor","given":"Roddy S."},{"family":"Minutolo","given":"Nicholas G."},{"family":"Casado-Medrano","given":"Victoria"},{"family":"Lopez","given":"Gonzalo"},{"family":"Matsuyama","given":"Takami"},{"family":"Powell","given":"Daniel J."}],"issued":{"date-parts":[["2021",12,1]]}}},{"id":436,"uris":["http://zotero.org/users/14698131/items/ZHVBL4GI"],"itemData":{"id":436,"type":"article-journal","container-title":"Molecular Therapy - Oncolytics","DOI":"10.1016/j.omto.2022.03.009","ISSN":"23727705","journalAbbreviation":"Molecular Therapy - Oncolytics","language":"en","page":"69-77","source":"DOI.org (Crossref)","title":"CAR T cell therapy and the tumor microenvironment: Current challenges and opportunities","title-short":"CAR T cell therapy and the tumor microenvironment","volume":"25","author":[{"family":"Kankeu Fonkoua","given":"Lionel A."},{"family":"Sirpilla","given":"Olivia"},{"family":"Sakemura","given":"Reona"},{"family":"Siegler","given":"Elizabeth L."},{"family":"Kenderian","given":"Saad S."}],"issued":{"date-parts":[["2022",6]]}}},{"id":14,"uris":["http://zotero.org/users/14698131/items/6CLNPA5J"],"itemData":{"id":14,"type":"article-journal","abstract":"Background: Clinical trials of Chimeric Antigen Receptor (CAR) T cells manufactured from autologous peripheral blood mononuclear cell (PBMC) concentrates for the treatment of hematologic malignancies have been promising, but CAR T cell yields have been variable. This variability is due in part to the contamination of the PBMC concentrates with monocytes and granulocytes. Methods: Counter-flow elutriation allows for the closed system separation of lymphocytes from monocytes and granulocytes. We investigated the use of PBMC concentrates enriched for lymphocytes using elutriation for manufacturing 8 CD19- and 5 GD2-CAR T cell products. Results: When compared to PBMC concentrates, lymphocyte-enriched elutriation fractions contained greater proportions of CD3+ and CD56+ cells and reduced proportions of CD14+ and CD15+ cells. All 13 CAR T cell products manufactured using the elutriated lymphocytes yielded sufficient quantities of transduced CAR T cells to meet clinical dose criteria. The GD2-CAR T cell products contained significantly more T cells and transduced T cells than the CD19-CAR T cell products. A comparison of the yields of CAR T cells produced from elutriated lymphocytes with the yields of CAR T cells previous produced from cells isolated from PBMC concentrates by anti-CD3/CD28 bead selection or by anti-CD3/CD28 bead selection plus plastic adherence found that greater quantities of GD2-CAR T cells were produced from elutriated lymphocytes, but not CD19-CAR T cells. Conclusions: Enrichment of PBMC concentrates for lymphocytes using elutriation increased the quantity of GD2-CAR T cells produced. These results provide further evidence that CAR T cell expansion is inhibited by monocytes and granulocytes.","container-title":"Journal of Translational Medicine","DOI":"10.1186/s12967-017-1160-5","ISSN":"14795876","issue":"1","note":"PMID: 28298232\npublisher: BioMed Central Ltd.","title":"Elutriated lymphocytes for manufacturing chimeric antigen receptor T cells","volume":"15","author":[{"family":"Stroncek","given":"David F."},{"family":"Lee","given":"Daniel W."},{"family":"Ren","given":"Jiaqiang"},{"family":"Sabatino","given":"Marianna"},{"family":"Highfill","given":"Steven"},{"family":"Khuu","given":"Hanh"},{"family":"Shah","given":"Nirali N."},{"family":"Kaplan","given":"Rosandra N."},{"family":"Fry","given":"Terry J."},{"family":"Mackall","given":"Crystal L."}],"issued":{"date-parts":[["2017",3,16]]}}},{"id":15,"uris":["http://zotero.org/users/14698131/items/H8D2HHNT"],"itemData":{"id":15,"type":"article-journal","abstract":"Background aims Autologous chimeric antigen receptor (CAR) T-cell therapies have shown promising clinical outcomes, but T-cell yields have been variable. CD19- and GD2-CAR T-cell manufacturing records were reviewed to identify sources of variability. Methods CD19-CAR T cells were used to treat 43 patients with acute lymphocytic leukemia or lymphoma and GD2-CAR T cells to treat eight patients with osteosarcoma and three with neuroblastoma. Both types of CAR T cells were manufactured using autologous peripheral blood mononuclear cells (PBMC) concentrates and anti-CD3/CD28 beads for T-cell enrichment and simulation. Results A comparison of the first 6 GD2- and the first 22 CD19-CAR T-cell products manufactured revealed that GD2-CAR T-cell products contained fewer transduced cells than CD19-CAR T-cell products (147 ± 102 × 106 vs 1502 ± 1066 × 106; P = 0.0059), and their PBMC concentrates contained more monocytes (31.4 ± 12.4% vs 18.5 ± 13.7%; P = 0.019). Among the first 28 CD19-CAR T-cell products manufactured, four had poor expansion yielding less than 1 × 106 transduced T cells per kilogram. When PBMC concentrates from these four patients were compared with the 24 others, PBMC concentrates of poorly expanding products contained greater quantities of monocytes (39.8 ± 12.9% vs. 15.3 ± 10.8%, P = 0.0014). Among the patients whose CD19-CAR T cells expanded poorly, manufacturing for two patients was repeated using cryopreserved PBMC concentrates but incorporating a monocyte depleting plastic adherence step, and an adequate dose of CAR T cells was produced for both patients. Conclusions Variability in CAR T-cell expansion is due, at least in part, to the contamination of the starting PBMC concentrates with monocytes.","container-title":"Cytotherapy","DOI":"10.1016/j.jcyt.2016.04.003","ISSN":"14772566","issue":"7","note":"PMID: 27210719","page":"893-901","title":"Myeloid cells in peripheral blood mononuclear cell concentrates inhibit the expansion of chimeric antigen receptor T cells","volume":"18","author":[{"family":"Stroncek","given":"David F."},{"family":"Ren","given":"Jiaqiang"},{"family":"Lee","given":"Daniel W."},{"family":"Tran","given":"Minh"},{"family":"Frodigh","given":"Sue Ellen"},{"family":"Sabatino","given":"Marianna"},{"family":"Khuu","given":"Hanh"},{"family":"Merchant","given":"Melinda S."},{"family":"Mackall","given":"Crystal L."}],"issued":{"date-parts":[["2016",7,1]]}}}],"schema":"https://github.com/citation-style-language/schema/raw/master/csl-citation.json"} </w:instrText>
      </w:r>
      <w:r w:rsidR="00B92087" w:rsidRPr="00A678E2">
        <w:fldChar w:fldCharType="separate"/>
      </w:r>
      <w:r w:rsidR="001F46BC" w:rsidRPr="00A678E2">
        <w:rPr>
          <w:vertAlign w:val="superscript"/>
        </w:rPr>
        <w:t>3–8</w:t>
      </w:r>
      <w:r w:rsidR="00B92087" w:rsidRPr="00A678E2">
        <w:fldChar w:fldCharType="end"/>
      </w:r>
      <w:r w:rsidR="00B006AB" w:rsidRPr="00A678E2">
        <w:t xml:space="preserve">. Studies have </w:t>
      </w:r>
      <w:r w:rsidR="00F66BF2" w:rsidRPr="00A678E2">
        <w:t xml:space="preserve">engineered CART cells to target immunosuppressive macrophages </w:t>
      </w:r>
      <w:r w:rsidR="003536AB" w:rsidRPr="00A678E2">
        <w:t>and improve overall antitumor efficacy</w:t>
      </w:r>
      <w:r w:rsidR="00B92087" w:rsidRPr="00A678E2">
        <w:fldChar w:fldCharType="begin"/>
      </w:r>
      <w:r w:rsidR="008F2B99" w:rsidRPr="00A678E2">
        <w:instrText xml:space="preserve"> ADDIN ZOTERO_ITEM CSL_CITATION {"citationID":"BTvMPAdS","properties":{"formattedCitation":"\\super 5\\nosupersub{}","plainCitation":"5","noteIndex":0},"citationItems":[{"id":"6tfc2WiN/npeHUvyW","uris":["http://zotero.org/users/14698131/items/B4LVI8GB"],"itemData":{"id":"1quoLqiZ/0iXQ6WLg","type":"article-journal","abstract":"The immunosuppressive tumor microenvironment (TME) represents a major barrier for effective immunotherapy. Tumor-associated macrophages (TAMs) are highly heterogeneous and plastic cell components of the TME which can either promote tumor progression (M2-like) or boost antitumor immunity (M1-like). Here, we demonstrate that a subset of TAMs that express folate receptor β (FRβ) possess an immunosuppressive M2-like profile. In syngeneic tumor mouse models, chimeric antigen receptor (CAR)-T cell-mediated selective elimination of FRβ+ TAMs in the TME results in an enrichment of pro-inflammatory monocytes, an influx of endogenous tumor-specific CD8+ T cells, delayed tumor progression, and prolonged survival. Preconditioning of the TME with FRβ-specific CAR-T cells also improves the effectiveness of tumor-directed anti-mesothelin CAR-T cells, while simultaneous co-administration of both CAR products does not. These results highlight the pro-tumor role of FRβ+ TAMs in the TME and the therapeutic implications of TAM-depleting agents as preparative adjuncts to conventional immunotherapies that directly target tumor antigens.","container-title":"Nature Communications","DOI":"10.1038/s41467-021-20893-2","ISSN":"20411723","issue":"1","note":"PMID: 33563975\npublisher: Nature Research","title":"CAR-T cell-mediated depletion of immunosuppressive tumor-associated macrophages promotes endogenous antitumor immunity and augments adoptive immunotherapy","volume":"12","author":[{"family":"Rodriguez-Garcia","given":"Alba"},{"family":"Lynn","given":"Rachel C."},{"family":"Poussin","given":"Mathilde"},{"family":"Eiva","given":"Monika A."},{"family":"Shaw","given":"Lauren C."},{"family":"O’Connor","given":"Roddy S."},{"family":"Minutolo","given":"Nicholas G."},{"family":"Casado-Medrano","given":"Victoria"},{"family":"Lopez","given":"Gonzalo"},{"family":"Matsuyama","given":"Takami"},{"family":"Powell","given":"Daniel J."}],"issued":{"date-parts":[["2021",12,1]]}}}],"schema":"https://github.com/citation-style-language/schema/raw/master/csl-citation.json"} </w:instrText>
      </w:r>
      <w:r w:rsidR="00B92087" w:rsidRPr="00A678E2">
        <w:fldChar w:fldCharType="separate"/>
      </w:r>
      <w:r w:rsidR="001F46BC" w:rsidRPr="00A678E2">
        <w:rPr>
          <w:vertAlign w:val="superscript"/>
        </w:rPr>
        <w:t>5</w:t>
      </w:r>
      <w:r w:rsidR="00B92087" w:rsidRPr="00A678E2">
        <w:fldChar w:fldCharType="end"/>
      </w:r>
      <w:r w:rsidR="003536AB" w:rsidRPr="00A678E2">
        <w:t xml:space="preserve">. However, </w:t>
      </w:r>
      <w:r w:rsidR="0091647C" w:rsidRPr="00A678E2">
        <w:t xml:space="preserve">the mechanisms behind macrophage-derived inhibition </w:t>
      </w:r>
      <w:r w:rsidR="009D5EDE" w:rsidRPr="00A678E2">
        <w:t>of</w:t>
      </w:r>
      <w:r w:rsidR="0091647C" w:rsidRPr="00A678E2">
        <w:t xml:space="preserve"> CART are not fully understood. In addition, </w:t>
      </w:r>
      <w:r w:rsidR="009D5EDE" w:rsidRPr="00A678E2">
        <w:t>publicly</w:t>
      </w:r>
      <w:r w:rsidR="005C2FC5" w:rsidRPr="00A678E2">
        <w:t xml:space="preserve"> available</w:t>
      </w:r>
      <w:r w:rsidR="0091647C" w:rsidRPr="00A678E2">
        <w:t xml:space="preserve"> </w:t>
      </w:r>
      <w:r w:rsidR="00E207B0" w:rsidRPr="00A678E2">
        <w:t xml:space="preserve">xenograft models studying </w:t>
      </w:r>
      <w:r w:rsidR="00B75D39" w:rsidRPr="00A678E2">
        <w:t>the</w:t>
      </w:r>
      <w:r w:rsidR="00E207B0" w:rsidRPr="00A678E2">
        <w:t xml:space="preserve"> impacts of human macrophages on </w:t>
      </w:r>
      <w:r w:rsidR="00116D5D" w:rsidRPr="00A678E2">
        <w:t>CART cells are limited</w:t>
      </w:r>
      <w:r w:rsidR="00DD1BB6" w:rsidRPr="00A678E2">
        <w:t xml:space="preserve"> due to the </w:t>
      </w:r>
      <w:r w:rsidR="004D340B" w:rsidRPr="00A678E2">
        <w:t xml:space="preserve">complexity </w:t>
      </w:r>
      <w:r w:rsidR="00DD1BB6" w:rsidRPr="00A678E2">
        <w:t xml:space="preserve">of </w:t>
      </w:r>
      <w:r w:rsidR="0064582B" w:rsidRPr="00A678E2">
        <w:t>engrafting human macrophages in mouse models</w:t>
      </w:r>
      <w:r w:rsidR="001F7500" w:rsidRPr="00A678E2">
        <w:fldChar w:fldCharType="begin"/>
      </w:r>
      <w:r w:rsidR="001F7500" w:rsidRPr="00A678E2">
        <w:instrText xml:space="preserve"> ADDIN ZOTERO_ITEM CSL_CITATION {"citationID":"693i7rHn","properties":{"formattedCitation":"\\super 22, 23\\nosupersub{}","plainCitation":"22, 23","noteIndex":0},"citationItems":[{"id":478,"uris":["http://zotero.org/users/14698131/items/4HBX27A3"],"itemData":{"id":478,"type":"article-journal","abstract":"Background. Nearly half of all infiltrating leukocytes in rejecting human allografts are macrophages, yet, in comparison with T cells, much less is known about the contribution of this cell type to rejection. Our laboratory has previously described models of rejection of human skin or artery grafts in immunodeficient mouse hosts mediated by adoptively transferred allogeneic T cells. However, mature human monocyte/macrophages have consistently failed to engraft in these animals. Here, we describe the introduction of human CD68 macrophages into irradiated immunodeficient mice by transplantation of enriched CD34 hematopoietic stem-cells isolated from peripheral blood of G-colonystimulating factor pretreated adults.\nMethods. We investigated strains of immunodeficient mice bearing human tissue grafts (skin and artery) inoculated with 1 106 human CD34 adult hematopoietic stem cells, peripheral blood monuclear cells autologous to the CD34 donor, or both for human cell engraftment.\nResults. In the absence of T cells, CD68 CD14 macrophages infiltrate allogeneic human skin but produce little injury or thrombosis. Both responses are enhanced when combined with adoptive transfer of T cells autologous to the hematopoietic stem cells as exemplified by the induction of the macrophage activation marker CD163. CD68 macrophages also infiltrate allogeneic arterial interposition grafts, producing intimal expansion and calcification in the absence of T cells.\nConclusions. These new models may be used to study the role of human macrophages in transplant rejection and other pathologies in vivo.","container-title":"Transplantation","DOI":"10.1097/TP.0b013e318192e05d","ISSN":"0041-1337","issue":"2","language":"en","page":"189-197","source":"DOI.org (Crossref)","title":"Development of a Humanized Mouse Model to Study the Role of Macrophages in Allograft Injury","volume":"87","author":[{"family":"Kirkiles-Smith","given":"Nancy C."},{"family":"Harding","given":"Martha J."},{"family":"Shepherd","given":"Benjamin R."},{"family":"Fader","given":"Stacey A."},{"family":"Yi","given":"Tai"},{"family":"Wang","given":"Yinong"},{"family":"McNiff","given":"Jennifer M."},{"family":"Snyder","given":"Edward L."},{"family":"Lorber","given":"Marc I."},{"family":"Tellides","given":"George"},{"family":"Pober","given":"Jordan S."}],"issued":{"date-parts":[["2009",1,27]]}}},{"id":476,"uris":["http://zotero.org/users/14698131/items/C9KAD536"],"itemData":{"id":476,"type":"article-journal","container-title":"Nature Reviews Clinical Oncology","DOI":"10.1038/s41571-022-00721-2","ISSN":"1759-4774, 1759-4782","issue":"3","journalAbbreviation":"Nat Rev Clin Oncol","language":"en","page":"192-206","source":"DOI.org (Crossref)","title":"Humanized mouse models for immuno-oncology research","volume":"20","author":[{"family":"Chuprin","given":"Jane"},{"family":"Buettner","given":"Hannah"},{"family":"Seedhom","given":"Mina O."},{"family":"Greiner","given":"Dale L."},{"family":"Keck","given":"James G."},{"family":"Ishikawa","given":"Fumihiko"},{"family":"Shultz","given":"Leonard D."},{"family":"Brehm","given":"Michael A."}],"issued":{"date-parts":[["2023",3]]}}}],"schema":"https://github.com/citation-style-language/schema/raw/master/csl-citation.json"} </w:instrText>
      </w:r>
      <w:r w:rsidR="001F7500" w:rsidRPr="00A678E2">
        <w:fldChar w:fldCharType="separate"/>
      </w:r>
      <w:r w:rsidR="001F7500" w:rsidRPr="00A678E2">
        <w:rPr>
          <w:vertAlign w:val="superscript"/>
        </w:rPr>
        <w:t>22,23</w:t>
      </w:r>
      <w:r w:rsidR="001F7500" w:rsidRPr="00A678E2">
        <w:fldChar w:fldCharType="end"/>
      </w:r>
      <w:r w:rsidR="00755E3B" w:rsidRPr="00A678E2">
        <w:t>.</w:t>
      </w:r>
      <w:r w:rsidR="0064582B" w:rsidRPr="00A678E2">
        <w:t xml:space="preserve"> </w:t>
      </w:r>
      <w:r w:rsidR="002F6AD8" w:rsidRPr="00A678E2">
        <w:t xml:space="preserve">Immunodeficient mice </w:t>
      </w:r>
      <w:r w:rsidR="007F426F" w:rsidRPr="00A678E2">
        <w:t xml:space="preserve">receiving human </w:t>
      </w:r>
      <w:r w:rsidR="00181EC8" w:rsidRPr="00A678E2">
        <w:t>CD34</w:t>
      </w:r>
      <w:r w:rsidR="00181EC8" w:rsidRPr="00A678E2">
        <w:rPr>
          <w:vertAlign w:val="superscript"/>
        </w:rPr>
        <w:t>+</w:t>
      </w:r>
      <w:r w:rsidR="00181EC8" w:rsidRPr="00A678E2">
        <w:t xml:space="preserve"> </w:t>
      </w:r>
      <w:r w:rsidR="007F426F" w:rsidRPr="00A678E2">
        <w:t>hematopoietic stem cells (HSC</w:t>
      </w:r>
      <w:r w:rsidR="0063167A" w:rsidRPr="00A678E2">
        <w:t>s</w:t>
      </w:r>
      <w:r w:rsidR="007F426F" w:rsidRPr="00A678E2">
        <w:t xml:space="preserve">) </w:t>
      </w:r>
      <w:r w:rsidR="004015E4" w:rsidRPr="00A678E2">
        <w:t xml:space="preserve">after irradiation showed </w:t>
      </w:r>
      <w:r w:rsidR="0063167A" w:rsidRPr="00A678E2">
        <w:t>the</w:t>
      </w:r>
      <w:r w:rsidR="004015E4" w:rsidRPr="00A678E2">
        <w:t xml:space="preserve"> </w:t>
      </w:r>
      <w:r w:rsidR="00495C3E" w:rsidRPr="00A678E2">
        <w:t>capability</w:t>
      </w:r>
      <w:r w:rsidR="005461B1" w:rsidRPr="00A678E2">
        <w:t xml:space="preserve"> of human monocytes/macrophages engraftment</w:t>
      </w:r>
      <w:r w:rsidR="00DA6BEB" w:rsidRPr="00A678E2">
        <w:fldChar w:fldCharType="begin"/>
      </w:r>
      <w:r w:rsidR="00D64C2C" w:rsidRPr="00A678E2">
        <w:instrText xml:space="preserve"> ADDIN ZOTERO_ITEM CSL_CITATION {"citationID":"0cdW1y2Y","properties":{"formattedCitation":"\\super 22\\nosupersub{}","plainCitation":"22","noteIndex":0},"citationItems":[{"id":478,"uris":["http://zotero.org/users/14698131/items/4HBX27A3"],"itemData":{"id":478,"type":"article-journal","abstract":"Background. Nearly half of all infiltrating leukocytes in rejecting human allografts are macrophages, yet, in comparison with T cells, much less is known about the contribution of this cell type to rejection. Our laboratory has previously described models of rejection of human skin or artery grafts in immunodeficient mouse hosts mediated by adoptively transferred allogeneic T cells. However, mature human monocyte/macrophages have consistently failed to engraft in these animals. Here, we describe the introduction of human CD68 macrophages into irradiated immunodeficient mice by transplantation of enriched CD34 hematopoietic stem-cells isolated from peripheral blood of G-colonystimulating factor pretreated adults.\nMethods. We investigated strains of immunodeficient mice bearing human tissue grafts (skin and artery) inoculated with 1 106 human CD34 adult hematopoietic stem cells, peripheral blood monuclear cells autologous to the CD34 donor, or both for human cell engraftment.\nResults. In the absence of T cells, CD68 CD14 macrophages infiltrate allogeneic human skin but produce little injury or thrombosis. Both responses are enhanced when combined with adoptive transfer of T cells autologous to the hematopoietic stem cells as exemplified by the induction of the macrophage activation marker CD163. CD68 macrophages also infiltrate allogeneic arterial interposition grafts, producing intimal expansion and calcification in the absence of T cells.\nConclusions. These new models may be used to study the role of human macrophages in transplant rejection and other pathologies in vivo.","container-title":"Transplantation","DOI":"10.1097/TP.0b013e318192e05d","ISSN":"0041-1337","issue":"2","language":"en","page":"189-197","source":"DOI.org (Crossref)","title":"Development of a Humanized Mouse Model to Study the Role of Macrophages in Allograft Injury","volume":"87","author":[{"family":"Kirkiles-Smith","given":"Nancy C."},{"family":"Harding","given":"Martha J."},{"family":"Shepherd","given":"Benjamin R."},{"family":"Fader","given":"Stacey A."},{"family":"Yi","given":"Tai"},{"family":"Wang","given":"Yinong"},{"family":"McNiff","given":"Jennifer M."},{"family":"Snyder","given":"Edward L."},{"family":"Lorber","given":"Marc I."},{"family":"Tellides","given":"George"},{"family":"Pober","given":"Jordan S."}],"issued":{"date-parts":[["2009",1,27]]}}}],"schema":"https://github.com/citation-style-language/schema/raw/master/csl-citation.json"} </w:instrText>
      </w:r>
      <w:r w:rsidR="00DA6BEB" w:rsidRPr="00A678E2">
        <w:fldChar w:fldCharType="separate"/>
      </w:r>
      <w:r w:rsidR="001F46BC" w:rsidRPr="00A678E2">
        <w:rPr>
          <w:vertAlign w:val="superscript"/>
        </w:rPr>
        <w:t>22</w:t>
      </w:r>
      <w:r w:rsidR="00DA6BEB" w:rsidRPr="00A678E2">
        <w:fldChar w:fldCharType="end"/>
      </w:r>
      <w:r w:rsidR="00C1505C" w:rsidRPr="00A678E2">
        <w:t xml:space="preserve">. </w:t>
      </w:r>
      <w:r w:rsidR="005565CD" w:rsidRPr="00A678E2">
        <w:t xml:space="preserve">Human </w:t>
      </w:r>
      <w:r w:rsidR="000E066F" w:rsidRPr="00A678E2">
        <w:t>CD34</w:t>
      </w:r>
      <w:r w:rsidR="000E066F" w:rsidRPr="00A678E2">
        <w:rPr>
          <w:vertAlign w:val="superscript"/>
        </w:rPr>
        <w:t>+</w:t>
      </w:r>
      <w:r w:rsidR="005565CD" w:rsidRPr="00A678E2">
        <w:t xml:space="preserve"> HSC-engrafted</w:t>
      </w:r>
      <w:r w:rsidR="00AA738D" w:rsidRPr="00A678E2">
        <w:t xml:space="preserve"> </w:t>
      </w:r>
      <w:r w:rsidR="00181EC8" w:rsidRPr="00A678E2">
        <w:t>N</w:t>
      </w:r>
      <w:r w:rsidR="00AA738D" w:rsidRPr="00A678E2">
        <w:t>SG-</w:t>
      </w:r>
      <w:r w:rsidR="000E066F" w:rsidRPr="00A678E2">
        <w:t>SGM3 mice</w:t>
      </w:r>
      <w:r w:rsidR="005565CD" w:rsidRPr="00A678E2">
        <w:t xml:space="preserve"> indicated elevation of </w:t>
      </w:r>
      <w:r w:rsidR="00714007" w:rsidRPr="00A678E2">
        <w:t>human myeloid cells</w:t>
      </w:r>
      <w:r w:rsidR="00400A40" w:rsidRPr="00A678E2">
        <w:t xml:space="preserve">, which </w:t>
      </w:r>
      <w:r w:rsidR="00A678E2">
        <w:t>have</w:t>
      </w:r>
      <w:r w:rsidR="00400A40" w:rsidRPr="00A678E2">
        <w:t xml:space="preserve"> been used to study </w:t>
      </w:r>
      <w:r w:rsidR="00731991" w:rsidRPr="00A678E2">
        <w:t>the adverse effects of CART cell therapies</w:t>
      </w:r>
      <w:r w:rsidR="009A4F0B" w:rsidRPr="00A678E2">
        <w:fldChar w:fldCharType="begin"/>
      </w:r>
      <w:r w:rsidR="00D64C2C" w:rsidRPr="00A678E2">
        <w:instrText xml:space="preserve"> ADDIN ZOTERO_ITEM CSL_CITATION {"citationID":"MCfNxydD","properties":{"formattedCitation":"\\super 23\\nosupersub{}","plainCitation":"23","noteIndex":0},"citationItems":[{"id":476,"uris":["http://zotero.org/users/14698131/items/C9KAD536"],"itemData":{"id":476,"type":"article-journal","container-title":"Nature Reviews Clinical Oncology","DOI":"10.1038/s41571-022-00721-2","ISSN":"1759-4774, 1759-4782","issue":"3","journalAbbreviation":"Nat Rev Clin Oncol","language":"en","page":"192-206","source":"DOI.org (Crossref)","title":"Humanized mouse models for immuno-oncology research","volume":"20","author":[{"family":"Chuprin","given":"Jane"},{"family":"Buettner","given":"Hannah"},{"family":"Seedhom","given":"Mina O."},{"family":"Greiner","given":"Dale L."},{"family":"Keck","given":"James G."},{"family":"Ishikawa","given":"Fumihiko"},{"family":"Shultz","given":"Leonard D."},{"family":"Brehm","given":"Michael A."}],"issued":{"date-parts":[["2023",3]]}}}],"schema":"https://github.com/citation-style-language/schema/raw/master/csl-citation.json"} </w:instrText>
      </w:r>
      <w:r w:rsidR="009A4F0B" w:rsidRPr="00A678E2">
        <w:fldChar w:fldCharType="separate"/>
      </w:r>
      <w:r w:rsidR="001F46BC" w:rsidRPr="00A678E2">
        <w:rPr>
          <w:vertAlign w:val="superscript"/>
        </w:rPr>
        <w:t>23</w:t>
      </w:r>
      <w:r w:rsidR="009A4F0B" w:rsidRPr="00A678E2">
        <w:fldChar w:fldCharType="end"/>
      </w:r>
      <w:r w:rsidR="009A4F0B" w:rsidRPr="00A678E2">
        <w:t xml:space="preserve">. However, </w:t>
      </w:r>
      <w:r w:rsidR="003279B0" w:rsidRPr="00A678E2">
        <w:t>the</w:t>
      </w:r>
      <w:r w:rsidR="009A4F0B" w:rsidRPr="00A678E2">
        <w:t xml:space="preserve"> process of obtaining and enriching human HSCs can be time-consuming and expensive, and the engraftment efficiency can be limited</w:t>
      </w:r>
      <w:r w:rsidR="009A4F0B" w:rsidRPr="00A678E2">
        <w:fldChar w:fldCharType="begin"/>
      </w:r>
      <w:r w:rsidR="00D64C2C" w:rsidRPr="00A678E2">
        <w:instrText xml:space="preserve"> ADDIN ZOTERO_ITEM CSL_CITATION {"citationID":"YXBySjs2","properties":{"formattedCitation":"\\super 23\\nosupersub{}","plainCitation":"23","noteIndex":0},"citationItems":[{"id":476,"uris":["http://zotero.org/users/14698131/items/C9KAD536"],"itemData":{"id":476,"type":"article-journal","container-title":"Nature Reviews Clinical Oncology","DOI":"10.1038/s41571-022-00721-2","ISSN":"1759-4774, 1759-4782","issue":"3","journalAbbreviation":"Nat Rev Clin Oncol","language":"en","page":"192-206","source":"DOI.org (Crossref)","title":"Humanized mouse models for immuno-oncology research","volume":"20","author":[{"family":"Chuprin","given":"Jane"},{"family":"Buettner","given":"Hannah"},{"family":"Seedhom","given":"Mina O."},{"family":"Greiner","given":"Dale L."},{"family":"Keck","given":"James G."},{"family":"Ishikawa","given":"Fumihiko"},{"family":"Shultz","given":"Leonard D."},{"family":"Brehm","given":"Michael A."}],"issued":{"date-parts":[["2023",3]]}}}],"schema":"https://github.com/citation-style-language/schema/raw/master/csl-citation.json"} </w:instrText>
      </w:r>
      <w:r w:rsidR="009A4F0B" w:rsidRPr="00A678E2">
        <w:fldChar w:fldCharType="separate"/>
      </w:r>
      <w:r w:rsidR="001F46BC" w:rsidRPr="00A678E2">
        <w:rPr>
          <w:vertAlign w:val="superscript"/>
        </w:rPr>
        <w:t>23</w:t>
      </w:r>
      <w:r w:rsidR="009A4F0B" w:rsidRPr="00A678E2">
        <w:fldChar w:fldCharType="end"/>
      </w:r>
      <w:r w:rsidR="009A4F0B" w:rsidRPr="00A678E2">
        <w:t>.</w:t>
      </w:r>
      <w:r w:rsidR="00A678E2">
        <w:t xml:space="preserve"> </w:t>
      </w:r>
      <w:r w:rsidR="00755E3B" w:rsidRPr="00A678E2">
        <w:t xml:space="preserve">Here, we established </w:t>
      </w:r>
      <w:r w:rsidR="00936583" w:rsidRPr="00A678E2">
        <w:t xml:space="preserve">more </w:t>
      </w:r>
      <w:r w:rsidR="009D5EDE" w:rsidRPr="00A678E2">
        <w:t>simplified</w:t>
      </w:r>
      <w:r w:rsidR="00936583" w:rsidRPr="00A678E2">
        <w:t xml:space="preserve"> </w:t>
      </w:r>
      <w:r w:rsidR="00755E3B" w:rsidRPr="00A678E2">
        <w:rPr>
          <w:i/>
          <w:iCs/>
        </w:rPr>
        <w:t>in vitro</w:t>
      </w:r>
      <w:r w:rsidR="00755E3B" w:rsidRPr="00A678E2">
        <w:t xml:space="preserve"> and </w:t>
      </w:r>
      <w:r w:rsidR="00755E3B" w:rsidRPr="00A678E2">
        <w:rPr>
          <w:i/>
          <w:iCs/>
        </w:rPr>
        <w:t>in vivo</w:t>
      </w:r>
      <w:r w:rsidR="00A678E2" w:rsidRPr="00A678E2">
        <w:t xml:space="preserve"> </w:t>
      </w:r>
      <w:r w:rsidR="00755E3B" w:rsidRPr="00A678E2">
        <w:t xml:space="preserve">models to </w:t>
      </w:r>
      <w:r w:rsidR="00F4725C" w:rsidRPr="00A678E2">
        <w:t xml:space="preserve">study </w:t>
      </w:r>
      <w:r w:rsidR="003279B0" w:rsidRPr="00A678E2">
        <w:t>the</w:t>
      </w:r>
      <w:r w:rsidR="00F4725C" w:rsidRPr="00A678E2">
        <w:t xml:space="preserve"> </w:t>
      </w:r>
      <w:r w:rsidR="00430B34" w:rsidRPr="00A678E2">
        <w:t>impacts of immunosuppressive mac</w:t>
      </w:r>
      <w:r w:rsidR="006F4669" w:rsidRPr="00A678E2">
        <w:t xml:space="preserve">rophages </w:t>
      </w:r>
      <w:r w:rsidR="0033509A" w:rsidRPr="00A678E2">
        <w:t>on CART cells</w:t>
      </w:r>
      <w:r w:rsidR="00A2396B" w:rsidRPr="00A678E2">
        <w:t xml:space="preserve">, </w:t>
      </w:r>
      <w:r w:rsidR="0033509A" w:rsidRPr="00A678E2">
        <w:t>allow</w:t>
      </w:r>
      <w:r w:rsidR="00A2396B" w:rsidRPr="00A678E2">
        <w:t>ing</w:t>
      </w:r>
      <w:r w:rsidR="0033509A" w:rsidRPr="00A678E2">
        <w:t xml:space="preserve"> users to test</w:t>
      </w:r>
      <w:r w:rsidR="00F07A31" w:rsidRPr="00A678E2">
        <w:t xml:space="preserve"> </w:t>
      </w:r>
      <w:r w:rsidR="005C2FC5" w:rsidRPr="00A678E2">
        <w:t xml:space="preserve">cancer immunotherapies and potentially </w:t>
      </w:r>
      <w:r w:rsidR="00F07A31" w:rsidRPr="00A678E2">
        <w:t>macrophage-targeted therapies</w:t>
      </w:r>
      <w:r w:rsidR="0073039D" w:rsidRPr="00A678E2">
        <w:t xml:space="preserve"> in a more cost-effective manner</w:t>
      </w:r>
      <w:r w:rsidR="00714141" w:rsidRPr="00A678E2">
        <w:t>.</w:t>
      </w:r>
      <w:r w:rsidR="00E23516" w:rsidRPr="00A678E2">
        <w:t xml:space="preserve"> This model has been used to determine the effects of </w:t>
      </w:r>
      <w:r w:rsidR="00F5174B" w:rsidRPr="00A678E2">
        <w:t xml:space="preserve">M2-like macrophage-derived </w:t>
      </w:r>
      <w:r w:rsidR="00E23516" w:rsidRPr="00A678E2">
        <w:t>IL-1</w:t>
      </w:r>
      <w:r w:rsidR="00F5174B" w:rsidRPr="00A678E2">
        <w:t xml:space="preserve"> receptor antagonist (IL-1ra)</w:t>
      </w:r>
      <w:r w:rsidR="00DB61DF" w:rsidRPr="00A678E2">
        <w:t xml:space="preserve"> on CART</w:t>
      </w:r>
      <w:r w:rsidR="00F5174B" w:rsidRPr="00A678E2">
        <w:t>19</w:t>
      </w:r>
      <w:r w:rsidR="00DB61DF" w:rsidRPr="00A678E2">
        <w:t xml:space="preserve"> antitumor activity</w:t>
      </w:r>
      <w:r w:rsidR="00F5174B" w:rsidRPr="00A678E2">
        <w:t xml:space="preserve"> in MCL</w:t>
      </w:r>
      <w:r w:rsidR="00685DA1" w:rsidRPr="00A678E2">
        <w:fldChar w:fldCharType="begin"/>
      </w:r>
      <w:r w:rsidR="00685DA1" w:rsidRPr="00A678E2">
        <w:instrText xml:space="preserve"> ADDIN ZOTERO_ITEM CSL_CITATION {"citationID":"BvrlSTF0","properties":{"formattedCitation":"\\super 24\\nosupersub{}","plainCitation":"24","noteIndex":0},"citationItems":[{"id":507,"uris":["http://zotero.org/users/14698131/items/2J2BZKBJ"],"itemData":{"id":507,"type":"article-journal","container-title":"Molecular Therapy Oncology","DOI":"10.1016/j.omton.2025.200985","ISSN":"29503299","issue":"2","journalAbbreviation":"Molecular Therapy Oncology","language":"en","page":"200985","source":"DOI.org (Crossref)","title":"Intrinsic immunosuppressive features of monocytes suppress CAR-T19 through IL-1 pathway modulation in mantle cell lymphoma","volume":"33","author":[{"family":"Yun","given":"Kun"},{"family":"Sakemura","given":"R. Leo"},{"family":"Can","given":"Ismail"},{"family":"Gutierrez Ruiz","given":"Omar"},{"family":"Ogbodo","given":"Ekene J."},{"family":"Zhang","given":"Shuwen"},{"family":"Saleh","given":"Ateka"},{"family":"Huynh","given":"Truc N."},{"family":"Manriquez Roman","given":"Claudia"},{"family":"Sirpilla","given":"Olivia L."},{"family":"Stewart","given":"Carli M."},{"family":"Girsch","given":"James H."},{"family":"Feigin","given":"Jennifer M."},{"family":"Mai","given":"Long"},{"family":"Xia","given":"Hong"},{"family":"Kimball","given":"Brooke"},{"family":"Kankeu Fonkoua","given":"Lionel A."},{"family":"Hefazi","given":"Mehrdad"},{"family":"Ruff","given":"Michael W."},{"family":"Rohakhtar","given":"Fariborz Rakhshan"},{"family":"Simon","given":"Vernadette"},{"family":"Siegler","given":"Elizabeth L."},{"family":"Mattie","given":"Mike"},{"family":"Nguyen-Mau","given":"Sao-Mai"},{"family":"Filosto","given":"Simone"},{"family":"Kenderian","given":"Saad S."}],"issued":{"date-parts":[["2025",6]]}}}],"schema":"https://github.com/citation-style-language/schema/raw/master/csl-citation.json"} </w:instrText>
      </w:r>
      <w:r w:rsidR="00685DA1" w:rsidRPr="00A678E2">
        <w:fldChar w:fldCharType="separate"/>
      </w:r>
      <w:r w:rsidR="00685DA1" w:rsidRPr="00A678E2">
        <w:rPr>
          <w:vertAlign w:val="superscript"/>
        </w:rPr>
        <w:t>24</w:t>
      </w:r>
      <w:r w:rsidR="00685DA1" w:rsidRPr="00A678E2">
        <w:fldChar w:fldCharType="end"/>
      </w:r>
      <w:r w:rsidR="00A57D14" w:rsidRPr="00A678E2">
        <w:t xml:space="preserve">. In this context, </w:t>
      </w:r>
      <w:r w:rsidR="00F1484F" w:rsidRPr="00A678E2">
        <w:t xml:space="preserve">immunodeficient </w:t>
      </w:r>
      <w:r w:rsidR="00A57D14" w:rsidRPr="00A678E2">
        <w:t xml:space="preserve">mice engrafted with </w:t>
      </w:r>
      <w:r w:rsidR="00F5174B" w:rsidRPr="00A678E2">
        <w:t>MCL cell</w:t>
      </w:r>
      <w:r w:rsidR="00F1484F" w:rsidRPr="00A678E2">
        <w:t xml:space="preserve">s </w:t>
      </w:r>
      <w:r w:rsidR="00A57D14" w:rsidRPr="00A678E2">
        <w:t xml:space="preserve">in combination with </w:t>
      </w:r>
      <w:r w:rsidR="00F1484F" w:rsidRPr="00A678E2">
        <w:t xml:space="preserve">human </w:t>
      </w:r>
      <w:r w:rsidR="00A57D14" w:rsidRPr="00A678E2">
        <w:t xml:space="preserve">macrophages </w:t>
      </w:r>
      <w:r w:rsidR="00F1484F" w:rsidRPr="00A678E2">
        <w:t>received</w:t>
      </w:r>
      <w:r w:rsidR="00A57D14" w:rsidRPr="00A678E2">
        <w:t xml:space="preserve"> treatment </w:t>
      </w:r>
      <w:r w:rsidR="00F1484F" w:rsidRPr="00A678E2">
        <w:t>of</w:t>
      </w:r>
      <w:r w:rsidR="00A57D14" w:rsidRPr="00A678E2">
        <w:t xml:space="preserve"> CART19 </w:t>
      </w:r>
      <w:r w:rsidR="00F1484F" w:rsidRPr="00A678E2">
        <w:t>combined</w:t>
      </w:r>
      <w:r w:rsidR="00A57D14" w:rsidRPr="00A678E2">
        <w:t xml:space="preserve"> with IL-1ra </w:t>
      </w:r>
      <w:r w:rsidR="006A1B6E" w:rsidRPr="00A678E2">
        <w:t>neutralizing antibody</w:t>
      </w:r>
      <w:r w:rsidR="00A57D14" w:rsidRPr="00A678E2">
        <w:t xml:space="preserve"> or </w:t>
      </w:r>
      <w:r w:rsidR="006A1B6E" w:rsidRPr="00A678E2">
        <w:t>control IgG</w:t>
      </w:r>
      <w:r w:rsidR="00A57D14" w:rsidRPr="00A678E2">
        <w:t xml:space="preserve"> and were followed for antitumor activity for </w:t>
      </w:r>
      <w:r w:rsidR="00091846" w:rsidRPr="00A678E2">
        <w:t>56</w:t>
      </w:r>
      <w:r w:rsidR="00E8050E" w:rsidRPr="00A678E2">
        <w:t xml:space="preserve"> days</w:t>
      </w:r>
      <w:r w:rsidR="0060278F" w:rsidRPr="00A678E2">
        <w:fldChar w:fldCharType="begin"/>
      </w:r>
      <w:r w:rsidR="0060278F" w:rsidRPr="00A678E2">
        <w:instrText xml:space="preserve"> ADDIN ZOTERO_ITEM CSL_CITATION {"citationID":"nPlGGIAv","properties":{"formattedCitation":"\\super 24\\nosupersub{}","plainCitation":"24","noteIndex":0},"citationItems":[{"id":507,"uris":["http://zotero.org/users/14698131/items/2J2BZKBJ"],"itemData":{"id":507,"type":"article-journal","container-title":"Molecular Therapy Oncology","DOI":"10.1016/j.omton.2025.200985","ISSN":"29503299","issue":"2","journalAbbreviation":"Molecular Therapy Oncology","language":"en","page":"200985","source":"DOI.org (Crossref)","title":"Intrinsic immunosuppressive features of monocytes suppress CAR-T19 through IL-1 pathway modulation in mantle cell lymphoma","volume":"33","author":[{"family":"Yun","given":"Kun"},{"family":"Sakemura","given":"R. Leo"},{"family":"Can","given":"Ismail"},{"family":"Gutierrez Ruiz","given":"Omar"},{"family":"Ogbodo","given":"Ekene J."},{"family":"Zhang","given":"Shuwen"},{"family":"Saleh","given":"Ateka"},{"family":"Huynh","given":"Truc N."},{"family":"Manriquez Roman","given":"Claudia"},{"family":"Sirpilla","given":"Olivia L."},{"family":"Stewart","given":"Carli M."},{"family":"Girsch","given":"James H."},{"family":"Feigin","given":"Jennifer M."},{"family":"Mai","given":"Long"},{"family":"Xia","given":"Hong"},{"family":"Kimball","given":"Brooke"},{"family":"Kankeu Fonkoua","given":"Lionel A."},{"family":"Hefazi","given":"Mehrdad"},{"family":"Ruff","given":"Michael W."},{"family":"Rohakhtar","given":"Fariborz Rakhshan"},{"family":"Simon","given":"Vernadette"},{"family":"Siegler","given":"Elizabeth L."},{"family":"Mattie","given":"Mike"},{"family":"Nguyen-Mau","given":"Sao-Mai"},{"family":"Filosto","given":"Simone"},{"family":"Kenderian","given":"Saad S."}],"issued":{"date-parts":[["2025",6]]}}}],"schema":"https://github.com/citation-style-language/schema/raw/master/csl-citation.json"} </w:instrText>
      </w:r>
      <w:r w:rsidR="0060278F" w:rsidRPr="00A678E2">
        <w:fldChar w:fldCharType="separate"/>
      </w:r>
      <w:r w:rsidR="0060278F" w:rsidRPr="00A678E2">
        <w:rPr>
          <w:vertAlign w:val="superscript"/>
        </w:rPr>
        <w:t>24</w:t>
      </w:r>
      <w:r w:rsidR="0060278F" w:rsidRPr="00A678E2">
        <w:fldChar w:fldCharType="end"/>
      </w:r>
      <w:r w:rsidR="00E8050E" w:rsidRPr="00A678E2">
        <w:t>.</w:t>
      </w:r>
      <w:r w:rsidR="00DB61DF" w:rsidRPr="00A678E2">
        <w:t xml:space="preserve"> </w:t>
      </w:r>
    </w:p>
    <w:p w14:paraId="30F1B7BF" w14:textId="77777777" w:rsidR="00714141" w:rsidRPr="00A678E2" w:rsidRDefault="00714141" w:rsidP="00A678E2"/>
    <w:p w14:paraId="7A6A3FD3" w14:textId="70875475" w:rsidR="00714141" w:rsidRPr="00A678E2" w:rsidRDefault="006736FB" w:rsidP="00A678E2">
      <w:r w:rsidRPr="00A678E2">
        <w:t xml:space="preserve">The techniques in this protocol are generally </w:t>
      </w:r>
      <w:r w:rsidR="004D4ACB" w:rsidRPr="00A678E2">
        <w:t>straightforward</w:t>
      </w:r>
      <w:r w:rsidR="005C2FC5" w:rsidRPr="00A678E2">
        <w:t>, facilitating reproducibility</w:t>
      </w:r>
      <w:r w:rsidR="004D4ACB" w:rsidRPr="00A678E2">
        <w:t xml:space="preserve">. However, there are certain factors that are essential for a successful readout. </w:t>
      </w:r>
      <w:r w:rsidR="003C6E49" w:rsidRPr="00A678E2">
        <w:t xml:space="preserve">Proper detachment of macrophages is important </w:t>
      </w:r>
      <w:r w:rsidR="00B20318" w:rsidRPr="00A678E2">
        <w:t xml:space="preserve">to obtain cells with high viability. Keeping harvested macrophages on ice throughout the process </w:t>
      </w:r>
      <w:r w:rsidR="006D100D" w:rsidRPr="00A678E2">
        <w:t xml:space="preserve">is crucial to maintain cell </w:t>
      </w:r>
      <w:r w:rsidR="00CD2458" w:rsidRPr="00A678E2">
        <w:t xml:space="preserve">viability. </w:t>
      </w:r>
      <w:r w:rsidR="009745A2" w:rsidRPr="00A678E2">
        <w:t xml:space="preserve">Regarding macrophage phenotyping, </w:t>
      </w:r>
      <w:r w:rsidR="0087622B" w:rsidRPr="00A678E2">
        <w:t xml:space="preserve">collecting </w:t>
      </w:r>
      <w:r w:rsidR="000F53D3" w:rsidRPr="00A678E2">
        <w:t>as many</w:t>
      </w:r>
      <w:r w:rsidR="00996FF4" w:rsidRPr="00A678E2">
        <w:t xml:space="preserve"> macrophages </w:t>
      </w:r>
      <w:r w:rsidR="000F53D3" w:rsidRPr="00A678E2">
        <w:t>as possible</w:t>
      </w:r>
      <w:r w:rsidR="00996FF4" w:rsidRPr="00A678E2">
        <w:t xml:space="preserve"> </w:t>
      </w:r>
      <w:r w:rsidR="003B1040" w:rsidRPr="00A678E2">
        <w:t xml:space="preserve">from </w:t>
      </w:r>
      <w:r w:rsidR="00255944" w:rsidRPr="00A678E2">
        <w:t>the plate</w:t>
      </w:r>
      <w:r w:rsidR="003C65DE" w:rsidRPr="00A678E2">
        <w:t xml:space="preserve"> </w:t>
      </w:r>
      <w:r w:rsidR="00C5533C" w:rsidRPr="00A678E2">
        <w:t>is important to</w:t>
      </w:r>
      <w:r w:rsidR="00160D6C" w:rsidRPr="00A678E2">
        <w:t xml:space="preserve"> </w:t>
      </w:r>
      <w:r w:rsidR="008027D5" w:rsidRPr="00A678E2">
        <w:t xml:space="preserve">have a </w:t>
      </w:r>
      <w:r w:rsidR="000F53D3" w:rsidRPr="00A678E2">
        <w:t>more accurate</w:t>
      </w:r>
      <w:r w:rsidR="008027D5" w:rsidRPr="00A678E2">
        <w:t xml:space="preserve"> picture of th</w:t>
      </w:r>
      <w:r w:rsidR="00B7056A" w:rsidRPr="00A678E2">
        <w:t>e</w:t>
      </w:r>
      <w:r w:rsidR="008027D5" w:rsidRPr="00A678E2">
        <w:t xml:space="preserve"> macrophage </w:t>
      </w:r>
      <w:r w:rsidR="00B7056A" w:rsidRPr="00A678E2">
        <w:t>phenotype</w:t>
      </w:r>
      <w:r w:rsidR="000F53D3" w:rsidRPr="00A678E2">
        <w:t>,</w:t>
      </w:r>
      <w:r w:rsidR="00B7056A" w:rsidRPr="00A678E2">
        <w:t xml:space="preserve"> </w:t>
      </w:r>
      <w:r w:rsidR="00C5533C" w:rsidRPr="00A678E2">
        <w:t xml:space="preserve">given </w:t>
      </w:r>
      <w:r w:rsidR="000F53D3" w:rsidRPr="00A678E2">
        <w:t xml:space="preserve">that </w:t>
      </w:r>
      <w:r w:rsidR="00ED5682" w:rsidRPr="00A678E2">
        <w:t xml:space="preserve">not </w:t>
      </w:r>
      <w:r w:rsidR="000F53D3" w:rsidRPr="00A678E2">
        <w:t>all</w:t>
      </w:r>
      <w:r w:rsidR="00556C91" w:rsidRPr="00A678E2">
        <w:t xml:space="preserve"> the </w:t>
      </w:r>
      <w:r w:rsidR="00B7056A" w:rsidRPr="00A678E2">
        <w:t>cells are</w:t>
      </w:r>
      <w:r w:rsidR="00ED5682" w:rsidRPr="00A678E2">
        <w:t xml:space="preserve"> </w:t>
      </w:r>
      <w:r w:rsidR="00B7056A" w:rsidRPr="00A678E2">
        <w:t xml:space="preserve">being differentiated </w:t>
      </w:r>
      <w:r w:rsidR="00556C91" w:rsidRPr="00A678E2">
        <w:t xml:space="preserve">into </w:t>
      </w:r>
      <w:r w:rsidR="009B5066" w:rsidRPr="00A678E2">
        <w:t xml:space="preserve">the exact same state. </w:t>
      </w:r>
      <w:r w:rsidR="00337D83" w:rsidRPr="00A678E2">
        <w:t>Because macrophages express high levels of Fc receptors, incubating</w:t>
      </w:r>
      <w:r w:rsidR="004D207B" w:rsidRPr="00A678E2">
        <w:t xml:space="preserve"> macrophages with</w:t>
      </w:r>
      <w:r w:rsidR="00644262" w:rsidRPr="00A678E2">
        <w:t xml:space="preserve"> Fc receptor block</w:t>
      </w:r>
      <w:r w:rsidR="004D207B" w:rsidRPr="00A678E2">
        <w:t xml:space="preserve">ing buffer before staining for </w:t>
      </w:r>
      <w:r w:rsidR="00C200C6" w:rsidRPr="00A678E2">
        <w:t>biomarkers</w:t>
      </w:r>
      <w:r w:rsidR="004D207B" w:rsidRPr="00A678E2">
        <w:t xml:space="preserve"> can avoid non-specific staining and false positive results </w:t>
      </w:r>
      <w:r w:rsidR="00337D83" w:rsidRPr="00A678E2">
        <w:t>on</w:t>
      </w:r>
      <w:r w:rsidR="00C200C6" w:rsidRPr="00A678E2">
        <w:t xml:space="preserve"> flow cytometry</w:t>
      </w:r>
      <w:r w:rsidR="004D207B" w:rsidRPr="00A678E2">
        <w:t xml:space="preserve">. </w:t>
      </w:r>
    </w:p>
    <w:p w14:paraId="21CD32C6" w14:textId="77777777" w:rsidR="00E02848" w:rsidRPr="00A678E2" w:rsidRDefault="00E02848" w:rsidP="00A678E2"/>
    <w:p w14:paraId="69DD0697" w14:textId="30695FED" w:rsidR="00E02848" w:rsidRPr="00A678E2" w:rsidRDefault="0051092F" w:rsidP="00A678E2">
      <w:r w:rsidRPr="00A678E2">
        <w:t>This</w:t>
      </w:r>
      <w:r w:rsidR="00E02848" w:rsidRPr="00A678E2">
        <w:t xml:space="preserve"> protocol has been tested </w:t>
      </w:r>
      <w:r w:rsidR="009F7B17" w:rsidRPr="00A678E2">
        <w:t>multiple</w:t>
      </w:r>
      <w:r w:rsidR="00E54AC0" w:rsidRPr="00A678E2">
        <w:t xml:space="preserve"> times in mantle cell lymphoma model</w:t>
      </w:r>
      <w:r w:rsidR="00AC2DD4" w:rsidRPr="00A678E2">
        <w:t>s</w:t>
      </w:r>
      <w:r w:rsidR="00E54AC0" w:rsidRPr="00A678E2">
        <w:t xml:space="preserve">. If other tumor models are of interest, users should </w:t>
      </w:r>
      <w:r w:rsidR="0053537F" w:rsidRPr="00A678E2">
        <w:t xml:space="preserve">first confirm if the tumor cell line of interest </w:t>
      </w:r>
      <w:r w:rsidR="00150014" w:rsidRPr="00A678E2">
        <w:t>can polarize</w:t>
      </w:r>
      <w:r w:rsidR="005462C6" w:rsidRPr="00A678E2">
        <w:t xml:space="preserve"> macrophages to immunosuppressive phenotypes</w:t>
      </w:r>
      <w:r w:rsidR="00E055A2" w:rsidRPr="00A678E2">
        <w:t xml:space="preserve"> </w:t>
      </w:r>
      <w:r w:rsidR="005870D1" w:rsidRPr="00A678E2">
        <w:t xml:space="preserve">before performing functional assays. </w:t>
      </w:r>
      <w:r w:rsidR="00081CE8" w:rsidRPr="00A678E2">
        <w:t xml:space="preserve">Additionally, </w:t>
      </w:r>
      <w:r w:rsidR="00150014" w:rsidRPr="00A678E2">
        <w:t xml:space="preserve">the </w:t>
      </w:r>
      <w:r w:rsidR="003722A1" w:rsidRPr="00A678E2">
        <w:t>number of cells seeded in cocultures or engrafted in NSG mice can be scaled up accordingly.</w:t>
      </w:r>
      <w:r w:rsidR="00081CE8" w:rsidRPr="00A678E2">
        <w:t xml:space="preserve"> </w:t>
      </w:r>
      <w:r w:rsidR="00E60C1C" w:rsidRPr="00A678E2">
        <w:t xml:space="preserve">The limitation of this protocol is that </w:t>
      </w:r>
      <w:r w:rsidR="009F035B" w:rsidRPr="00A678E2">
        <w:t xml:space="preserve">our </w:t>
      </w:r>
      <w:r w:rsidR="009F035B" w:rsidRPr="00A678E2">
        <w:rPr>
          <w:i/>
          <w:iCs/>
        </w:rPr>
        <w:t>in vivo</w:t>
      </w:r>
      <w:r w:rsidR="009F035B" w:rsidRPr="00A678E2">
        <w:t xml:space="preserve"> study relies on immunodeficient mice</w:t>
      </w:r>
      <w:r w:rsidR="00B968C9" w:rsidRPr="00A678E2">
        <w:t xml:space="preserve">, which </w:t>
      </w:r>
      <w:r w:rsidR="009D5EDE" w:rsidRPr="00A678E2">
        <w:t xml:space="preserve">do not reflect the dynamics between additional immune </w:t>
      </w:r>
      <w:r w:rsidR="00A678E2" w:rsidRPr="00A678E2">
        <w:t>cells but</w:t>
      </w:r>
      <w:r w:rsidR="00B968C9" w:rsidRPr="00A678E2">
        <w:t xml:space="preserve"> </w:t>
      </w:r>
      <w:r w:rsidR="00150014" w:rsidRPr="00A678E2">
        <w:t>is still well-suited</w:t>
      </w:r>
      <w:r w:rsidR="00B968C9" w:rsidRPr="00A678E2">
        <w:t xml:space="preserve"> for proof-of-concept studies. </w:t>
      </w:r>
      <w:r w:rsidR="00150014" w:rsidRPr="00A678E2">
        <w:t>This</w:t>
      </w:r>
      <w:r w:rsidR="0044090F" w:rsidRPr="00A678E2">
        <w:t xml:space="preserve"> protocol allows </w:t>
      </w:r>
      <w:r w:rsidR="00150014" w:rsidRPr="00A678E2">
        <w:t>for</w:t>
      </w:r>
      <w:r w:rsidR="0044090F" w:rsidRPr="00A678E2">
        <w:t xml:space="preserve"> </w:t>
      </w:r>
      <w:r w:rsidR="00150014" w:rsidRPr="00A678E2">
        <w:t>the study</w:t>
      </w:r>
      <w:r w:rsidR="0044090F" w:rsidRPr="00A678E2">
        <w:t xml:space="preserve"> of human CART cells and human </w:t>
      </w:r>
      <w:r w:rsidR="0044090F" w:rsidRPr="00A678E2">
        <w:lastRenderedPageBreak/>
        <w:t>macrophages</w:t>
      </w:r>
      <w:r w:rsidR="009D5EDE" w:rsidRPr="00A678E2">
        <w:t>,</w:t>
      </w:r>
      <w:r w:rsidR="00564930" w:rsidRPr="00A678E2">
        <w:t xml:space="preserve"> which is of translational relevance.</w:t>
      </w:r>
      <w:r w:rsidR="009213C9" w:rsidRPr="00A678E2">
        <w:t xml:space="preserve"> </w:t>
      </w:r>
    </w:p>
    <w:p w14:paraId="365D21AA" w14:textId="77777777" w:rsidR="00A2396B" w:rsidRPr="00A678E2" w:rsidRDefault="00A2396B" w:rsidP="00A678E2"/>
    <w:p w14:paraId="53AF5AC8" w14:textId="420A5586" w:rsidR="00A2396B" w:rsidRPr="00A678E2" w:rsidRDefault="00CD6C51" w:rsidP="00A678E2">
      <w:r w:rsidRPr="00A678E2">
        <w:t xml:space="preserve">Overall, </w:t>
      </w:r>
      <w:r w:rsidR="00646258" w:rsidRPr="00A678E2">
        <w:t xml:space="preserve">this established model can be used to evaluate </w:t>
      </w:r>
      <w:r w:rsidR="00150014" w:rsidRPr="00A678E2">
        <w:t xml:space="preserve">the </w:t>
      </w:r>
      <w:r w:rsidR="00646258" w:rsidRPr="00A678E2">
        <w:t xml:space="preserve">efficacy of different </w:t>
      </w:r>
      <w:r w:rsidR="00150014" w:rsidRPr="00A678E2">
        <w:t xml:space="preserve">cancer immunotherapies or </w:t>
      </w:r>
      <w:r w:rsidR="00646258" w:rsidRPr="00A678E2">
        <w:t xml:space="preserve">therapies targeting macrophages, </w:t>
      </w:r>
      <w:r w:rsidR="00372A40" w:rsidRPr="00A678E2">
        <w:t>such as</w:t>
      </w:r>
      <w:r w:rsidR="00646258" w:rsidRPr="00A678E2">
        <w:t xml:space="preserve"> </w:t>
      </w:r>
      <w:r w:rsidR="009D5EDE" w:rsidRPr="00A678E2">
        <w:t>small-molecule</w:t>
      </w:r>
      <w:r w:rsidR="00E3764F" w:rsidRPr="00A678E2">
        <w:t xml:space="preserve"> drug screening, cell-based therapies, and other </w:t>
      </w:r>
      <w:r w:rsidR="00372A40" w:rsidRPr="00A678E2">
        <w:t xml:space="preserve">therapeutic platforms. </w:t>
      </w:r>
    </w:p>
    <w:p w14:paraId="0BEB38EC" w14:textId="152F7D69" w:rsidR="006E4797" w:rsidRPr="00A678E2" w:rsidRDefault="006E4797" w:rsidP="00A678E2"/>
    <w:p w14:paraId="59F37CC4" w14:textId="79C37CFF" w:rsidR="006E4797" w:rsidRPr="00A678E2" w:rsidRDefault="00551D82" w:rsidP="00A678E2">
      <w:pPr>
        <w:pBdr>
          <w:top w:val="nil"/>
          <w:left w:val="nil"/>
          <w:bottom w:val="nil"/>
          <w:right w:val="nil"/>
          <w:between w:val="nil"/>
        </w:pBdr>
      </w:pPr>
      <w:r w:rsidRPr="00A678E2">
        <w:rPr>
          <w:b/>
        </w:rPr>
        <w:t xml:space="preserve">ACKNOWLEDGMENTS: </w:t>
      </w:r>
    </w:p>
    <w:p w14:paraId="6D064C88" w14:textId="094BB11C" w:rsidR="006E4797" w:rsidRPr="00A678E2" w:rsidRDefault="00E90CA1" w:rsidP="00A678E2">
      <w:r w:rsidRPr="00A678E2">
        <w:t xml:space="preserve">This study was partly funded through </w:t>
      </w:r>
      <w:r w:rsidR="009D5EDE" w:rsidRPr="00A678E2">
        <w:t xml:space="preserve">the Mayo Clinic Comprehensive Cancer Center (SSK), the Mayo Clinic Center for Individualized Medicine (SSK), the Mayo Clinic Center for Regenerative Biotherapeutics (SSK), the National Institutes of Health grant R37CA266344-01 (SSK), and the </w:t>
      </w:r>
      <w:r w:rsidRPr="00A678E2">
        <w:t>Department of Defense grant CA201127 (SSK</w:t>
      </w:r>
      <w:r w:rsidR="00795EA4" w:rsidRPr="00A678E2">
        <w:t>)</w:t>
      </w:r>
      <w:r w:rsidR="0097219A" w:rsidRPr="00A678E2">
        <w:t>.</w:t>
      </w:r>
    </w:p>
    <w:p w14:paraId="25B2FBBD" w14:textId="77777777" w:rsidR="006E4797" w:rsidRPr="00A678E2" w:rsidRDefault="006E4797" w:rsidP="00A678E2">
      <w:pPr>
        <w:rPr>
          <w:b/>
        </w:rPr>
      </w:pPr>
    </w:p>
    <w:p w14:paraId="5E703EBA" w14:textId="36E0CD8D" w:rsidR="006E4797" w:rsidRPr="00A678E2" w:rsidRDefault="00551D82" w:rsidP="00A678E2">
      <w:pPr>
        <w:pBdr>
          <w:top w:val="nil"/>
          <w:left w:val="nil"/>
          <w:bottom w:val="nil"/>
          <w:right w:val="nil"/>
          <w:between w:val="nil"/>
        </w:pBdr>
      </w:pPr>
      <w:r w:rsidRPr="00A678E2">
        <w:rPr>
          <w:b/>
        </w:rPr>
        <w:t xml:space="preserve">DISCLOSURES: </w:t>
      </w:r>
    </w:p>
    <w:p w14:paraId="4A7B0E5C" w14:textId="0E72247C" w:rsidR="006E4797" w:rsidRPr="00A678E2" w:rsidRDefault="00C321C1" w:rsidP="00A678E2">
      <w:pPr>
        <w:shd w:val="clear" w:color="auto" w:fill="FFFFFF"/>
      </w:pPr>
      <w:r w:rsidRPr="00A678E2">
        <w:t>SSK is an inventor on patents in the field of CAR immunotherapy that are licensed to Novartis</w:t>
      </w:r>
      <w:r w:rsidR="00BB3642" w:rsidRPr="00A678E2">
        <w:t xml:space="preserve"> </w:t>
      </w:r>
      <w:r w:rsidRPr="00A678E2">
        <w:t>(through an agreement between Mayo Clinic, University of Pennsylvania, and Novartis)</w:t>
      </w:r>
      <w:r w:rsidR="00E77909" w:rsidRPr="00A678E2">
        <w:t xml:space="preserve">, </w:t>
      </w:r>
      <w:proofErr w:type="spellStart"/>
      <w:r w:rsidRPr="00A678E2">
        <w:t>MustangBio</w:t>
      </w:r>
      <w:proofErr w:type="spellEnd"/>
      <w:r w:rsidRPr="00A678E2">
        <w:t xml:space="preserve"> (through Mayo Clinic)</w:t>
      </w:r>
      <w:r w:rsidR="00E77909" w:rsidRPr="00A678E2">
        <w:t xml:space="preserve">, </w:t>
      </w:r>
      <w:r w:rsidR="009D5EDE" w:rsidRPr="00A678E2">
        <w:t xml:space="preserve">and </w:t>
      </w:r>
      <w:r w:rsidR="00E77909" w:rsidRPr="00A678E2">
        <w:t>Sendero (through Mayo Clinic).</w:t>
      </w:r>
      <w:r w:rsidR="009213C9" w:rsidRPr="00A678E2">
        <w:t xml:space="preserve"> </w:t>
      </w:r>
      <w:r w:rsidRPr="00A678E2">
        <w:t xml:space="preserve">RLS and SSK are inventors on patents in the field of CAR immunotherapy that are licensed to </w:t>
      </w:r>
      <w:proofErr w:type="spellStart"/>
      <w:r w:rsidRPr="00A678E2">
        <w:t>Humanigen</w:t>
      </w:r>
      <w:proofErr w:type="spellEnd"/>
      <w:r w:rsidRPr="00A678E2">
        <w:t xml:space="preserve"> (through Mayo Clinic). </w:t>
      </w:r>
      <w:r w:rsidR="007B1D79" w:rsidRPr="00A678E2">
        <w:t xml:space="preserve">KY, RLS, TH, </w:t>
      </w:r>
      <w:r w:rsidR="00EA184C" w:rsidRPr="00A678E2">
        <w:t>BK, ES</w:t>
      </w:r>
      <w:r w:rsidR="009D5EDE" w:rsidRPr="00A678E2">
        <w:t>,</w:t>
      </w:r>
      <w:r w:rsidR="00EA184C" w:rsidRPr="00A678E2">
        <w:t xml:space="preserve"> and </w:t>
      </w:r>
      <w:r w:rsidRPr="00A678E2">
        <w:t xml:space="preserve">SSK </w:t>
      </w:r>
      <w:r w:rsidR="00EA184C" w:rsidRPr="00A678E2">
        <w:t xml:space="preserve">are </w:t>
      </w:r>
      <w:r w:rsidRPr="00A678E2">
        <w:t xml:space="preserve">inventors on patents in the field of CAR immunotherapy that are licensed to </w:t>
      </w:r>
      <w:r w:rsidR="00EA184C" w:rsidRPr="00A678E2">
        <w:t xml:space="preserve">Immix. </w:t>
      </w:r>
      <w:r w:rsidRPr="00A678E2">
        <w:t xml:space="preserve">SSK receives research funding from Kite, Gilead, Juno, BMS, Novartis, </w:t>
      </w:r>
      <w:proofErr w:type="spellStart"/>
      <w:r w:rsidRPr="00A678E2">
        <w:t>Humanigen</w:t>
      </w:r>
      <w:proofErr w:type="spellEnd"/>
      <w:r w:rsidRPr="00A678E2">
        <w:t xml:space="preserve">, </w:t>
      </w:r>
      <w:proofErr w:type="spellStart"/>
      <w:r w:rsidRPr="00A678E2">
        <w:t>MorphoSys</w:t>
      </w:r>
      <w:proofErr w:type="spellEnd"/>
      <w:r w:rsidRPr="00A678E2">
        <w:t xml:space="preserve">, </w:t>
      </w:r>
      <w:proofErr w:type="spellStart"/>
      <w:r w:rsidRPr="00A678E2">
        <w:t>Tolero</w:t>
      </w:r>
      <w:proofErr w:type="spellEnd"/>
      <w:r w:rsidRPr="00A678E2">
        <w:t>, Sunesis/</w:t>
      </w:r>
      <w:proofErr w:type="spellStart"/>
      <w:r w:rsidRPr="00A678E2">
        <w:t>Viracta</w:t>
      </w:r>
      <w:proofErr w:type="spellEnd"/>
      <w:r w:rsidRPr="00A678E2">
        <w:t xml:space="preserve">, </w:t>
      </w:r>
      <w:proofErr w:type="spellStart"/>
      <w:r w:rsidRPr="00A678E2">
        <w:t>LifEngine</w:t>
      </w:r>
      <w:proofErr w:type="spellEnd"/>
      <w:r w:rsidRPr="00A678E2">
        <w:t xml:space="preserve"> Animal Health Laboratories </w:t>
      </w:r>
      <w:r w:rsidR="00A678E2">
        <w:t>Inc.</w:t>
      </w:r>
      <w:r w:rsidRPr="00A678E2">
        <w:t xml:space="preserve">, Incyte, and </w:t>
      </w:r>
      <w:proofErr w:type="spellStart"/>
      <w:r w:rsidRPr="00A678E2">
        <w:t>Lentigen</w:t>
      </w:r>
      <w:proofErr w:type="spellEnd"/>
      <w:r w:rsidRPr="00A678E2">
        <w:t xml:space="preserve">. SSK has participated in advisory meetings with Kite/Gilead, </w:t>
      </w:r>
      <w:proofErr w:type="spellStart"/>
      <w:r w:rsidRPr="00A678E2">
        <w:t>Humanigen</w:t>
      </w:r>
      <w:proofErr w:type="spellEnd"/>
      <w:r w:rsidRPr="00A678E2">
        <w:t xml:space="preserve">, Juno/BMS, Capstan Bio, and Novartis. SSK has served on the data safety and monitoring board with </w:t>
      </w:r>
      <w:proofErr w:type="spellStart"/>
      <w:r w:rsidRPr="00A678E2">
        <w:t>Humanigen</w:t>
      </w:r>
      <w:proofErr w:type="spellEnd"/>
      <w:r w:rsidRPr="00A678E2">
        <w:t xml:space="preserve"> and Carisma. SSK has </w:t>
      </w:r>
      <w:r w:rsidR="00A678E2">
        <w:t xml:space="preserve">served as </w:t>
      </w:r>
      <w:r w:rsidRPr="00A678E2">
        <w:t xml:space="preserve">a consultant for Torque, </w:t>
      </w:r>
      <w:proofErr w:type="spellStart"/>
      <w:r w:rsidRPr="00A678E2">
        <w:t>Calibr</w:t>
      </w:r>
      <w:proofErr w:type="spellEnd"/>
      <w:r w:rsidRPr="00A678E2">
        <w:t xml:space="preserve">, Novartis, Capstan Bio, Carisma, and </w:t>
      </w:r>
      <w:proofErr w:type="spellStart"/>
      <w:r w:rsidRPr="00A678E2">
        <w:t>Humanigen</w:t>
      </w:r>
      <w:proofErr w:type="spellEnd"/>
      <w:r w:rsidRPr="00A678E2">
        <w:t>.</w:t>
      </w:r>
      <w:r w:rsidR="009213C9" w:rsidRPr="00A678E2">
        <w:t xml:space="preserve"> </w:t>
      </w:r>
    </w:p>
    <w:p w14:paraId="38A63922" w14:textId="77777777" w:rsidR="0097219A" w:rsidRPr="00A678E2" w:rsidRDefault="0097219A" w:rsidP="00A678E2">
      <w:pPr>
        <w:shd w:val="clear" w:color="auto" w:fill="FFFFFF"/>
      </w:pPr>
    </w:p>
    <w:p w14:paraId="6DE2B73C" w14:textId="50BC23E6" w:rsidR="006E4797" w:rsidRPr="00A678E2" w:rsidRDefault="00551D82" w:rsidP="00A678E2">
      <w:pPr>
        <w:rPr>
          <w:b/>
        </w:rPr>
      </w:pPr>
      <w:r w:rsidRPr="00A678E2">
        <w:rPr>
          <w:b/>
        </w:rPr>
        <w:t>REFERENCES:</w:t>
      </w:r>
      <w:r w:rsidRPr="00A678E2">
        <w:t xml:space="preserve"> </w:t>
      </w:r>
    </w:p>
    <w:p w14:paraId="7A0EB924" w14:textId="5E602BB3" w:rsidR="0060278F" w:rsidRPr="00A678E2" w:rsidRDefault="002E2BB0" w:rsidP="00A678E2">
      <w:pPr>
        <w:pStyle w:val="Bibliography"/>
        <w:spacing w:line="240" w:lineRule="auto"/>
      </w:pPr>
      <w:r w:rsidRPr="00A678E2">
        <w:fldChar w:fldCharType="begin"/>
      </w:r>
      <w:r w:rsidR="001F46BC" w:rsidRPr="00A678E2">
        <w:instrText xml:space="preserve"> ADDIN ZOTERO_BIBL {"uncited":[],"omitted":[],"custom":[]} CSL_BIBLIOGRAPHY </w:instrText>
      </w:r>
      <w:r w:rsidRPr="00A678E2">
        <w:fldChar w:fldCharType="separate"/>
      </w:r>
      <w:r w:rsidR="0060278F" w:rsidRPr="00A678E2">
        <w:t>1.</w:t>
      </w:r>
      <w:r w:rsidR="0060278F" w:rsidRPr="00A678E2">
        <w:tab/>
        <w:t>Yun, K., Siegler, E.</w:t>
      </w:r>
      <w:r w:rsidR="00EB7D62">
        <w:t xml:space="preserve"> </w:t>
      </w:r>
      <w:r w:rsidR="0060278F" w:rsidRPr="00A678E2">
        <w:t>L., Kenderian, S.</w:t>
      </w:r>
      <w:r w:rsidR="00EB7D62">
        <w:t xml:space="preserve"> </w:t>
      </w:r>
      <w:r w:rsidR="0060278F" w:rsidRPr="00A678E2">
        <w:t xml:space="preserve">S. Who wins the combat, CAR or TCR? </w:t>
      </w:r>
      <w:r w:rsidR="0060278F" w:rsidRPr="00A678E2">
        <w:rPr>
          <w:i/>
          <w:iCs/>
        </w:rPr>
        <w:t>Leukemia</w:t>
      </w:r>
      <w:r w:rsidR="0060278F" w:rsidRPr="00A678E2">
        <w:t xml:space="preserve">. </w:t>
      </w:r>
      <w:r w:rsidR="0060278F" w:rsidRPr="00A678E2">
        <w:rPr>
          <w:b/>
          <w:bCs/>
        </w:rPr>
        <w:t>37</w:t>
      </w:r>
      <w:r w:rsidR="0060278F" w:rsidRPr="00A678E2">
        <w:t xml:space="preserve"> (10), 1953–1962 (2023).</w:t>
      </w:r>
    </w:p>
    <w:p w14:paraId="21E19D94" w14:textId="0810DDAC" w:rsidR="0060278F" w:rsidRPr="00A678E2" w:rsidRDefault="0060278F" w:rsidP="00A678E2">
      <w:pPr>
        <w:pStyle w:val="Bibliography"/>
        <w:spacing w:line="240" w:lineRule="auto"/>
      </w:pPr>
      <w:r w:rsidRPr="00A678E2">
        <w:t>2.</w:t>
      </w:r>
      <w:r w:rsidRPr="00A678E2">
        <w:tab/>
        <w:t>Neelapu, S.</w:t>
      </w:r>
      <w:r w:rsidR="00EB7D62">
        <w:t xml:space="preserve"> </w:t>
      </w:r>
      <w:r w:rsidRPr="00A678E2">
        <w:t xml:space="preserve">S. </w:t>
      </w:r>
      <w:r w:rsidRPr="00EB7D62">
        <w:t>et al.</w:t>
      </w:r>
      <w:r w:rsidRPr="00A678E2">
        <w:t xml:space="preserve"> Axicabtagene Ciloleucel CAR T-Cell Therapy in Refractory Large B-Cell Lymphoma. </w:t>
      </w:r>
      <w:r w:rsidRPr="00A678E2">
        <w:rPr>
          <w:i/>
          <w:iCs/>
        </w:rPr>
        <w:t>New England J Med</w:t>
      </w:r>
      <w:r w:rsidRPr="00A678E2">
        <w:t xml:space="preserve">. </w:t>
      </w:r>
      <w:r w:rsidRPr="00A678E2">
        <w:rPr>
          <w:b/>
          <w:bCs/>
        </w:rPr>
        <w:t>377</w:t>
      </w:r>
      <w:r w:rsidRPr="00A678E2">
        <w:t xml:space="preserve"> (26), 2531–2544 (2017).</w:t>
      </w:r>
    </w:p>
    <w:p w14:paraId="67670836" w14:textId="50942E34" w:rsidR="0060278F" w:rsidRPr="00A678E2" w:rsidRDefault="0060278F" w:rsidP="00A678E2">
      <w:pPr>
        <w:pStyle w:val="Bibliography"/>
        <w:spacing w:line="240" w:lineRule="auto"/>
      </w:pPr>
      <w:r w:rsidRPr="00A678E2">
        <w:t>3.</w:t>
      </w:r>
      <w:r w:rsidRPr="00A678E2">
        <w:tab/>
        <w:t>Shah, N.</w:t>
      </w:r>
      <w:r w:rsidR="00EB7D62">
        <w:t xml:space="preserve"> </w:t>
      </w:r>
      <w:r w:rsidRPr="00A678E2">
        <w:t>N., Fry, T.</w:t>
      </w:r>
      <w:r w:rsidR="00EB7D62">
        <w:t xml:space="preserve"> </w:t>
      </w:r>
      <w:r w:rsidRPr="00A678E2">
        <w:t xml:space="preserve">J. Mechanisms of resistance to CAR T cell therapy. </w:t>
      </w:r>
      <w:r w:rsidRPr="00A678E2">
        <w:rPr>
          <w:i/>
          <w:iCs/>
        </w:rPr>
        <w:t>Nat Rev Clin Onco</w:t>
      </w:r>
      <w:r w:rsidR="00EB7D62">
        <w:rPr>
          <w:i/>
          <w:iCs/>
        </w:rPr>
        <w:t>l</w:t>
      </w:r>
      <w:r w:rsidRPr="00A678E2">
        <w:t xml:space="preserve">. </w:t>
      </w:r>
      <w:r w:rsidRPr="00A678E2">
        <w:rPr>
          <w:b/>
          <w:bCs/>
        </w:rPr>
        <w:t>16</w:t>
      </w:r>
      <w:r w:rsidRPr="00A678E2">
        <w:t xml:space="preserve"> (6), 372–385 (2019).</w:t>
      </w:r>
    </w:p>
    <w:p w14:paraId="76B2EA76" w14:textId="33B21F7C" w:rsidR="0060278F" w:rsidRPr="00A678E2" w:rsidRDefault="0060278F" w:rsidP="00A678E2">
      <w:pPr>
        <w:pStyle w:val="Bibliography"/>
        <w:spacing w:line="240" w:lineRule="auto"/>
      </w:pPr>
      <w:r w:rsidRPr="00A678E2">
        <w:t>4.</w:t>
      </w:r>
      <w:r w:rsidRPr="00A678E2">
        <w:tab/>
        <w:t>Kiss, M., Caro, A.</w:t>
      </w:r>
      <w:r w:rsidR="00EB7D62">
        <w:t xml:space="preserve"> </w:t>
      </w:r>
      <w:r w:rsidRPr="00A678E2">
        <w:t xml:space="preserve">A., Raes, G., Laoui, D. Systemic Reprogramming of Monocytes in Cancer. </w:t>
      </w:r>
      <w:r w:rsidRPr="00A678E2">
        <w:rPr>
          <w:i/>
          <w:iCs/>
        </w:rPr>
        <w:t>Fronti Oncol</w:t>
      </w:r>
      <w:r w:rsidRPr="00A678E2">
        <w:t xml:space="preserve">. </w:t>
      </w:r>
      <w:r w:rsidRPr="00A678E2">
        <w:rPr>
          <w:b/>
          <w:bCs/>
        </w:rPr>
        <w:t>10</w:t>
      </w:r>
      <w:r w:rsidRPr="00A678E2">
        <w:t>, 10.3389/fonc.2020.01399 (2020).</w:t>
      </w:r>
    </w:p>
    <w:p w14:paraId="48D9B1D2" w14:textId="5CB90AA2" w:rsidR="0060278F" w:rsidRPr="00A678E2" w:rsidRDefault="0060278F" w:rsidP="00A678E2">
      <w:pPr>
        <w:pStyle w:val="Bibliography"/>
        <w:spacing w:line="240" w:lineRule="auto"/>
      </w:pPr>
      <w:r w:rsidRPr="00A678E2">
        <w:t>5.</w:t>
      </w:r>
      <w:r w:rsidRPr="00A678E2">
        <w:tab/>
        <w:t xml:space="preserve">Rodriguez-Garcia, A. </w:t>
      </w:r>
      <w:r w:rsidRPr="00EB7D62">
        <w:t>et al.</w:t>
      </w:r>
      <w:r w:rsidRPr="00A678E2">
        <w:t xml:space="preserve"> CAR-T cell-mediated depletion of immunosuppressive tumor-associated macrophages promotes endogenous antitumor immunity and augments adoptive immunotherapy. </w:t>
      </w:r>
      <w:r w:rsidRPr="00A678E2">
        <w:rPr>
          <w:i/>
          <w:iCs/>
        </w:rPr>
        <w:t>Nat Commun</w:t>
      </w:r>
      <w:r w:rsidRPr="00A678E2">
        <w:t xml:space="preserve">. </w:t>
      </w:r>
      <w:r w:rsidRPr="00A678E2">
        <w:rPr>
          <w:b/>
          <w:bCs/>
        </w:rPr>
        <w:t>12</w:t>
      </w:r>
      <w:r w:rsidRPr="00A678E2">
        <w:t xml:space="preserve"> (1), 10.1038/s41467-021-20893-2 (2021).</w:t>
      </w:r>
    </w:p>
    <w:p w14:paraId="62878FFE" w14:textId="0013F041" w:rsidR="0060278F" w:rsidRPr="00A678E2" w:rsidRDefault="0060278F" w:rsidP="00A678E2">
      <w:pPr>
        <w:pStyle w:val="Bibliography"/>
        <w:spacing w:line="240" w:lineRule="auto"/>
      </w:pPr>
      <w:r w:rsidRPr="00A678E2">
        <w:t>6.</w:t>
      </w:r>
      <w:r w:rsidRPr="00A678E2">
        <w:tab/>
        <w:t>Kankeu Fonkoua, L.</w:t>
      </w:r>
      <w:r w:rsidR="00EB7D62">
        <w:t xml:space="preserve"> </w:t>
      </w:r>
      <w:r w:rsidRPr="00A678E2">
        <w:t>A., Sirpilla, O., Sakemura, R., Siegler, E.</w:t>
      </w:r>
      <w:r w:rsidR="00EB7D62">
        <w:t xml:space="preserve"> </w:t>
      </w:r>
      <w:r w:rsidRPr="00A678E2">
        <w:t>L., Kenderian, S.</w:t>
      </w:r>
      <w:r w:rsidR="00EB7D62">
        <w:t xml:space="preserve"> </w:t>
      </w:r>
      <w:r w:rsidRPr="00A678E2">
        <w:t xml:space="preserve">S. CAR T cell therapy and the tumor microenvironment: Current challenges and opportunities. </w:t>
      </w:r>
      <w:r w:rsidRPr="00A678E2">
        <w:rPr>
          <w:i/>
          <w:iCs/>
        </w:rPr>
        <w:t>Mol The</w:t>
      </w:r>
      <w:r w:rsidR="00EB7D62">
        <w:rPr>
          <w:i/>
          <w:iCs/>
        </w:rPr>
        <w:t>r</w:t>
      </w:r>
      <w:r w:rsidRPr="00A678E2">
        <w:rPr>
          <w:i/>
          <w:iCs/>
        </w:rPr>
        <w:t xml:space="preserve"> Oncol</w:t>
      </w:r>
      <w:r w:rsidR="00EB7D62">
        <w:rPr>
          <w:i/>
          <w:iCs/>
        </w:rPr>
        <w:t>yt</w:t>
      </w:r>
      <w:r w:rsidRPr="00A678E2">
        <w:t xml:space="preserve">. </w:t>
      </w:r>
      <w:r w:rsidRPr="00A678E2">
        <w:rPr>
          <w:b/>
          <w:bCs/>
        </w:rPr>
        <w:t>25</w:t>
      </w:r>
      <w:r w:rsidRPr="00A678E2">
        <w:t>, 69–77 (2022).</w:t>
      </w:r>
    </w:p>
    <w:p w14:paraId="05ABE0CA" w14:textId="15222EF5" w:rsidR="0060278F" w:rsidRPr="00A678E2" w:rsidRDefault="0060278F" w:rsidP="00A678E2">
      <w:pPr>
        <w:pStyle w:val="Bibliography"/>
        <w:spacing w:line="240" w:lineRule="auto"/>
      </w:pPr>
      <w:r w:rsidRPr="00A678E2">
        <w:t>7.</w:t>
      </w:r>
      <w:r w:rsidRPr="00A678E2">
        <w:tab/>
        <w:t>Stroncek, D.</w:t>
      </w:r>
      <w:r w:rsidR="00EB7D62">
        <w:t xml:space="preserve"> </w:t>
      </w:r>
      <w:r w:rsidRPr="00A678E2">
        <w:t xml:space="preserve">F. </w:t>
      </w:r>
      <w:r w:rsidRPr="00EB7D62">
        <w:t xml:space="preserve">et al. </w:t>
      </w:r>
      <w:r w:rsidRPr="00A678E2">
        <w:t xml:space="preserve">Elutriated lymphocytes for manufacturing chimeric antigen receptor T cells. </w:t>
      </w:r>
      <w:r w:rsidRPr="00A678E2">
        <w:rPr>
          <w:i/>
          <w:iCs/>
        </w:rPr>
        <w:t>J</w:t>
      </w:r>
      <w:r w:rsidR="00EB7D62">
        <w:rPr>
          <w:i/>
          <w:iCs/>
        </w:rPr>
        <w:t xml:space="preserve"> </w:t>
      </w:r>
      <w:r w:rsidRPr="00A678E2">
        <w:rPr>
          <w:i/>
          <w:iCs/>
        </w:rPr>
        <w:t>Trans Med</w:t>
      </w:r>
      <w:r w:rsidR="00EB7D62">
        <w:rPr>
          <w:i/>
          <w:iCs/>
        </w:rPr>
        <w:t>.</w:t>
      </w:r>
      <w:r w:rsidRPr="00A678E2">
        <w:t xml:space="preserve"> </w:t>
      </w:r>
      <w:r w:rsidRPr="00A678E2">
        <w:rPr>
          <w:b/>
          <w:bCs/>
        </w:rPr>
        <w:t>15</w:t>
      </w:r>
      <w:r w:rsidRPr="00A678E2">
        <w:t xml:space="preserve"> (1),10.1186/s12967-017-1160-5 (2017).</w:t>
      </w:r>
    </w:p>
    <w:p w14:paraId="2DDB4CDF" w14:textId="1340592F" w:rsidR="0060278F" w:rsidRPr="00A678E2" w:rsidRDefault="0060278F" w:rsidP="00A678E2">
      <w:pPr>
        <w:pStyle w:val="Bibliography"/>
        <w:spacing w:line="240" w:lineRule="auto"/>
      </w:pPr>
      <w:r w:rsidRPr="00A678E2">
        <w:t>8.</w:t>
      </w:r>
      <w:r w:rsidRPr="00A678E2">
        <w:tab/>
        <w:t>Stroncek, D.</w:t>
      </w:r>
      <w:r w:rsidR="00EB7D62">
        <w:t xml:space="preserve"> </w:t>
      </w:r>
      <w:r w:rsidRPr="00A678E2">
        <w:t xml:space="preserve">F. </w:t>
      </w:r>
      <w:r w:rsidRPr="00EB7D62">
        <w:t xml:space="preserve">et al. </w:t>
      </w:r>
      <w:r w:rsidRPr="00A678E2">
        <w:t xml:space="preserve">Myeloid cells in peripheral blood mononuclear cell concentrates inhibit the expansion of chimeric antigen receptor T cells. </w:t>
      </w:r>
      <w:r w:rsidRPr="00A678E2">
        <w:rPr>
          <w:i/>
          <w:iCs/>
        </w:rPr>
        <w:t>Cytotherapy</w:t>
      </w:r>
      <w:r w:rsidRPr="00A678E2">
        <w:t xml:space="preserve">. </w:t>
      </w:r>
      <w:r w:rsidRPr="00A678E2">
        <w:rPr>
          <w:b/>
          <w:bCs/>
        </w:rPr>
        <w:t>18</w:t>
      </w:r>
      <w:r w:rsidRPr="00A678E2">
        <w:t xml:space="preserve"> (7), 893–901 (2016).</w:t>
      </w:r>
    </w:p>
    <w:p w14:paraId="5120D649" w14:textId="302BCF9D" w:rsidR="0060278F" w:rsidRPr="00A678E2" w:rsidRDefault="0060278F" w:rsidP="00A678E2">
      <w:pPr>
        <w:pStyle w:val="Bibliography"/>
        <w:spacing w:line="240" w:lineRule="auto"/>
      </w:pPr>
      <w:r w:rsidRPr="00A678E2">
        <w:lastRenderedPageBreak/>
        <w:t>9.</w:t>
      </w:r>
      <w:r w:rsidRPr="00A678E2">
        <w:tab/>
        <w:t>Sterner, R.</w:t>
      </w:r>
      <w:r w:rsidR="00EB7D62">
        <w:t xml:space="preserve"> </w:t>
      </w:r>
      <w:r w:rsidRPr="00A678E2">
        <w:t>M., Cox, M.</w:t>
      </w:r>
      <w:r w:rsidR="00EB7D62">
        <w:t xml:space="preserve"> </w:t>
      </w:r>
      <w:r w:rsidRPr="00A678E2">
        <w:t>J., Sakemura, R., Kenderian, S.</w:t>
      </w:r>
      <w:r w:rsidR="00EB7D62">
        <w:t xml:space="preserve"> </w:t>
      </w:r>
      <w:r w:rsidRPr="00A678E2">
        <w:t xml:space="preserve">S. Using crispr/cas9 to knock out gm-csf in car-t cells. </w:t>
      </w:r>
      <w:r w:rsidRPr="00A678E2">
        <w:rPr>
          <w:i/>
          <w:iCs/>
        </w:rPr>
        <w:t>J</w:t>
      </w:r>
      <w:r w:rsidR="00EB7D62">
        <w:rPr>
          <w:i/>
          <w:iCs/>
        </w:rPr>
        <w:t xml:space="preserve"> </w:t>
      </w:r>
      <w:r w:rsidRPr="00A678E2">
        <w:rPr>
          <w:i/>
          <w:iCs/>
        </w:rPr>
        <w:t>Vis Exp</w:t>
      </w:r>
      <w:r w:rsidRPr="00A678E2">
        <w:t>.  (149), 59629 (2019).</w:t>
      </w:r>
    </w:p>
    <w:p w14:paraId="73C98F19" w14:textId="3B0CC3D4" w:rsidR="0060278F" w:rsidRPr="00A678E2" w:rsidRDefault="0060278F" w:rsidP="00A678E2">
      <w:pPr>
        <w:pStyle w:val="Bibliography"/>
        <w:spacing w:line="240" w:lineRule="auto"/>
      </w:pPr>
      <w:r w:rsidRPr="00A678E2">
        <w:t>10.</w:t>
      </w:r>
      <w:r w:rsidRPr="00A678E2">
        <w:tab/>
        <w:t>Ali, L.</w:t>
      </w:r>
      <w:r w:rsidR="00EB7D62">
        <w:t xml:space="preserve"> </w:t>
      </w:r>
      <w:r w:rsidRPr="00A678E2">
        <w:t xml:space="preserve">R. </w:t>
      </w:r>
      <w:r w:rsidRPr="00EB7D62">
        <w:t>et al.</w:t>
      </w:r>
      <w:r w:rsidRPr="00A678E2">
        <w:t xml:space="preserve"> PD-1 blockade and CDK4/6 inhibition augment nonoverlapping features of T cell activation in cancer. </w:t>
      </w:r>
      <w:r w:rsidRPr="00A678E2">
        <w:rPr>
          <w:i/>
          <w:iCs/>
        </w:rPr>
        <w:t>J Exp Med</w:t>
      </w:r>
      <w:r w:rsidRPr="00A678E2">
        <w:t xml:space="preserve">. </w:t>
      </w:r>
      <w:r w:rsidRPr="00A678E2">
        <w:rPr>
          <w:b/>
          <w:bCs/>
        </w:rPr>
        <w:t>220</w:t>
      </w:r>
      <w:r w:rsidRPr="00A678E2">
        <w:t xml:space="preserve"> (4), e20220729</w:t>
      </w:r>
      <w:r w:rsidR="00EB7D62">
        <w:t xml:space="preserve"> </w:t>
      </w:r>
      <w:r w:rsidRPr="00A678E2">
        <w:t>(2023).</w:t>
      </w:r>
    </w:p>
    <w:p w14:paraId="1683B775" w14:textId="75B4FDE8" w:rsidR="0060278F" w:rsidRPr="00A678E2" w:rsidRDefault="0060278F" w:rsidP="00A678E2">
      <w:pPr>
        <w:pStyle w:val="Bibliography"/>
        <w:spacing w:line="240" w:lineRule="auto"/>
      </w:pPr>
      <w:r w:rsidRPr="00A678E2">
        <w:t>11.</w:t>
      </w:r>
      <w:r w:rsidRPr="00A678E2">
        <w:tab/>
        <w:t xml:space="preserve">Wang, T. </w:t>
      </w:r>
      <w:r w:rsidRPr="00EB7D62">
        <w:t xml:space="preserve">et al. </w:t>
      </w:r>
      <w:r w:rsidRPr="00A678E2">
        <w:t xml:space="preserve">Proteomic and Metabolomic Characterization of SARS-CoV-2-Infected Cynomolgus Macaque at Early Stage. </w:t>
      </w:r>
      <w:r w:rsidRPr="00A678E2">
        <w:rPr>
          <w:i/>
          <w:iCs/>
        </w:rPr>
        <w:t>Front</w:t>
      </w:r>
      <w:r w:rsidR="00EB7D62">
        <w:rPr>
          <w:i/>
          <w:iCs/>
        </w:rPr>
        <w:t xml:space="preserve"> </w:t>
      </w:r>
      <w:r w:rsidRPr="00A678E2">
        <w:rPr>
          <w:i/>
          <w:iCs/>
        </w:rPr>
        <w:t>Immuno</w:t>
      </w:r>
      <w:r w:rsidR="00EB7D62">
        <w:rPr>
          <w:i/>
          <w:iCs/>
        </w:rPr>
        <w:t>l</w:t>
      </w:r>
      <w:r w:rsidRPr="00A678E2">
        <w:t xml:space="preserve">. </w:t>
      </w:r>
      <w:r w:rsidRPr="00A678E2">
        <w:rPr>
          <w:b/>
          <w:bCs/>
        </w:rPr>
        <w:t>13</w:t>
      </w:r>
      <w:r w:rsidRPr="00A678E2">
        <w:t>, 954121</w:t>
      </w:r>
      <w:r w:rsidR="00EB7D62">
        <w:t xml:space="preserve"> </w:t>
      </w:r>
      <w:r w:rsidRPr="00A678E2">
        <w:t>(2022).</w:t>
      </w:r>
    </w:p>
    <w:p w14:paraId="5621C344" w14:textId="48580B68" w:rsidR="0060278F" w:rsidRPr="00A678E2" w:rsidRDefault="0060278F" w:rsidP="00A678E2">
      <w:pPr>
        <w:pStyle w:val="Bibliography"/>
        <w:spacing w:line="240" w:lineRule="auto"/>
      </w:pPr>
      <w:r w:rsidRPr="00A678E2">
        <w:t>12.</w:t>
      </w:r>
      <w:r w:rsidRPr="00A678E2">
        <w:tab/>
        <w:t xml:space="preserve">Ruella, M. </w:t>
      </w:r>
      <w:r w:rsidRPr="00EB7D62">
        <w:t>et al.</w:t>
      </w:r>
      <w:r w:rsidRPr="00A678E2">
        <w:t xml:space="preserve"> Overcoming the immunosuppressive tumor microenvironment of Hodgkin lymphoma using chimeric antigen receptor T cells. </w:t>
      </w:r>
      <w:r w:rsidRPr="00A678E2">
        <w:rPr>
          <w:i/>
          <w:iCs/>
        </w:rPr>
        <w:t>Cancer Dis</w:t>
      </w:r>
      <w:r w:rsidRPr="00A678E2">
        <w:t xml:space="preserve">. </w:t>
      </w:r>
      <w:r w:rsidRPr="00A678E2">
        <w:rPr>
          <w:b/>
          <w:bCs/>
        </w:rPr>
        <w:t>7</w:t>
      </w:r>
      <w:r w:rsidRPr="00A678E2">
        <w:t xml:space="preserve"> (10), 1154–1167</w:t>
      </w:r>
      <w:r w:rsidR="00EB7D62">
        <w:t xml:space="preserve"> </w:t>
      </w:r>
      <w:r w:rsidRPr="00A678E2">
        <w:t>(2017).</w:t>
      </w:r>
    </w:p>
    <w:p w14:paraId="684CF7A5" w14:textId="644DBADC" w:rsidR="0060278F" w:rsidRPr="00A678E2" w:rsidRDefault="0060278F" w:rsidP="00A678E2">
      <w:pPr>
        <w:pStyle w:val="Bibliography"/>
        <w:spacing w:line="240" w:lineRule="auto"/>
      </w:pPr>
      <w:r w:rsidRPr="00A678E2">
        <w:t>13.</w:t>
      </w:r>
      <w:r w:rsidRPr="00A678E2">
        <w:tab/>
        <w:t xml:space="preserve">Sakemura, R. </w:t>
      </w:r>
      <w:r w:rsidRPr="00EB7D62">
        <w:t>et al.</w:t>
      </w:r>
      <w:r w:rsidRPr="00A678E2">
        <w:t xml:space="preserve"> Development of a Clinically Relevant Reporter for Chimeric Antigen Receptor T-cell Expansion, Trafficking, and Toxicity. </w:t>
      </w:r>
      <w:r w:rsidRPr="00A678E2">
        <w:rPr>
          <w:i/>
          <w:iCs/>
        </w:rPr>
        <w:t>Cancer Immunol Res</w:t>
      </w:r>
      <w:r w:rsidRPr="00A678E2">
        <w:t xml:space="preserve">. </w:t>
      </w:r>
      <w:r w:rsidRPr="00A678E2">
        <w:rPr>
          <w:b/>
          <w:bCs/>
        </w:rPr>
        <w:t>9</w:t>
      </w:r>
      <w:r w:rsidRPr="00A678E2">
        <w:t xml:space="preserve"> (9), 1035–1046</w:t>
      </w:r>
      <w:r w:rsidR="00EB7D62">
        <w:t xml:space="preserve"> </w:t>
      </w:r>
      <w:r w:rsidRPr="00A678E2">
        <w:t>(2021).</w:t>
      </w:r>
    </w:p>
    <w:p w14:paraId="6BC55D04" w14:textId="5AD1EBDF" w:rsidR="0060278F" w:rsidRPr="00A678E2" w:rsidRDefault="0060278F" w:rsidP="00A678E2">
      <w:pPr>
        <w:pStyle w:val="Bibliography"/>
        <w:spacing w:line="240" w:lineRule="auto"/>
      </w:pPr>
      <w:r w:rsidRPr="00A678E2">
        <w:t>14.</w:t>
      </w:r>
      <w:r w:rsidRPr="00A678E2">
        <w:tab/>
        <w:t>Sterner, R.</w:t>
      </w:r>
      <w:r w:rsidR="00EB7D62">
        <w:t xml:space="preserve"> </w:t>
      </w:r>
      <w:r w:rsidRPr="00A678E2">
        <w:t xml:space="preserve">M. </w:t>
      </w:r>
      <w:r w:rsidRPr="00EB7D62">
        <w:t xml:space="preserve">et al. </w:t>
      </w:r>
      <w:r w:rsidRPr="00A678E2">
        <w:t xml:space="preserve">GM-CSF inhibition reduces cytokine release syndrome and neuroinflammation but enhances CAR-T cell function in xenografts. </w:t>
      </w:r>
      <w:r w:rsidRPr="00A678E2">
        <w:rPr>
          <w:i/>
          <w:iCs/>
        </w:rPr>
        <w:t>Blood</w:t>
      </w:r>
      <w:r w:rsidRPr="00A678E2">
        <w:t xml:space="preserve">. </w:t>
      </w:r>
      <w:r w:rsidRPr="00A678E2">
        <w:rPr>
          <w:b/>
          <w:bCs/>
        </w:rPr>
        <w:t>133</w:t>
      </w:r>
      <w:r w:rsidRPr="00A678E2">
        <w:t xml:space="preserve"> (7), 697–709</w:t>
      </w:r>
      <w:r w:rsidR="00EB7D62">
        <w:t xml:space="preserve"> </w:t>
      </w:r>
      <w:r w:rsidRPr="00A678E2">
        <w:t>(2019).</w:t>
      </w:r>
    </w:p>
    <w:p w14:paraId="0D8E47C2" w14:textId="58ABD52F" w:rsidR="0060278F" w:rsidRPr="00A678E2" w:rsidRDefault="0060278F" w:rsidP="00A678E2">
      <w:pPr>
        <w:pStyle w:val="Bibliography"/>
        <w:spacing w:line="240" w:lineRule="auto"/>
      </w:pPr>
      <w:r w:rsidRPr="00A678E2">
        <w:t>15.</w:t>
      </w:r>
      <w:r w:rsidRPr="00A678E2">
        <w:tab/>
        <w:t xml:space="preserve">Smith, A. </w:t>
      </w:r>
      <w:r w:rsidRPr="00EB7D62">
        <w:t xml:space="preserve">et al. </w:t>
      </w:r>
      <w:r w:rsidRPr="00A678E2">
        <w:t xml:space="preserve">A Novel Three-Dimensional Skin Disease Model to Assess Macrophage Function in Diabetes. </w:t>
      </w:r>
      <w:r w:rsidRPr="00A678E2">
        <w:rPr>
          <w:i/>
          <w:iCs/>
        </w:rPr>
        <w:t>Tissue Eng Meth</w:t>
      </w:r>
      <w:r w:rsidRPr="00A678E2">
        <w:t xml:space="preserve">. </w:t>
      </w:r>
      <w:r w:rsidRPr="00A678E2">
        <w:rPr>
          <w:b/>
          <w:bCs/>
        </w:rPr>
        <w:t>27</w:t>
      </w:r>
      <w:r w:rsidRPr="00A678E2">
        <w:t xml:space="preserve"> (2), 49–58</w:t>
      </w:r>
      <w:r w:rsidR="00EB7D62">
        <w:t xml:space="preserve"> </w:t>
      </w:r>
      <w:r w:rsidRPr="00A678E2">
        <w:t>(2021).</w:t>
      </w:r>
    </w:p>
    <w:p w14:paraId="2663A722" w14:textId="795A7021" w:rsidR="0060278F" w:rsidRPr="00A678E2" w:rsidRDefault="0060278F" w:rsidP="00A678E2">
      <w:pPr>
        <w:pStyle w:val="Bibliography"/>
        <w:spacing w:line="240" w:lineRule="auto"/>
      </w:pPr>
      <w:r w:rsidRPr="00A678E2">
        <w:t>16.</w:t>
      </w:r>
      <w:r w:rsidRPr="00A678E2">
        <w:tab/>
        <w:t xml:space="preserve">Nowak, W. </w:t>
      </w:r>
      <w:r w:rsidRPr="00EB7D62">
        <w:t>et al.</w:t>
      </w:r>
      <w:r w:rsidRPr="00A678E2">
        <w:t xml:space="preserve"> Pro-inflammatory monocyte profile in patients with major depressive disorder and suicide behaviour and how ketamine induces anti-inflammatory M2 macrophages by NMDAR and mTOR. </w:t>
      </w:r>
      <w:r w:rsidRPr="00A678E2">
        <w:rPr>
          <w:i/>
          <w:iCs/>
        </w:rPr>
        <w:t>EBioMedicine</w:t>
      </w:r>
      <w:r w:rsidRPr="00A678E2">
        <w:t xml:space="preserve">. </w:t>
      </w:r>
      <w:r w:rsidRPr="00A678E2">
        <w:rPr>
          <w:b/>
          <w:bCs/>
        </w:rPr>
        <w:t>50</w:t>
      </w:r>
      <w:r w:rsidRPr="00A678E2">
        <w:t>, 290–30</w:t>
      </w:r>
      <w:r w:rsidR="00EB7D62">
        <w:t>5</w:t>
      </w:r>
      <w:r w:rsidRPr="00A678E2">
        <w:t xml:space="preserve"> (2019).</w:t>
      </w:r>
    </w:p>
    <w:p w14:paraId="580F8C08" w14:textId="6A12C643" w:rsidR="0060278F" w:rsidRPr="00A678E2" w:rsidRDefault="0060278F" w:rsidP="00A678E2">
      <w:pPr>
        <w:pStyle w:val="Bibliography"/>
        <w:spacing w:line="240" w:lineRule="auto"/>
      </w:pPr>
      <w:r w:rsidRPr="00A678E2">
        <w:t>17.</w:t>
      </w:r>
      <w:r w:rsidRPr="00A678E2">
        <w:tab/>
        <w:t xml:space="preserve">Ajith, A. </w:t>
      </w:r>
      <w:r w:rsidRPr="00EB7D62">
        <w:t xml:space="preserve">et al. </w:t>
      </w:r>
      <w:r w:rsidRPr="00A678E2">
        <w:t xml:space="preserve">Humanized Mouse Model as a Novel Approach in the Assessment of Human Allogeneic Responses in Organ Transplantation. </w:t>
      </w:r>
      <w:r w:rsidRPr="00A678E2">
        <w:rPr>
          <w:i/>
          <w:iCs/>
        </w:rPr>
        <w:t>Front Immunol</w:t>
      </w:r>
      <w:r w:rsidRPr="00A678E2">
        <w:t xml:space="preserve">. </w:t>
      </w:r>
      <w:r w:rsidRPr="00A678E2">
        <w:rPr>
          <w:b/>
          <w:bCs/>
        </w:rPr>
        <w:t>12</w:t>
      </w:r>
      <w:r w:rsidRPr="00A678E2">
        <w:t>, 687715</w:t>
      </w:r>
      <w:r w:rsidR="00EB7D62">
        <w:t xml:space="preserve"> </w:t>
      </w:r>
      <w:r w:rsidRPr="00A678E2">
        <w:t>(2021).</w:t>
      </w:r>
    </w:p>
    <w:p w14:paraId="677BF016" w14:textId="14F95BA5" w:rsidR="0060278F" w:rsidRPr="00A678E2" w:rsidRDefault="0060278F" w:rsidP="00A678E2">
      <w:pPr>
        <w:pStyle w:val="Bibliography"/>
        <w:spacing w:line="240" w:lineRule="auto"/>
      </w:pPr>
      <w:r w:rsidRPr="00A678E2">
        <w:t>18.</w:t>
      </w:r>
      <w:r w:rsidRPr="00A678E2">
        <w:tab/>
        <w:t xml:space="preserve">Tsukamoto, A., Serizawa, K., Sato, R., Yamazaki, J., Inomata, T. Vital signs monitoring during injectable and inhalant anesthesia in mice. </w:t>
      </w:r>
      <w:r w:rsidRPr="00A678E2">
        <w:rPr>
          <w:i/>
          <w:iCs/>
        </w:rPr>
        <w:t>Exp Animals</w:t>
      </w:r>
      <w:r w:rsidRPr="00A678E2">
        <w:t xml:space="preserve">. </w:t>
      </w:r>
      <w:r w:rsidRPr="00A678E2">
        <w:rPr>
          <w:b/>
          <w:bCs/>
        </w:rPr>
        <w:t>64</w:t>
      </w:r>
      <w:r w:rsidRPr="00A678E2">
        <w:t xml:space="preserve"> (1), 57–64</w:t>
      </w:r>
      <w:r w:rsidR="00EB7D62">
        <w:t xml:space="preserve"> </w:t>
      </w:r>
      <w:r w:rsidRPr="00A678E2">
        <w:t>(2015).</w:t>
      </w:r>
    </w:p>
    <w:p w14:paraId="18B66C63" w14:textId="2562A653" w:rsidR="0060278F" w:rsidRPr="00A678E2" w:rsidRDefault="0060278F" w:rsidP="00A678E2">
      <w:pPr>
        <w:pStyle w:val="Bibliography"/>
        <w:spacing w:line="240" w:lineRule="auto"/>
      </w:pPr>
      <w:r w:rsidRPr="00A678E2">
        <w:t>19.</w:t>
      </w:r>
      <w:r w:rsidRPr="00A678E2">
        <w:tab/>
        <w:t>Hickman, D.</w:t>
      </w:r>
      <w:r w:rsidR="00EB7D62">
        <w:t xml:space="preserve"> </w:t>
      </w:r>
      <w:r w:rsidRPr="00A678E2">
        <w:t xml:space="preserve">L. Minimal Exposure Times for Irreversible Euthanasia with Carbon Dioxide in Mice and Rats. </w:t>
      </w:r>
      <w:r w:rsidRPr="00A678E2">
        <w:rPr>
          <w:i/>
          <w:iCs/>
        </w:rPr>
        <w:t>J Am Assoc Lab Animal Sci</w:t>
      </w:r>
      <w:r w:rsidRPr="00A678E2">
        <w:t xml:space="preserve">. </w:t>
      </w:r>
      <w:r w:rsidRPr="00A678E2">
        <w:rPr>
          <w:b/>
          <w:bCs/>
        </w:rPr>
        <w:t>61</w:t>
      </w:r>
      <w:r w:rsidRPr="00A678E2">
        <w:t xml:space="preserve"> (3), 283–286</w:t>
      </w:r>
      <w:r w:rsidR="00EB7D62">
        <w:t xml:space="preserve"> </w:t>
      </w:r>
      <w:r w:rsidRPr="00A678E2">
        <w:t>(2022).</w:t>
      </w:r>
    </w:p>
    <w:p w14:paraId="2968D720" w14:textId="40FDB4B4" w:rsidR="0060278F" w:rsidRPr="00A678E2" w:rsidRDefault="0060278F" w:rsidP="00A678E2">
      <w:pPr>
        <w:pStyle w:val="Bibliography"/>
        <w:spacing w:line="240" w:lineRule="auto"/>
      </w:pPr>
      <w:r w:rsidRPr="00A678E2">
        <w:t>20.</w:t>
      </w:r>
      <w:r w:rsidRPr="00A678E2">
        <w:tab/>
      </w:r>
      <w:r w:rsidR="00EB7D62" w:rsidRPr="00EB7D62">
        <w:t>Zhou,</w:t>
      </w:r>
      <w:r w:rsidR="00EB7D62">
        <w:t xml:space="preserve"> R.,</w:t>
      </w:r>
      <w:r w:rsidR="00EB7D62" w:rsidRPr="00EB7D62">
        <w:t xml:space="preserve"> Mei</w:t>
      </w:r>
      <w:r w:rsidR="00EB7D62">
        <w:t xml:space="preserve">, L. </w:t>
      </w:r>
      <w:r w:rsidRPr="00A678E2">
        <w:rPr>
          <w:i/>
          <w:iCs/>
        </w:rPr>
        <w:t>Neural Development: Methods and Protocols</w:t>
      </w:r>
      <w:r w:rsidRPr="00A678E2">
        <w:t>. Humana Press. Totowa, NJ (2013).</w:t>
      </w:r>
    </w:p>
    <w:p w14:paraId="3611B334" w14:textId="0667AECA" w:rsidR="0060278F" w:rsidRPr="00A678E2" w:rsidRDefault="0060278F" w:rsidP="00A678E2">
      <w:pPr>
        <w:pStyle w:val="Bibliography"/>
        <w:spacing w:line="240" w:lineRule="auto"/>
      </w:pPr>
      <w:r w:rsidRPr="00A678E2">
        <w:t>21.</w:t>
      </w:r>
      <w:r w:rsidRPr="00A678E2">
        <w:tab/>
        <w:t>Gutierrez-Ruiz, O.</w:t>
      </w:r>
      <w:r w:rsidR="00EB7D62">
        <w:t xml:space="preserve"> </w:t>
      </w:r>
      <w:r w:rsidRPr="00A678E2">
        <w:t xml:space="preserve">L. </w:t>
      </w:r>
      <w:r w:rsidRPr="00EB7D62">
        <w:t xml:space="preserve">et al. </w:t>
      </w:r>
      <w:r w:rsidRPr="00A678E2">
        <w:t>Ectopic expression of DOCK8 regulates lysosome-mediated pancreatic tumor cell invasion</w:t>
      </w:r>
      <w:r w:rsidR="00EB7D62">
        <w:t xml:space="preserve">. </w:t>
      </w:r>
      <w:r w:rsidR="00EB7D62" w:rsidRPr="00EB7D62">
        <w:rPr>
          <w:i/>
          <w:iCs/>
        </w:rPr>
        <w:t>Cell Rep</w:t>
      </w:r>
      <w:r w:rsidR="00EB7D62" w:rsidRPr="00EB7D62">
        <w:t xml:space="preserve">. </w:t>
      </w:r>
      <w:r w:rsidR="00EB7D62" w:rsidRPr="00EB7D62">
        <w:rPr>
          <w:b/>
          <w:bCs/>
        </w:rPr>
        <w:t>42</w:t>
      </w:r>
      <w:r w:rsidR="00EB7D62">
        <w:rPr>
          <w:b/>
          <w:bCs/>
        </w:rPr>
        <w:t xml:space="preserve"> </w:t>
      </w:r>
      <w:r w:rsidR="00EB7D62" w:rsidRPr="00EB7D62">
        <w:t>(9)</w:t>
      </w:r>
      <w:r w:rsidR="00EB7D62">
        <w:t xml:space="preserve">, </w:t>
      </w:r>
      <w:r w:rsidR="00EB7D62" w:rsidRPr="00EB7D62">
        <w:t>113042</w:t>
      </w:r>
      <w:r w:rsidR="00EB7D62">
        <w:t xml:space="preserve"> </w:t>
      </w:r>
      <w:r w:rsidRPr="00A678E2">
        <w:t>(2023).</w:t>
      </w:r>
    </w:p>
    <w:p w14:paraId="60149DCB" w14:textId="178D8107" w:rsidR="0060278F" w:rsidRPr="00A678E2" w:rsidRDefault="0060278F" w:rsidP="00A678E2">
      <w:pPr>
        <w:pStyle w:val="Bibliography"/>
        <w:spacing w:line="240" w:lineRule="auto"/>
      </w:pPr>
      <w:r w:rsidRPr="00A678E2">
        <w:t>22.</w:t>
      </w:r>
      <w:r w:rsidRPr="00A678E2">
        <w:tab/>
        <w:t>Kirkiles-Smith, N.</w:t>
      </w:r>
      <w:r w:rsidR="00EB7D62">
        <w:t xml:space="preserve"> </w:t>
      </w:r>
      <w:r w:rsidRPr="00A678E2">
        <w:t xml:space="preserve">C. </w:t>
      </w:r>
      <w:r w:rsidRPr="00EB7D62">
        <w:t>et al.</w:t>
      </w:r>
      <w:r w:rsidRPr="00A678E2">
        <w:t xml:space="preserve"> Development of a Humanized Mouse Model to Study the Role of Macrophages in Allograft Injury. </w:t>
      </w:r>
      <w:r w:rsidRPr="00A678E2">
        <w:rPr>
          <w:i/>
          <w:iCs/>
        </w:rPr>
        <w:t>Transplantation</w:t>
      </w:r>
      <w:r w:rsidRPr="00A678E2">
        <w:t xml:space="preserve">. </w:t>
      </w:r>
      <w:r w:rsidRPr="00A678E2">
        <w:rPr>
          <w:b/>
          <w:bCs/>
        </w:rPr>
        <w:t>87</w:t>
      </w:r>
      <w:r w:rsidRPr="00A678E2">
        <w:t xml:space="preserve"> (2), 189–197 (2009).</w:t>
      </w:r>
    </w:p>
    <w:p w14:paraId="11F64EAA" w14:textId="750A7D4A" w:rsidR="0060278F" w:rsidRPr="00A678E2" w:rsidRDefault="0060278F" w:rsidP="00A678E2">
      <w:pPr>
        <w:pStyle w:val="Bibliography"/>
        <w:spacing w:line="240" w:lineRule="auto"/>
      </w:pPr>
      <w:r w:rsidRPr="00A678E2">
        <w:t>23.</w:t>
      </w:r>
      <w:r w:rsidRPr="00A678E2">
        <w:tab/>
        <w:t xml:space="preserve">Chuprin, J. </w:t>
      </w:r>
      <w:r w:rsidRPr="00EB7D62">
        <w:t xml:space="preserve">et al. </w:t>
      </w:r>
      <w:r w:rsidRPr="00A678E2">
        <w:t xml:space="preserve">Humanized mouse models for immuno-oncology research. </w:t>
      </w:r>
      <w:r w:rsidRPr="00A678E2">
        <w:rPr>
          <w:i/>
          <w:iCs/>
        </w:rPr>
        <w:t>Nat Rev Clin Oncol</w:t>
      </w:r>
      <w:r w:rsidR="00EB7D62">
        <w:rPr>
          <w:i/>
          <w:iCs/>
        </w:rPr>
        <w:t>.</w:t>
      </w:r>
      <w:r w:rsidRPr="00A678E2">
        <w:t xml:space="preserve"> </w:t>
      </w:r>
      <w:r w:rsidRPr="00A678E2">
        <w:rPr>
          <w:b/>
          <w:bCs/>
        </w:rPr>
        <w:t>20</w:t>
      </w:r>
      <w:r w:rsidRPr="00A678E2">
        <w:t xml:space="preserve"> (3), 192–206 (2023).</w:t>
      </w:r>
    </w:p>
    <w:p w14:paraId="31348209" w14:textId="36BA11EC" w:rsidR="0060278F" w:rsidRPr="00A678E2" w:rsidRDefault="0060278F" w:rsidP="00A678E2">
      <w:pPr>
        <w:pStyle w:val="Bibliography"/>
        <w:spacing w:line="240" w:lineRule="auto"/>
      </w:pPr>
      <w:r w:rsidRPr="00A678E2">
        <w:t>24.</w:t>
      </w:r>
      <w:r w:rsidRPr="00A678E2">
        <w:tab/>
        <w:t xml:space="preserve">Yun, K. </w:t>
      </w:r>
      <w:r w:rsidRPr="00EB7D62">
        <w:t>et al.</w:t>
      </w:r>
      <w:r w:rsidRPr="00A678E2">
        <w:t xml:space="preserve"> Intrinsic immunosuppressive features of monocytes suppress CAR-T19 through IL-1 pathway modulation in mantle cell lymphoma. </w:t>
      </w:r>
      <w:r w:rsidRPr="00A678E2">
        <w:rPr>
          <w:i/>
          <w:iCs/>
        </w:rPr>
        <w:t>Mol</w:t>
      </w:r>
      <w:r w:rsidR="00EB7D62">
        <w:rPr>
          <w:i/>
          <w:iCs/>
        </w:rPr>
        <w:t xml:space="preserve"> </w:t>
      </w:r>
      <w:r w:rsidRPr="00A678E2">
        <w:rPr>
          <w:i/>
          <w:iCs/>
        </w:rPr>
        <w:t>Ther</w:t>
      </w:r>
      <w:r w:rsidR="00EB7D62">
        <w:rPr>
          <w:i/>
          <w:iCs/>
        </w:rPr>
        <w:t xml:space="preserve"> </w:t>
      </w:r>
      <w:r w:rsidRPr="00A678E2">
        <w:rPr>
          <w:i/>
          <w:iCs/>
        </w:rPr>
        <w:t>Oncol</w:t>
      </w:r>
      <w:r w:rsidRPr="00A678E2">
        <w:t xml:space="preserve">. </w:t>
      </w:r>
      <w:r w:rsidRPr="00A678E2">
        <w:rPr>
          <w:b/>
          <w:bCs/>
        </w:rPr>
        <w:t>33</w:t>
      </w:r>
      <w:r w:rsidRPr="00A678E2">
        <w:t xml:space="preserve"> (2), 200985 (2025).</w:t>
      </w:r>
    </w:p>
    <w:p w14:paraId="2D9C7481" w14:textId="1869A888" w:rsidR="006E4797" w:rsidRPr="00A678E2" w:rsidRDefault="002E2BB0" w:rsidP="00A678E2">
      <w:r w:rsidRPr="00A678E2">
        <w:fldChar w:fldCharType="end"/>
      </w:r>
    </w:p>
    <w:p w14:paraId="1E4E6D85" w14:textId="77777777" w:rsidR="000819F4" w:rsidRPr="00A678E2" w:rsidRDefault="000819F4" w:rsidP="00A678E2">
      <w:pPr>
        <w:rPr>
          <w:b/>
        </w:rPr>
      </w:pPr>
    </w:p>
    <w:sectPr w:rsidR="000819F4" w:rsidRPr="00A678E2" w:rsidSect="00A678E2">
      <w:headerReference w:type="even" r:id="rId11"/>
      <w:headerReference w:type="default" r:id="rId12"/>
      <w:footerReference w:type="even" r:id="rId13"/>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4EE2AF" w14:textId="77777777" w:rsidR="002E244C" w:rsidRDefault="002E244C">
      <w:r>
        <w:separator/>
      </w:r>
    </w:p>
  </w:endnote>
  <w:endnote w:type="continuationSeparator" w:id="0">
    <w:p w14:paraId="53C505E1" w14:textId="77777777" w:rsidR="002E244C" w:rsidRDefault="002E244C">
      <w:r>
        <w:continuationSeparator/>
      </w:r>
    </w:p>
  </w:endnote>
  <w:endnote w:type="continuationNotice" w:id="1">
    <w:p w14:paraId="5CDE17F1" w14:textId="77777777" w:rsidR="002E244C" w:rsidRDefault="002E24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AFAB16" w14:textId="77777777" w:rsidR="002E244C" w:rsidRDefault="002E244C">
      <w:r>
        <w:separator/>
      </w:r>
    </w:p>
  </w:footnote>
  <w:footnote w:type="continuationSeparator" w:id="0">
    <w:p w14:paraId="0CBA0549" w14:textId="77777777" w:rsidR="002E244C" w:rsidRDefault="002E244C">
      <w:r>
        <w:continuationSeparator/>
      </w:r>
    </w:p>
  </w:footnote>
  <w:footnote w:type="continuationNotice" w:id="1">
    <w:p w14:paraId="04F37E37" w14:textId="77777777" w:rsidR="002E244C" w:rsidRDefault="002E24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80DAB"/>
    <w:multiLevelType w:val="multilevel"/>
    <w:tmpl w:val="070250B4"/>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807FCD"/>
    <w:multiLevelType w:val="multilevel"/>
    <w:tmpl w:val="6FA47C6A"/>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A163F7"/>
    <w:multiLevelType w:val="multilevel"/>
    <w:tmpl w:val="7F18591C"/>
    <w:lvl w:ilvl="0">
      <w:start w:val="3"/>
      <w:numFmt w:val="decimal"/>
      <w:lvlText w:val="%1."/>
      <w:lvlJc w:val="left"/>
      <w:pPr>
        <w:ind w:left="480" w:hanging="480"/>
      </w:pPr>
      <w:rPr>
        <w:rFonts w:hint="default"/>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191BDE"/>
    <w:multiLevelType w:val="multilevel"/>
    <w:tmpl w:val="8AA67D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8A7228"/>
    <w:multiLevelType w:val="hybridMultilevel"/>
    <w:tmpl w:val="2FE27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0B59AE"/>
    <w:multiLevelType w:val="multilevel"/>
    <w:tmpl w:val="61B8502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AF2C29"/>
    <w:multiLevelType w:val="multilevel"/>
    <w:tmpl w:val="BDAAAD7E"/>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5F7304A"/>
    <w:multiLevelType w:val="multilevel"/>
    <w:tmpl w:val="87CE6ADA"/>
    <w:lvl w:ilvl="0">
      <w:start w:val="4"/>
      <w:numFmt w:val="decimal"/>
      <w:lvlText w:val="%1."/>
      <w:lvlJc w:val="left"/>
      <w:pPr>
        <w:ind w:left="480" w:hanging="480"/>
      </w:pPr>
      <w:rPr>
        <w:rFonts w:hint="default"/>
      </w:rPr>
    </w:lvl>
    <w:lvl w:ilvl="1">
      <w:start w:val="1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16356CA"/>
    <w:multiLevelType w:val="multilevel"/>
    <w:tmpl w:val="B5E81B7C"/>
    <w:lvl w:ilvl="0">
      <w:start w:val="3"/>
      <w:numFmt w:val="decimal"/>
      <w:lvlText w:val="%1."/>
      <w:lvlJc w:val="left"/>
      <w:pPr>
        <w:ind w:left="480" w:hanging="480"/>
      </w:pPr>
      <w:rPr>
        <w:rFonts w:hint="default"/>
      </w:rPr>
    </w:lvl>
    <w:lvl w:ilvl="1">
      <w:start w:val="1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AED4991"/>
    <w:multiLevelType w:val="multilevel"/>
    <w:tmpl w:val="F16C60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1257CBC"/>
    <w:multiLevelType w:val="hybridMultilevel"/>
    <w:tmpl w:val="3038502A"/>
    <w:lvl w:ilvl="0" w:tplc="BF52598A">
      <w:start w:val="1"/>
      <w:numFmt w:val="bullet"/>
      <w:lvlText w:val=""/>
      <w:lvlJc w:val="left"/>
      <w:pPr>
        <w:ind w:left="720" w:hanging="360"/>
      </w:pPr>
      <w:rPr>
        <w:rFonts w:ascii="Symbol" w:hAnsi="Symbol"/>
      </w:rPr>
    </w:lvl>
    <w:lvl w:ilvl="1" w:tplc="9C10A3E0">
      <w:start w:val="1"/>
      <w:numFmt w:val="bullet"/>
      <w:lvlText w:val=""/>
      <w:lvlJc w:val="left"/>
      <w:pPr>
        <w:ind w:left="720" w:hanging="360"/>
      </w:pPr>
      <w:rPr>
        <w:rFonts w:ascii="Symbol" w:hAnsi="Symbol"/>
      </w:rPr>
    </w:lvl>
    <w:lvl w:ilvl="2" w:tplc="3E06DB3C">
      <w:start w:val="1"/>
      <w:numFmt w:val="bullet"/>
      <w:lvlText w:val=""/>
      <w:lvlJc w:val="left"/>
      <w:pPr>
        <w:ind w:left="720" w:hanging="360"/>
      </w:pPr>
      <w:rPr>
        <w:rFonts w:ascii="Symbol" w:hAnsi="Symbol"/>
      </w:rPr>
    </w:lvl>
    <w:lvl w:ilvl="3" w:tplc="0C9AC87C">
      <w:start w:val="1"/>
      <w:numFmt w:val="bullet"/>
      <w:lvlText w:val=""/>
      <w:lvlJc w:val="left"/>
      <w:pPr>
        <w:ind w:left="720" w:hanging="360"/>
      </w:pPr>
      <w:rPr>
        <w:rFonts w:ascii="Symbol" w:hAnsi="Symbol"/>
      </w:rPr>
    </w:lvl>
    <w:lvl w:ilvl="4" w:tplc="E060699E">
      <w:start w:val="1"/>
      <w:numFmt w:val="bullet"/>
      <w:lvlText w:val=""/>
      <w:lvlJc w:val="left"/>
      <w:pPr>
        <w:ind w:left="720" w:hanging="360"/>
      </w:pPr>
      <w:rPr>
        <w:rFonts w:ascii="Symbol" w:hAnsi="Symbol"/>
      </w:rPr>
    </w:lvl>
    <w:lvl w:ilvl="5" w:tplc="5A141782">
      <w:start w:val="1"/>
      <w:numFmt w:val="bullet"/>
      <w:lvlText w:val=""/>
      <w:lvlJc w:val="left"/>
      <w:pPr>
        <w:ind w:left="720" w:hanging="360"/>
      </w:pPr>
      <w:rPr>
        <w:rFonts w:ascii="Symbol" w:hAnsi="Symbol"/>
      </w:rPr>
    </w:lvl>
    <w:lvl w:ilvl="6" w:tplc="2DD6D2C6">
      <w:start w:val="1"/>
      <w:numFmt w:val="bullet"/>
      <w:lvlText w:val=""/>
      <w:lvlJc w:val="left"/>
      <w:pPr>
        <w:ind w:left="720" w:hanging="360"/>
      </w:pPr>
      <w:rPr>
        <w:rFonts w:ascii="Symbol" w:hAnsi="Symbol"/>
      </w:rPr>
    </w:lvl>
    <w:lvl w:ilvl="7" w:tplc="87C293E2">
      <w:start w:val="1"/>
      <w:numFmt w:val="bullet"/>
      <w:lvlText w:val=""/>
      <w:lvlJc w:val="left"/>
      <w:pPr>
        <w:ind w:left="720" w:hanging="360"/>
      </w:pPr>
      <w:rPr>
        <w:rFonts w:ascii="Symbol" w:hAnsi="Symbol"/>
      </w:rPr>
    </w:lvl>
    <w:lvl w:ilvl="8" w:tplc="EEACD064">
      <w:start w:val="1"/>
      <w:numFmt w:val="bullet"/>
      <w:lvlText w:val=""/>
      <w:lvlJc w:val="left"/>
      <w:pPr>
        <w:ind w:left="720" w:hanging="360"/>
      </w:pPr>
      <w:rPr>
        <w:rFonts w:ascii="Symbol" w:hAnsi="Symbol"/>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C4409F5"/>
    <w:multiLevelType w:val="multilevel"/>
    <w:tmpl w:val="6BFE7E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03A6A9D"/>
    <w:multiLevelType w:val="multilevel"/>
    <w:tmpl w:val="B588D95C"/>
    <w:lvl w:ilvl="0">
      <w:start w:val="3"/>
      <w:numFmt w:val="decimal"/>
      <w:lvlText w:val="%1."/>
      <w:lvlJc w:val="left"/>
      <w:pPr>
        <w:ind w:left="480" w:hanging="480"/>
      </w:pPr>
      <w:rPr>
        <w:rFonts w:hint="default"/>
      </w:rPr>
    </w:lvl>
    <w:lvl w:ilvl="1">
      <w:start w:val="1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70033DA"/>
    <w:multiLevelType w:val="multilevel"/>
    <w:tmpl w:val="ED125E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9023D91"/>
    <w:multiLevelType w:val="multilevel"/>
    <w:tmpl w:val="5E381718"/>
    <w:lvl w:ilvl="0">
      <w:start w:val="3"/>
      <w:numFmt w:val="decimal"/>
      <w:lvlText w:val="%1."/>
      <w:lvlJc w:val="left"/>
      <w:pPr>
        <w:ind w:left="480" w:hanging="480"/>
      </w:pPr>
      <w:rPr>
        <w:rFonts w:hint="default"/>
      </w:rPr>
    </w:lvl>
    <w:lvl w:ilvl="1">
      <w:start w:val="1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545300A"/>
    <w:multiLevelType w:val="multilevel"/>
    <w:tmpl w:val="6F627922"/>
    <w:lvl w:ilvl="0">
      <w:start w:val="3"/>
      <w:numFmt w:val="decimal"/>
      <w:lvlText w:val="%1."/>
      <w:lvlJc w:val="left"/>
      <w:pPr>
        <w:ind w:left="480" w:hanging="480"/>
      </w:pPr>
      <w:rPr>
        <w:rFonts w:hint="default"/>
      </w:rPr>
    </w:lvl>
    <w:lvl w:ilvl="1">
      <w:start w:val="1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2727174">
    <w:abstractNumId w:val="12"/>
  </w:num>
  <w:num w:numId="2" w16cid:durableId="1238442011">
    <w:abstractNumId w:val="18"/>
  </w:num>
  <w:num w:numId="3" w16cid:durableId="2141456165">
    <w:abstractNumId w:val="26"/>
  </w:num>
  <w:num w:numId="4" w16cid:durableId="626397898">
    <w:abstractNumId w:val="7"/>
  </w:num>
  <w:num w:numId="5" w16cid:durableId="137572098">
    <w:abstractNumId w:val="21"/>
  </w:num>
  <w:num w:numId="6" w16cid:durableId="292256544">
    <w:abstractNumId w:val="24"/>
  </w:num>
  <w:num w:numId="7" w16cid:durableId="1213349162">
    <w:abstractNumId w:val="13"/>
  </w:num>
  <w:num w:numId="8" w16cid:durableId="186070319">
    <w:abstractNumId w:val="16"/>
  </w:num>
  <w:num w:numId="9" w16cid:durableId="1141728862">
    <w:abstractNumId w:val="9"/>
  </w:num>
  <w:num w:numId="10" w16cid:durableId="491486999">
    <w:abstractNumId w:val="14"/>
  </w:num>
  <w:num w:numId="11" w16cid:durableId="941298278">
    <w:abstractNumId w:val="19"/>
  </w:num>
  <w:num w:numId="12" w16cid:durableId="1431585619">
    <w:abstractNumId w:val="10"/>
  </w:num>
  <w:num w:numId="13" w16cid:durableId="1359621779">
    <w:abstractNumId w:val="28"/>
  </w:num>
  <w:num w:numId="14" w16cid:durableId="793214173">
    <w:abstractNumId w:val="4"/>
  </w:num>
  <w:num w:numId="15" w16cid:durableId="1965771581">
    <w:abstractNumId w:val="15"/>
  </w:num>
  <w:num w:numId="16" w16cid:durableId="1683583604">
    <w:abstractNumId w:val="23"/>
  </w:num>
  <w:num w:numId="17" w16cid:durableId="882520319">
    <w:abstractNumId w:val="20"/>
  </w:num>
  <w:num w:numId="18" w16cid:durableId="323821834">
    <w:abstractNumId w:val="3"/>
  </w:num>
  <w:num w:numId="19" w16cid:durableId="121657080">
    <w:abstractNumId w:val="5"/>
  </w:num>
  <w:num w:numId="20" w16cid:durableId="1696688931">
    <w:abstractNumId w:val="2"/>
  </w:num>
  <w:num w:numId="21" w16cid:durableId="1062675460">
    <w:abstractNumId w:val="22"/>
  </w:num>
  <w:num w:numId="22" w16cid:durableId="349526711">
    <w:abstractNumId w:val="25"/>
  </w:num>
  <w:num w:numId="23" w16cid:durableId="678966843">
    <w:abstractNumId w:val="8"/>
  </w:num>
  <w:num w:numId="24" w16cid:durableId="2012951237">
    <w:abstractNumId w:val="17"/>
  </w:num>
  <w:num w:numId="25" w16cid:durableId="102456608">
    <w:abstractNumId w:val="27"/>
  </w:num>
  <w:num w:numId="26" w16cid:durableId="2054184095">
    <w:abstractNumId w:val="11"/>
  </w:num>
  <w:num w:numId="27" w16cid:durableId="921841631">
    <w:abstractNumId w:val="1"/>
  </w:num>
  <w:num w:numId="28" w16cid:durableId="360710640">
    <w:abstractNumId w:val="0"/>
  </w:num>
  <w:num w:numId="29" w16cid:durableId="51696487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s>
  <w:rsids>
    <w:rsidRoot w:val="006E4797"/>
    <w:rsid w:val="00000417"/>
    <w:rsid w:val="000006D7"/>
    <w:rsid w:val="000018C4"/>
    <w:rsid w:val="00001A96"/>
    <w:rsid w:val="00002263"/>
    <w:rsid w:val="000029E8"/>
    <w:rsid w:val="00006413"/>
    <w:rsid w:val="00007932"/>
    <w:rsid w:val="00010E49"/>
    <w:rsid w:val="00011450"/>
    <w:rsid w:val="00011DB5"/>
    <w:rsid w:val="00012D3C"/>
    <w:rsid w:val="000133D0"/>
    <w:rsid w:val="00015BB2"/>
    <w:rsid w:val="0002205C"/>
    <w:rsid w:val="00023553"/>
    <w:rsid w:val="000241F2"/>
    <w:rsid w:val="00024674"/>
    <w:rsid w:val="00025D53"/>
    <w:rsid w:val="000308AA"/>
    <w:rsid w:val="0003163A"/>
    <w:rsid w:val="000320A5"/>
    <w:rsid w:val="000322D8"/>
    <w:rsid w:val="00032B3C"/>
    <w:rsid w:val="00034B7A"/>
    <w:rsid w:val="0003505E"/>
    <w:rsid w:val="000355B9"/>
    <w:rsid w:val="000359EB"/>
    <w:rsid w:val="00036BBE"/>
    <w:rsid w:val="00037ABB"/>
    <w:rsid w:val="00040F3E"/>
    <w:rsid w:val="00041382"/>
    <w:rsid w:val="000430D7"/>
    <w:rsid w:val="0004355D"/>
    <w:rsid w:val="0004374A"/>
    <w:rsid w:val="00044566"/>
    <w:rsid w:val="000457AF"/>
    <w:rsid w:val="000457EA"/>
    <w:rsid w:val="00045C97"/>
    <w:rsid w:val="00045F2F"/>
    <w:rsid w:val="000460E0"/>
    <w:rsid w:val="0004619B"/>
    <w:rsid w:val="000472CC"/>
    <w:rsid w:val="00047579"/>
    <w:rsid w:val="00051835"/>
    <w:rsid w:val="00051B34"/>
    <w:rsid w:val="00052889"/>
    <w:rsid w:val="000530D4"/>
    <w:rsid w:val="00055778"/>
    <w:rsid w:val="00056908"/>
    <w:rsid w:val="00056F92"/>
    <w:rsid w:val="00057177"/>
    <w:rsid w:val="0005771C"/>
    <w:rsid w:val="00061E0E"/>
    <w:rsid w:val="00062274"/>
    <w:rsid w:val="00064341"/>
    <w:rsid w:val="00064472"/>
    <w:rsid w:val="000645FD"/>
    <w:rsid w:val="000649C0"/>
    <w:rsid w:val="0006682A"/>
    <w:rsid w:val="000679DE"/>
    <w:rsid w:val="000702DC"/>
    <w:rsid w:val="000703CB"/>
    <w:rsid w:val="0007095D"/>
    <w:rsid w:val="00072E96"/>
    <w:rsid w:val="00073406"/>
    <w:rsid w:val="0007468A"/>
    <w:rsid w:val="00074729"/>
    <w:rsid w:val="0007506F"/>
    <w:rsid w:val="00075711"/>
    <w:rsid w:val="000765E1"/>
    <w:rsid w:val="00076815"/>
    <w:rsid w:val="000768D9"/>
    <w:rsid w:val="00080971"/>
    <w:rsid w:val="000819F4"/>
    <w:rsid w:val="00081CE8"/>
    <w:rsid w:val="00082199"/>
    <w:rsid w:val="00082839"/>
    <w:rsid w:val="00082A5F"/>
    <w:rsid w:val="000831CC"/>
    <w:rsid w:val="00083AA8"/>
    <w:rsid w:val="00085393"/>
    <w:rsid w:val="00085CC3"/>
    <w:rsid w:val="00087D51"/>
    <w:rsid w:val="000902E3"/>
    <w:rsid w:val="00090FE7"/>
    <w:rsid w:val="00091846"/>
    <w:rsid w:val="00091C77"/>
    <w:rsid w:val="0009270C"/>
    <w:rsid w:val="0009460A"/>
    <w:rsid w:val="0009471A"/>
    <w:rsid w:val="000959D6"/>
    <w:rsid w:val="00096986"/>
    <w:rsid w:val="00096D6D"/>
    <w:rsid w:val="0009756B"/>
    <w:rsid w:val="000A0BC0"/>
    <w:rsid w:val="000A208A"/>
    <w:rsid w:val="000A27B8"/>
    <w:rsid w:val="000A3A9A"/>
    <w:rsid w:val="000A3B7E"/>
    <w:rsid w:val="000A3D68"/>
    <w:rsid w:val="000A4BE4"/>
    <w:rsid w:val="000A5A2F"/>
    <w:rsid w:val="000A5E47"/>
    <w:rsid w:val="000B0569"/>
    <w:rsid w:val="000B11DA"/>
    <w:rsid w:val="000B1C8B"/>
    <w:rsid w:val="000B28CD"/>
    <w:rsid w:val="000B41B6"/>
    <w:rsid w:val="000B47F3"/>
    <w:rsid w:val="000B5A20"/>
    <w:rsid w:val="000B749A"/>
    <w:rsid w:val="000C0B24"/>
    <w:rsid w:val="000C24EB"/>
    <w:rsid w:val="000C37B2"/>
    <w:rsid w:val="000C3A2E"/>
    <w:rsid w:val="000C736F"/>
    <w:rsid w:val="000C7530"/>
    <w:rsid w:val="000C7ECD"/>
    <w:rsid w:val="000D02DF"/>
    <w:rsid w:val="000D06CC"/>
    <w:rsid w:val="000D0E2F"/>
    <w:rsid w:val="000D224F"/>
    <w:rsid w:val="000D2A9F"/>
    <w:rsid w:val="000D59F0"/>
    <w:rsid w:val="000D5D0C"/>
    <w:rsid w:val="000E0547"/>
    <w:rsid w:val="000E066F"/>
    <w:rsid w:val="000E07CC"/>
    <w:rsid w:val="000E0AA5"/>
    <w:rsid w:val="000E0FAA"/>
    <w:rsid w:val="000E2ABF"/>
    <w:rsid w:val="000E35D0"/>
    <w:rsid w:val="000E3ADB"/>
    <w:rsid w:val="000E3F21"/>
    <w:rsid w:val="000E48BB"/>
    <w:rsid w:val="000E4A28"/>
    <w:rsid w:val="000E4C51"/>
    <w:rsid w:val="000E6481"/>
    <w:rsid w:val="000F0F45"/>
    <w:rsid w:val="000F1ACF"/>
    <w:rsid w:val="000F33EA"/>
    <w:rsid w:val="000F3CFE"/>
    <w:rsid w:val="000F4D45"/>
    <w:rsid w:val="000F53D3"/>
    <w:rsid w:val="000F7F8F"/>
    <w:rsid w:val="00100E06"/>
    <w:rsid w:val="00102B39"/>
    <w:rsid w:val="00104A8E"/>
    <w:rsid w:val="001104F1"/>
    <w:rsid w:val="00110A6A"/>
    <w:rsid w:val="0011144A"/>
    <w:rsid w:val="00111FE0"/>
    <w:rsid w:val="00112BF4"/>
    <w:rsid w:val="001145ED"/>
    <w:rsid w:val="00114D16"/>
    <w:rsid w:val="00115273"/>
    <w:rsid w:val="001159D1"/>
    <w:rsid w:val="00115EF4"/>
    <w:rsid w:val="00116D5D"/>
    <w:rsid w:val="00117890"/>
    <w:rsid w:val="001203C5"/>
    <w:rsid w:val="00120569"/>
    <w:rsid w:val="00122173"/>
    <w:rsid w:val="001229CD"/>
    <w:rsid w:val="00122CFA"/>
    <w:rsid w:val="00126744"/>
    <w:rsid w:val="00126865"/>
    <w:rsid w:val="00127139"/>
    <w:rsid w:val="001279BE"/>
    <w:rsid w:val="001320F6"/>
    <w:rsid w:val="00132405"/>
    <w:rsid w:val="00132C76"/>
    <w:rsid w:val="00132DEB"/>
    <w:rsid w:val="001336BC"/>
    <w:rsid w:val="00133F40"/>
    <w:rsid w:val="0013449C"/>
    <w:rsid w:val="001354B6"/>
    <w:rsid w:val="001379F3"/>
    <w:rsid w:val="001419BA"/>
    <w:rsid w:val="00141D24"/>
    <w:rsid w:val="00143103"/>
    <w:rsid w:val="001442D3"/>
    <w:rsid w:val="00145C81"/>
    <w:rsid w:val="00146DA8"/>
    <w:rsid w:val="00147210"/>
    <w:rsid w:val="0014764B"/>
    <w:rsid w:val="001479B1"/>
    <w:rsid w:val="00147CBA"/>
    <w:rsid w:val="00150014"/>
    <w:rsid w:val="00150CB5"/>
    <w:rsid w:val="00151187"/>
    <w:rsid w:val="00152FD0"/>
    <w:rsid w:val="00153502"/>
    <w:rsid w:val="0015530D"/>
    <w:rsid w:val="00156A0B"/>
    <w:rsid w:val="0015797B"/>
    <w:rsid w:val="00160D6C"/>
    <w:rsid w:val="00162186"/>
    <w:rsid w:val="00164C4A"/>
    <w:rsid w:val="00164F48"/>
    <w:rsid w:val="001652D3"/>
    <w:rsid w:val="001655CA"/>
    <w:rsid w:val="001660F6"/>
    <w:rsid w:val="0016643F"/>
    <w:rsid w:val="0016743E"/>
    <w:rsid w:val="00167B1E"/>
    <w:rsid w:val="001703EC"/>
    <w:rsid w:val="00170EE9"/>
    <w:rsid w:val="001717F4"/>
    <w:rsid w:val="00172E7E"/>
    <w:rsid w:val="00173EF7"/>
    <w:rsid w:val="001744BF"/>
    <w:rsid w:val="001759B1"/>
    <w:rsid w:val="00175A22"/>
    <w:rsid w:val="00177900"/>
    <w:rsid w:val="00177ABA"/>
    <w:rsid w:val="00177ACF"/>
    <w:rsid w:val="001803DD"/>
    <w:rsid w:val="00180666"/>
    <w:rsid w:val="001818C5"/>
    <w:rsid w:val="00181EC8"/>
    <w:rsid w:val="00183806"/>
    <w:rsid w:val="00183F82"/>
    <w:rsid w:val="001841C1"/>
    <w:rsid w:val="00185498"/>
    <w:rsid w:val="001858F3"/>
    <w:rsid w:val="00185C41"/>
    <w:rsid w:val="00185FD4"/>
    <w:rsid w:val="0018724B"/>
    <w:rsid w:val="00187FAA"/>
    <w:rsid w:val="00191689"/>
    <w:rsid w:val="00192540"/>
    <w:rsid w:val="00194B8F"/>
    <w:rsid w:val="00194C04"/>
    <w:rsid w:val="00195366"/>
    <w:rsid w:val="001959A2"/>
    <w:rsid w:val="00195BCC"/>
    <w:rsid w:val="00196370"/>
    <w:rsid w:val="0019655B"/>
    <w:rsid w:val="00197510"/>
    <w:rsid w:val="00197BC5"/>
    <w:rsid w:val="00197FBD"/>
    <w:rsid w:val="001A04C7"/>
    <w:rsid w:val="001A0690"/>
    <w:rsid w:val="001A37BD"/>
    <w:rsid w:val="001A4A0F"/>
    <w:rsid w:val="001A6AE7"/>
    <w:rsid w:val="001A793C"/>
    <w:rsid w:val="001A7F70"/>
    <w:rsid w:val="001B1273"/>
    <w:rsid w:val="001B1932"/>
    <w:rsid w:val="001B1DCF"/>
    <w:rsid w:val="001B2373"/>
    <w:rsid w:val="001B5962"/>
    <w:rsid w:val="001B5AAB"/>
    <w:rsid w:val="001C2145"/>
    <w:rsid w:val="001C520F"/>
    <w:rsid w:val="001D130B"/>
    <w:rsid w:val="001D189A"/>
    <w:rsid w:val="001D1BE5"/>
    <w:rsid w:val="001D3937"/>
    <w:rsid w:val="001D6F57"/>
    <w:rsid w:val="001D7380"/>
    <w:rsid w:val="001D73BD"/>
    <w:rsid w:val="001D7563"/>
    <w:rsid w:val="001E01B5"/>
    <w:rsid w:val="001E068A"/>
    <w:rsid w:val="001E06A5"/>
    <w:rsid w:val="001E072D"/>
    <w:rsid w:val="001E17AC"/>
    <w:rsid w:val="001E2226"/>
    <w:rsid w:val="001E286D"/>
    <w:rsid w:val="001E397D"/>
    <w:rsid w:val="001E6806"/>
    <w:rsid w:val="001E73C1"/>
    <w:rsid w:val="001F04F7"/>
    <w:rsid w:val="001F0CCA"/>
    <w:rsid w:val="001F31B1"/>
    <w:rsid w:val="001F4567"/>
    <w:rsid w:val="001F46BC"/>
    <w:rsid w:val="001F7500"/>
    <w:rsid w:val="00203628"/>
    <w:rsid w:val="00203F02"/>
    <w:rsid w:val="00204CE9"/>
    <w:rsid w:val="00205074"/>
    <w:rsid w:val="002061F3"/>
    <w:rsid w:val="00206C85"/>
    <w:rsid w:val="002074D0"/>
    <w:rsid w:val="002078CD"/>
    <w:rsid w:val="00207F1E"/>
    <w:rsid w:val="00210DD6"/>
    <w:rsid w:val="0021133D"/>
    <w:rsid w:val="00211494"/>
    <w:rsid w:val="00211639"/>
    <w:rsid w:val="002122FE"/>
    <w:rsid w:val="0021280C"/>
    <w:rsid w:val="0021381C"/>
    <w:rsid w:val="00217BA1"/>
    <w:rsid w:val="00217C23"/>
    <w:rsid w:val="0022012E"/>
    <w:rsid w:val="00220312"/>
    <w:rsid w:val="00220ADA"/>
    <w:rsid w:val="00220E1C"/>
    <w:rsid w:val="002212FB"/>
    <w:rsid w:val="002214CD"/>
    <w:rsid w:val="0022164D"/>
    <w:rsid w:val="002216B7"/>
    <w:rsid w:val="00221A47"/>
    <w:rsid w:val="00221DC3"/>
    <w:rsid w:val="002228A6"/>
    <w:rsid w:val="002234E1"/>
    <w:rsid w:val="00223E22"/>
    <w:rsid w:val="00224DEB"/>
    <w:rsid w:val="00230BFC"/>
    <w:rsid w:val="00231A50"/>
    <w:rsid w:val="0023296D"/>
    <w:rsid w:val="0023381F"/>
    <w:rsid w:val="00233B20"/>
    <w:rsid w:val="00237CE5"/>
    <w:rsid w:val="002413CE"/>
    <w:rsid w:val="00242B97"/>
    <w:rsid w:val="00243C12"/>
    <w:rsid w:val="002453A8"/>
    <w:rsid w:val="002469B7"/>
    <w:rsid w:val="00246B36"/>
    <w:rsid w:val="00247E31"/>
    <w:rsid w:val="00247F68"/>
    <w:rsid w:val="00250F65"/>
    <w:rsid w:val="00251233"/>
    <w:rsid w:val="00252077"/>
    <w:rsid w:val="002536A4"/>
    <w:rsid w:val="0025438D"/>
    <w:rsid w:val="00255944"/>
    <w:rsid w:val="00256B02"/>
    <w:rsid w:val="00256BBC"/>
    <w:rsid w:val="00260015"/>
    <w:rsid w:val="002602C4"/>
    <w:rsid w:val="00260440"/>
    <w:rsid w:val="00260933"/>
    <w:rsid w:val="002610C3"/>
    <w:rsid w:val="00261C43"/>
    <w:rsid w:val="00261CC1"/>
    <w:rsid w:val="002620A6"/>
    <w:rsid w:val="00262FFC"/>
    <w:rsid w:val="00263C31"/>
    <w:rsid w:val="00265864"/>
    <w:rsid w:val="00265D58"/>
    <w:rsid w:val="002717BB"/>
    <w:rsid w:val="00272DEE"/>
    <w:rsid w:val="00272E36"/>
    <w:rsid w:val="00275923"/>
    <w:rsid w:val="00275E12"/>
    <w:rsid w:val="002760B5"/>
    <w:rsid w:val="00276DF9"/>
    <w:rsid w:val="00277165"/>
    <w:rsid w:val="00277206"/>
    <w:rsid w:val="00281F5A"/>
    <w:rsid w:val="00282A62"/>
    <w:rsid w:val="00283E8B"/>
    <w:rsid w:val="002862C5"/>
    <w:rsid w:val="002867AA"/>
    <w:rsid w:val="00287090"/>
    <w:rsid w:val="002905E8"/>
    <w:rsid w:val="002913AC"/>
    <w:rsid w:val="00291B87"/>
    <w:rsid w:val="00292465"/>
    <w:rsid w:val="002924B0"/>
    <w:rsid w:val="002940C2"/>
    <w:rsid w:val="00294A44"/>
    <w:rsid w:val="00297AFD"/>
    <w:rsid w:val="00297F15"/>
    <w:rsid w:val="002A0033"/>
    <w:rsid w:val="002A2FE1"/>
    <w:rsid w:val="002A38CC"/>
    <w:rsid w:val="002A3E68"/>
    <w:rsid w:val="002A517A"/>
    <w:rsid w:val="002A5CA5"/>
    <w:rsid w:val="002A5EE8"/>
    <w:rsid w:val="002A5F9B"/>
    <w:rsid w:val="002A777E"/>
    <w:rsid w:val="002A7DD2"/>
    <w:rsid w:val="002B0AA7"/>
    <w:rsid w:val="002B554F"/>
    <w:rsid w:val="002B5B40"/>
    <w:rsid w:val="002C086F"/>
    <w:rsid w:val="002C09EC"/>
    <w:rsid w:val="002C0C16"/>
    <w:rsid w:val="002C180D"/>
    <w:rsid w:val="002C1D8A"/>
    <w:rsid w:val="002C28D3"/>
    <w:rsid w:val="002C306C"/>
    <w:rsid w:val="002C42C7"/>
    <w:rsid w:val="002C46C5"/>
    <w:rsid w:val="002C4898"/>
    <w:rsid w:val="002C5B30"/>
    <w:rsid w:val="002C5DA9"/>
    <w:rsid w:val="002C7B63"/>
    <w:rsid w:val="002C7E9A"/>
    <w:rsid w:val="002D0380"/>
    <w:rsid w:val="002D04C3"/>
    <w:rsid w:val="002D0B0E"/>
    <w:rsid w:val="002D1923"/>
    <w:rsid w:val="002D220D"/>
    <w:rsid w:val="002D2FBE"/>
    <w:rsid w:val="002D3672"/>
    <w:rsid w:val="002D44C1"/>
    <w:rsid w:val="002D66CC"/>
    <w:rsid w:val="002D7D73"/>
    <w:rsid w:val="002E0134"/>
    <w:rsid w:val="002E23AA"/>
    <w:rsid w:val="002E244C"/>
    <w:rsid w:val="002E2BB0"/>
    <w:rsid w:val="002E32C9"/>
    <w:rsid w:val="002E4704"/>
    <w:rsid w:val="002E7CAC"/>
    <w:rsid w:val="002F1BC3"/>
    <w:rsid w:val="002F33F3"/>
    <w:rsid w:val="002F3D29"/>
    <w:rsid w:val="002F4196"/>
    <w:rsid w:val="002F49FA"/>
    <w:rsid w:val="002F4B4F"/>
    <w:rsid w:val="002F4BF4"/>
    <w:rsid w:val="002F53F6"/>
    <w:rsid w:val="002F6681"/>
    <w:rsid w:val="002F6AD8"/>
    <w:rsid w:val="002F709C"/>
    <w:rsid w:val="002F7AE3"/>
    <w:rsid w:val="0030429F"/>
    <w:rsid w:val="00304371"/>
    <w:rsid w:val="0030589B"/>
    <w:rsid w:val="00306E85"/>
    <w:rsid w:val="003120C4"/>
    <w:rsid w:val="00312E62"/>
    <w:rsid w:val="0031338A"/>
    <w:rsid w:val="00313B31"/>
    <w:rsid w:val="00313BF1"/>
    <w:rsid w:val="00313C73"/>
    <w:rsid w:val="00314470"/>
    <w:rsid w:val="00315158"/>
    <w:rsid w:val="0031519A"/>
    <w:rsid w:val="003158C7"/>
    <w:rsid w:val="0031608B"/>
    <w:rsid w:val="0031658E"/>
    <w:rsid w:val="003167E6"/>
    <w:rsid w:val="00316817"/>
    <w:rsid w:val="00317346"/>
    <w:rsid w:val="003174F1"/>
    <w:rsid w:val="00321CAB"/>
    <w:rsid w:val="00322E6E"/>
    <w:rsid w:val="003232B5"/>
    <w:rsid w:val="00323761"/>
    <w:rsid w:val="00324422"/>
    <w:rsid w:val="00324493"/>
    <w:rsid w:val="00326D49"/>
    <w:rsid w:val="003273E9"/>
    <w:rsid w:val="00327891"/>
    <w:rsid w:val="003279B0"/>
    <w:rsid w:val="00330A86"/>
    <w:rsid w:val="00331DA0"/>
    <w:rsid w:val="00333A69"/>
    <w:rsid w:val="0033509A"/>
    <w:rsid w:val="00335C94"/>
    <w:rsid w:val="00337299"/>
    <w:rsid w:val="00337A25"/>
    <w:rsid w:val="00337D83"/>
    <w:rsid w:val="00337E92"/>
    <w:rsid w:val="003406B5"/>
    <w:rsid w:val="0034073F"/>
    <w:rsid w:val="00340A7E"/>
    <w:rsid w:val="00342159"/>
    <w:rsid w:val="00343CDB"/>
    <w:rsid w:val="00344DD6"/>
    <w:rsid w:val="00345A77"/>
    <w:rsid w:val="00346A57"/>
    <w:rsid w:val="00350A6C"/>
    <w:rsid w:val="00351087"/>
    <w:rsid w:val="00351931"/>
    <w:rsid w:val="003536AB"/>
    <w:rsid w:val="0035411B"/>
    <w:rsid w:val="003545DC"/>
    <w:rsid w:val="00354EBA"/>
    <w:rsid w:val="00355129"/>
    <w:rsid w:val="00355DDA"/>
    <w:rsid w:val="003567F9"/>
    <w:rsid w:val="003569BB"/>
    <w:rsid w:val="00357535"/>
    <w:rsid w:val="003615EB"/>
    <w:rsid w:val="00362007"/>
    <w:rsid w:val="00365829"/>
    <w:rsid w:val="003667C7"/>
    <w:rsid w:val="00371BCB"/>
    <w:rsid w:val="00372172"/>
    <w:rsid w:val="003722A1"/>
    <w:rsid w:val="00372A40"/>
    <w:rsid w:val="00372B77"/>
    <w:rsid w:val="00373544"/>
    <w:rsid w:val="00373DE5"/>
    <w:rsid w:val="00374FDC"/>
    <w:rsid w:val="00376528"/>
    <w:rsid w:val="003769BB"/>
    <w:rsid w:val="00380197"/>
    <w:rsid w:val="003811BB"/>
    <w:rsid w:val="00381A39"/>
    <w:rsid w:val="00381A8F"/>
    <w:rsid w:val="00381DFD"/>
    <w:rsid w:val="00382695"/>
    <w:rsid w:val="00384013"/>
    <w:rsid w:val="003846F2"/>
    <w:rsid w:val="00385CDD"/>
    <w:rsid w:val="003909E4"/>
    <w:rsid w:val="00391C21"/>
    <w:rsid w:val="00391FF9"/>
    <w:rsid w:val="00393E9B"/>
    <w:rsid w:val="003944BF"/>
    <w:rsid w:val="00394779"/>
    <w:rsid w:val="00394C6E"/>
    <w:rsid w:val="00395CD2"/>
    <w:rsid w:val="003971B9"/>
    <w:rsid w:val="00397340"/>
    <w:rsid w:val="003975CA"/>
    <w:rsid w:val="003A04CE"/>
    <w:rsid w:val="003A0C65"/>
    <w:rsid w:val="003A2520"/>
    <w:rsid w:val="003A2F67"/>
    <w:rsid w:val="003A35CC"/>
    <w:rsid w:val="003A378B"/>
    <w:rsid w:val="003A3AD9"/>
    <w:rsid w:val="003A571A"/>
    <w:rsid w:val="003A5867"/>
    <w:rsid w:val="003A65E2"/>
    <w:rsid w:val="003A66BC"/>
    <w:rsid w:val="003B0454"/>
    <w:rsid w:val="003B1040"/>
    <w:rsid w:val="003B1A34"/>
    <w:rsid w:val="003B1E26"/>
    <w:rsid w:val="003B297C"/>
    <w:rsid w:val="003B2A20"/>
    <w:rsid w:val="003B3214"/>
    <w:rsid w:val="003B3624"/>
    <w:rsid w:val="003B365B"/>
    <w:rsid w:val="003B473C"/>
    <w:rsid w:val="003B4C67"/>
    <w:rsid w:val="003B651A"/>
    <w:rsid w:val="003B6FCE"/>
    <w:rsid w:val="003C052D"/>
    <w:rsid w:val="003C2073"/>
    <w:rsid w:val="003C2EAE"/>
    <w:rsid w:val="003C3D81"/>
    <w:rsid w:val="003C3D91"/>
    <w:rsid w:val="003C48C8"/>
    <w:rsid w:val="003C4A94"/>
    <w:rsid w:val="003C5033"/>
    <w:rsid w:val="003C65DE"/>
    <w:rsid w:val="003C6921"/>
    <w:rsid w:val="003C6E49"/>
    <w:rsid w:val="003D2228"/>
    <w:rsid w:val="003D2335"/>
    <w:rsid w:val="003D45B8"/>
    <w:rsid w:val="003D4836"/>
    <w:rsid w:val="003D5CFC"/>
    <w:rsid w:val="003D6DDB"/>
    <w:rsid w:val="003D7659"/>
    <w:rsid w:val="003D7B45"/>
    <w:rsid w:val="003D7B4E"/>
    <w:rsid w:val="003E005E"/>
    <w:rsid w:val="003E159D"/>
    <w:rsid w:val="003E27DD"/>
    <w:rsid w:val="003E40E7"/>
    <w:rsid w:val="003E66D7"/>
    <w:rsid w:val="003E68E8"/>
    <w:rsid w:val="003F0379"/>
    <w:rsid w:val="003F3030"/>
    <w:rsid w:val="003F307A"/>
    <w:rsid w:val="003F389E"/>
    <w:rsid w:val="003F3A6F"/>
    <w:rsid w:val="003F3AFB"/>
    <w:rsid w:val="003F5897"/>
    <w:rsid w:val="003F602D"/>
    <w:rsid w:val="003F6B1E"/>
    <w:rsid w:val="003F6E4A"/>
    <w:rsid w:val="004006A7"/>
    <w:rsid w:val="00400A40"/>
    <w:rsid w:val="004015E4"/>
    <w:rsid w:val="004017A3"/>
    <w:rsid w:val="00401BCE"/>
    <w:rsid w:val="00401E4D"/>
    <w:rsid w:val="0040405D"/>
    <w:rsid w:val="004042C7"/>
    <w:rsid w:val="0040579A"/>
    <w:rsid w:val="00406491"/>
    <w:rsid w:val="00411283"/>
    <w:rsid w:val="004122BA"/>
    <w:rsid w:val="00412E53"/>
    <w:rsid w:val="00414759"/>
    <w:rsid w:val="0041483A"/>
    <w:rsid w:val="00414CBE"/>
    <w:rsid w:val="00414EED"/>
    <w:rsid w:val="004163F7"/>
    <w:rsid w:val="004176B9"/>
    <w:rsid w:val="004200F7"/>
    <w:rsid w:val="00420A10"/>
    <w:rsid w:val="00421639"/>
    <w:rsid w:val="00421C5F"/>
    <w:rsid w:val="004223CA"/>
    <w:rsid w:val="00423070"/>
    <w:rsid w:val="004230A1"/>
    <w:rsid w:val="00424D47"/>
    <w:rsid w:val="0042523D"/>
    <w:rsid w:val="0042536A"/>
    <w:rsid w:val="004264C4"/>
    <w:rsid w:val="00427EB5"/>
    <w:rsid w:val="00430B34"/>
    <w:rsid w:val="0043126E"/>
    <w:rsid w:val="00432CC3"/>
    <w:rsid w:val="00432E62"/>
    <w:rsid w:val="00434B9C"/>
    <w:rsid w:val="0044090F"/>
    <w:rsid w:val="00442444"/>
    <w:rsid w:val="00442612"/>
    <w:rsid w:val="004427B5"/>
    <w:rsid w:val="00442DD9"/>
    <w:rsid w:val="00446E68"/>
    <w:rsid w:val="00447BBB"/>
    <w:rsid w:val="004501CD"/>
    <w:rsid w:val="0045363A"/>
    <w:rsid w:val="004539A0"/>
    <w:rsid w:val="004542BA"/>
    <w:rsid w:val="0045462D"/>
    <w:rsid w:val="004548DF"/>
    <w:rsid w:val="00457261"/>
    <w:rsid w:val="00457751"/>
    <w:rsid w:val="00460709"/>
    <w:rsid w:val="00460D26"/>
    <w:rsid w:val="00463235"/>
    <w:rsid w:val="00463491"/>
    <w:rsid w:val="004654E1"/>
    <w:rsid w:val="00465BDD"/>
    <w:rsid w:val="00466C8C"/>
    <w:rsid w:val="00466E5C"/>
    <w:rsid w:val="00471E65"/>
    <w:rsid w:val="0047443B"/>
    <w:rsid w:val="004747D1"/>
    <w:rsid w:val="0047545C"/>
    <w:rsid w:val="00475562"/>
    <w:rsid w:val="004804D5"/>
    <w:rsid w:val="0048191C"/>
    <w:rsid w:val="00481B35"/>
    <w:rsid w:val="00482ACF"/>
    <w:rsid w:val="0048381B"/>
    <w:rsid w:val="00483FA5"/>
    <w:rsid w:val="00484027"/>
    <w:rsid w:val="00484E32"/>
    <w:rsid w:val="004852AC"/>
    <w:rsid w:val="00485468"/>
    <w:rsid w:val="00485F46"/>
    <w:rsid w:val="0048728B"/>
    <w:rsid w:val="004872BD"/>
    <w:rsid w:val="00490CE9"/>
    <w:rsid w:val="004911DF"/>
    <w:rsid w:val="00491385"/>
    <w:rsid w:val="0049306C"/>
    <w:rsid w:val="00493BD1"/>
    <w:rsid w:val="00493BDA"/>
    <w:rsid w:val="00494DC0"/>
    <w:rsid w:val="00495C3E"/>
    <w:rsid w:val="0049721B"/>
    <w:rsid w:val="00497D8C"/>
    <w:rsid w:val="004A00FD"/>
    <w:rsid w:val="004A1A77"/>
    <w:rsid w:val="004A1E14"/>
    <w:rsid w:val="004A1EC8"/>
    <w:rsid w:val="004A227B"/>
    <w:rsid w:val="004A28BD"/>
    <w:rsid w:val="004A5611"/>
    <w:rsid w:val="004A5E50"/>
    <w:rsid w:val="004A69A4"/>
    <w:rsid w:val="004B0E33"/>
    <w:rsid w:val="004B0F82"/>
    <w:rsid w:val="004B12D7"/>
    <w:rsid w:val="004B17E8"/>
    <w:rsid w:val="004B1BBC"/>
    <w:rsid w:val="004B2E59"/>
    <w:rsid w:val="004B3121"/>
    <w:rsid w:val="004C08B8"/>
    <w:rsid w:val="004C0985"/>
    <w:rsid w:val="004C0A47"/>
    <w:rsid w:val="004C373D"/>
    <w:rsid w:val="004C3B8F"/>
    <w:rsid w:val="004C3C44"/>
    <w:rsid w:val="004C3F28"/>
    <w:rsid w:val="004C3F61"/>
    <w:rsid w:val="004C525A"/>
    <w:rsid w:val="004C552E"/>
    <w:rsid w:val="004C70AC"/>
    <w:rsid w:val="004D0839"/>
    <w:rsid w:val="004D1241"/>
    <w:rsid w:val="004D207B"/>
    <w:rsid w:val="004D2E36"/>
    <w:rsid w:val="004D326E"/>
    <w:rsid w:val="004D340B"/>
    <w:rsid w:val="004D362E"/>
    <w:rsid w:val="004D3E18"/>
    <w:rsid w:val="004D445A"/>
    <w:rsid w:val="004D4ACB"/>
    <w:rsid w:val="004D5C95"/>
    <w:rsid w:val="004D61A7"/>
    <w:rsid w:val="004D6235"/>
    <w:rsid w:val="004D6594"/>
    <w:rsid w:val="004D772B"/>
    <w:rsid w:val="004D7B74"/>
    <w:rsid w:val="004D7EA2"/>
    <w:rsid w:val="004E0388"/>
    <w:rsid w:val="004E0695"/>
    <w:rsid w:val="004E11BF"/>
    <w:rsid w:val="004E2789"/>
    <w:rsid w:val="004E3A71"/>
    <w:rsid w:val="004E3CCA"/>
    <w:rsid w:val="004E3F54"/>
    <w:rsid w:val="004E4096"/>
    <w:rsid w:val="004E5073"/>
    <w:rsid w:val="004E7EAA"/>
    <w:rsid w:val="004F0B1B"/>
    <w:rsid w:val="004F1589"/>
    <w:rsid w:val="004F1796"/>
    <w:rsid w:val="004F20C3"/>
    <w:rsid w:val="004F2639"/>
    <w:rsid w:val="004F6DFE"/>
    <w:rsid w:val="004F7597"/>
    <w:rsid w:val="00500069"/>
    <w:rsid w:val="00500146"/>
    <w:rsid w:val="00500CB9"/>
    <w:rsid w:val="00500DAA"/>
    <w:rsid w:val="00500E2A"/>
    <w:rsid w:val="00501066"/>
    <w:rsid w:val="0050108B"/>
    <w:rsid w:val="00501576"/>
    <w:rsid w:val="00502360"/>
    <w:rsid w:val="005028B8"/>
    <w:rsid w:val="00503541"/>
    <w:rsid w:val="00503AFE"/>
    <w:rsid w:val="005044E8"/>
    <w:rsid w:val="00504A3C"/>
    <w:rsid w:val="00506E3A"/>
    <w:rsid w:val="0051092F"/>
    <w:rsid w:val="00512EB3"/>
    <w:rsid w:val="00513CCF"/>
    <w:rsid w:val="00515EAB"/>
    <w:rsid w:val="005175A5"/>
    <w:rsid w:val="00520D27"/>
    <w:rsid w:val="00524D1F"/>
    <w:rsid w:val="00527D40"/>
    <w:rsid w:val="005317F9"/>
    <w:rsid w:val="0053223E"/>
    <w:rsid w:val="005324EA"/>
    <w:rsid w:val="005329BA"/>
    <w:rsid w:val="00533597"/>
    <w:rsid w:val="0053537F"/>
    <w:rsid w:val="00535A63"/>
    <w:rsid w:val="00540678"/>
    <w:rsid w:val="00540B69"/>
    <w:rsid w:val="0054103A"/>
    <w:rsid w:val="00541370"/>
    <w:rsid w:val="0054166A"/>
    <w:rsid w:val="005425BC"/>
    <w:rsid w:val="005427D8"/>
    <w:rsid w:val="00543086"/>
    <w:rsid w:val="00544C7F"/>
    <w:rsid w:val="00544F19"/>
    <w:rsid w:val="005461B1"/>
    <w:rsid w:val="005462C6"/>
    <w:rsid w:val="005467C4"/>
    <w:rsid w:val="0055068D"/>
    <w:rsid w:val="005506A9"/>
    <w:rsid w:val="0055182C"/>
    <w:rsid w:val="00551D82"/>
    <w:rsid w:val="005537E6"/>
    <w:rsid w:val="00554A08"/>
    <w:rsid w:val="00554F87"/>
    <w:rsid w:val="00555C59"/>
    <w:rsid w:val="005565CD"/>
    <w:rsid w:val="00556970"/>
    <w:rsid w:val="00556C91"/>
    <w:rsid w:val="0056033F"/>
    <w:rsid w:val="00561A7A"/>
    <w:rsid w:val="00561C67"/>
    <w:rsid w:val="00564930"/>
    <w:rsid w:val="00566DA8"/>
    <w:rsid w:val="00566FEC"/>
    <w:rsid w:val="005679CF"/>
    <w:rsid w:val="00570215"/>
    <w:rsid w:val="0057104E"/>
    <w:rsid w:val="00571154"/>
    <w:rsid w:val="00573B9C"/>
    <w:rsid w:val="00573E9E"/>
    <w:rsid w:val="00574A52"/>
    <w:rsid w:val="005753F3"/>
    <w:rsid w:val="00575BBC"/>
    <w:rsid w:val="00575C47"/>
    <w:rsid w:val="00575E55"/>
    <w:rsid w:val="00581381"/>
    <w:rsid w:val="005818DE"/>
    <w:rsid w:val="00582AF7"/>
    <w:rsid w:val="00582B7C"/>
    <w:rsid w:val="00583621"/>
    <w:rsid w:val="005842D6"/>
    <w:rsid w:val="00586BFF"/>
    <w:rsid w:val="005870CB"/>
    <w:rsid w:val="005870D1"/>
    <w:rsid w:val="00587E67"/>
    <w:rsid w:val="005918A1"/>
    <w:rsid w:val="00592E8B"/>
    <w:rsid w:val="0059369E"/>
    <w:rsid w:val="00595FEF"/>
    <w:rsid w:val="00596CA3"/>
    <w:rsid w:val="005979C7"/>
    <w:rsid w:val="005A07A8"/>
    <w:rsid w:val="005A113E"/>
    <w:rsid w:val="005A2C84"/>
    <w:rsid w:val="005A6AD2"/>
    <w:rsid w:val="005A7498"/>
    <w:rsid w:val="005A7507"/>
    <w:rsid w:val="005A7B1D"/>
    <w:rsid w:val="005B021E"/>
    <w:rsid w:val="005B22E4"/>
    <w:rsid w:val="005B240D"/>
    <w:rsid w:val="005B430C"/>
    <w:rsid w:val="005B4527"/>
    <w:rsid w:val="005B5A74"/>
    <w:rsid w:val="005B7FB5"/>
    <w:rsid w:val="005C1A1E"/>
    <w:rsid w:val="005C2313"/>
    <w:rsid w:val="005C2FC5"/>
    <w:rsid w:val="005C4EE6"/>
    <w:rsid w:val="005C7567"/>
    <w:rsid w:val="005C7BEE"/>
    <w:rsid w:val="005C7D07"/>
    <w:rsid w:val="005D4CE3"/>
    <w:rsid w:val="005D6455"/>
    <w:rsid w:val="005D67E1"/>
    <w:rsid w:val="005D68E2"/>
    <w:rsid w:val="005D6945"/>
    <w:rsid w:val="005D7A09"/>
    <w:rsid w:val="005D7FD8"/>
    <w:rsid w:val="005E25CC"/>
    <w:rsid w:val="005E3CAB"/>
    <w:rsid w:val="005E4847"/>
    <w:rsid w:val="005E5317"/>
    <w:rsid w:val="005E60D2"/>
    <w:rsid w:val="005E64F1"/>
    <w:rsid w:val="005E659C"/>
    <w:rsid w:val="005F22F1"/>
    <w:rsid w:val="005F240E"/>
    <w:rsid w:val="005F2534"/>
    <w:rsid w:val="005F327B"/>
    <w:rsid w:val="005F34E7"/>
    <w:rsid w:val="005F442D"/>
    <w:rsid w:val="005F5F5D"/>
    <w:rsid w:val="005F6493"/>
    <w:rsid w:val="005F7735"/>
    <w:rsid w:val="006004E9"/>
    <w:rsid w:val="00601528"/>
    <w:rsid w:val="00601B04"/>
    <w:rsid w:val="0060278F"/>
    <w:rsid w:val="00602CA3"/>
    <w:rsid w:val="00602D9C"/>
    <w:rsid w:val="00602DED"/>
    <w:rsid w:val="006045D6"/>
    <w:rsid w:val="00605F2B"/>
    <w:rsid w:val="00606122"/>
    <w:rsid w:val="00606F86"/>
    <w:rsid w:val="0061008B"/>
    <w:rsid w:val="00611CB6"/>
    <w:rsid w:val="0061241D"/>
    <w:rsid w:val="00614D26"/>
    <w:rsid w:val="00615035"/>
    <w:rsid w:val="00617C00"/>
    <w:rsid w:val="00622578"/>
    <w:rsid w:val="00622D3B"/>
    <w:rsid w:val="00623844"/>
    <w:rsid w:val="00623A01"/>
    <w:rsid w:val="00623BAE"/>
    <w:rsid w:val="00623D6B"/>
    <w:rsid w:val="00625AE0"/>
    <w:rsid w:val="00625D6D"/>
    <w:rsid w:val="00625E8F"/>
    <w:rsid w:val="00625EB4"/>
    <w:rsid w:val="00626625"/>
    <w:rsid w:val="00626D77"/>
    <w:rsid w:val="0062774B"/>
    <w:rsid w:val="006315A4"/>
    <w:rsid w:val="0063167A"/>
    <w:rsid w:val="00632CD2"/>
    <w:rsid w:val="00634672"/>
    <w:rsid w:val="00634DB0"/>
    <w:rsid w:val="006352BB"/>
    <w:rsid w:val="00637674"/>
    <w:rsid w:val="00637A7A"/>
    <w:rsid w:val="00641113"/>
    <w:rsid w:val="00642CD9"/>
    <w:rsid w:val="006437DF"/>
    <w:rsid w:val="00644262"/>
    <w:rsid w:val="0064582B"/>
    <w:rsid w:val="00646258"/>
    <w:rsid w:val="00650102"/>
    <w:rsid w:val="006506B8"/>
    <w:rsid w:val="00650BBE"/>
    <w:rsid w:val="00651184"/>
    <w:rsid w:val="006527E0"/>
    <w:rsid w:val="00652E88"/>
    <w:rsid w:val="00653B18"/>
    <w:rsid w:val="00654FD0"/>
    <w:rsid w:val="00656450"/>
    <w:rsid w:val="00661725"/>
    <w:rsid w:val="00662CAA"/>
    <w:rsid w:val="006635CF"/>
    <w:rsid w:val="00663A70"/>
    <w:rsid w:val="00664472"/>
    <w:rsid w:val="00665D8C"/>
    <w:rsid w:val="00666A02"/>
    <w:rsid w:val="0067035C"/>
    <w:rsid w:val="00670593"/>
    <w:rsid w:val="006705DD"/>
    <w:rsid w:val="0067101E"/>
    <w:rsid w:val="00671728"/>
    <w:rsid w:val="00672EB6"/>
    <w:rsid w:val="00673047"/>
    <w:rsid w:val="006736FB"/>
    <w:rsid w:val="0067391F"/>
    <w:rsid w:val="006751C4"/>
    <w:rsid w:val="006754A3"/>
    <w:rsid w:val="006755EE"/>
    <w:rsid w:val="0067595E"/>
    <w:rsid w:val="00675A2F"/>
    <w:rsid w:val="00675BFC"/>
    <w:rsid w:val="00676BDE"/>
    <w:rsid w:val="006779FE"/>
    <w:rsid w:val="00680A2D"/>
    <w:rsid w:val="006824BF"/>
    <w:rsid w:val="00682745"/>
    <w:rsid w:val="006838ED"/>
    <w:rsid w:val="006842B2"/>
    <w:rsid w:val="00684BC0"/>
    <w:rsid w:val="00685DA1"/>
    <w:rsid w:val="00686B3E"/>
    <w:rsid w:val="00687C1B"/>
    <w:rsid w:val="00687EA4"/>
    <w:rsid w:val="00691EEF"/>
    <w:rsid w:val="00692D7C"/>
    <w:rsid w:val="006937D4"/>
    <w:rsid w:val="00693FD7"/>
    <w:rsid w:val="00694F83"/>
    <w:rsid w:val="00696147"/>
    <w:rsid w:val="006967C6"/>
    <w:rsid w:val="00696CF6"/>
    <w:rsid w:val="006A1B6E"/>
    <w:rsid w:val="006A21D3"/>
    <w:rsid w:val="006A27B6"/>
    <w:rsid w:val="006A2C85"/>
    <w:rsid w:val="006A46EA"/>
    <w:rsid w:val="006A48B8"/>
    <w:rsid w:val="006A4D5C"/>
    <w:rsid w:val="006A5256"/>
    <w:rsid w:val="006A7766"/>
    <w:rsid w:val="006B0593"/>
    <w:rsid w:val="006B0ED6"/>
    <w:rsid w:val="006B6772"/>
    <w:rsid w:val="006B6F37"/>
    <w:rsid w:val="006C008B"/>
    <w:rsid w:val="006C0796"/>
    <w:rsid w:val="006C0D96"/>
    <w:rsid w:val="006C2CB9"/>
    <w:rsid w:val="006C312A"/>
    <w:rsid w:val="006C4607"/>
    <w:rsid w:val="006D100D"/>
    <w:rsid w:val="006D209F"/>
    <w:rsid w:val="006D27A0"/>
    <w:rsid w:val="006D293B"/>
    <w:rsid w:val="006D7F8F"/>
    <w:rsid w:val="006E0433"/>
    <w:rsid w:val="006E0D54"/>
    <w:rsid w:val="006E34C7"/>
    <w:rsid w:val="006E3727"/>
    <w:rsid w:val="006E42BA"/>
    <w:rsid w:val="006E4797"/>
    <w:rsid w:val="006E4B6D"/>
    <w:rsid w:val="006E56C0"/>
    <w:rsid w:val="006E581D"/>
    <w:rsid w:val="006E7209"/>
    <w:rsid w:val="006F0EA8"/>
    <w:rsid w:val="006F2B50"/>
    <w:rsid w:val="006F30B2"/>
    <w:rsid w:val="006F3B44"/>
    <w:rsid w:val="006F3CEB"/>
    <w:rsid w:val="006F4669"/>
    <w:rsid w:val="006F57A3"/>
    <w:rsid w:val="006F59EF"/>
    <w:rsid w:val="006F6C41"/>
    <w:rsid w:val="006F6E44"/>
    <w:rsid w:val="0070017F"/>
    <w:rsid w:val="007006D7"/>
    <w:rsid w:val="00700D2F"/>
    <w:rsid w:val="00701299"/>
    <w:rsid w:val="007013A1"/>
    <w:rsid w:val="00702399"/>
    <w:rsid w:val="00703713"/>
    <w:rsid w:val="0070444F"/>
    <w:rsid w:val="007075E0"/>
    <w:rsid w:val="00711100"/>
    <w:rsid w:val="00714007"/>
    <w:rsid w:val="00714141"/>
    <w:rsid w:val="00714BE0"/>
    <w:rsid w:val="00715907"/>
    <w:rsid w:val="00715950"/>
    <w:rsid w:val="007218C2"/>
    <w:rsid w:val="00721E12"/>
    <w:rsid w:val="007222EF"/>
    <w:rsid w:val="00722810"/>
    <w:rsid w:val="00722B93"/>
    <w:rsid w:val="00722BF8"/>
    <w:rsid w:val="007245C4"/>
    <w:rsid w:val="00725708"/>
    <w:rsid w:val="00727641"/>
    <w:rsid w:val="0073039D"/>
    <w:rsid w:val="00731262"/>
    <w:rsid w:val="00731991"/>
    <w:rsid w:val="00732EB0"/>
    <w:rsid w:val="00734A29"/>
    <w:rsid w:val="00735266"/>
    <w:rsid w:val="00736371"/>
    <w:rsid w:val="0073637D"/>
    <w:rsid w:val="00737587"/>
    <w:rsid w:val="00737CF7"/>
    <w:rsid w:val="00740105"/>
    <w:rsid w:val="007408A8"/>
    <w:rsid w:val="00741FDC"/>
    <w:rsid w:val="007424E6"/>
    <w:rsid w:val="007439C7"/>
    <w:rsid w:val="00743F99"/>
    <w:rsid w:val="00746854"/>
    <w:rsid w:val="00746905"/>
    <w:rsid w:val="00750378"/>
    <w:rsid w:val="0075061F"/>
    <w:rsid w:val="00751EE5"/>
    <w:rsid w:val="00752051"/>
    <w:rsid w:val="00753B6F"/>
    <w:rsid w:val="00754165"/>
    <w:rsid w:val="0075578D"/>
    <w:rsid w:val="00755E3B"/>
    <w:rsid w:val="00757F4F"/>
    <w:rsid w:val="00760C11"/>
    <w:rsid w:val="00761685"/>
    <w:rsid w:val="0076246C"/>
    <w:rsid w:val="00763003"/>
    <w:rsid w:val="00763F4D"/>
    <w:rsid w:val="00765597"/>
    <w:rsid w:val="007663BC"/>
    <w:rsid w:val="00766D09"/>
    <w:rsid w:val="007675D8"/>
    <w:rsid w:val="00767D6D"/>
    <w:rsid w:val="007720B9"/>
    <w:rsid w:val="00773BAB"/>
    <w:rsid w:val="00774D44"/>
    <w:rsid w:val="00774F98"/>
    <w:rsid w:val="00775A48"/>
    <w:rsid w:val="0077659E"/>
    <w:rsid w:val="00776AA8"/>
    <w:rsid w:val="007774FB"/>
    <w:rsid w:val="007804DA"/>
    <w:rsid w:val="00780CFE"/>
    <w:rsid w:val="007815CA"/>
    <w:rsid w:val="00781BC9"/>
    <w:rsid w:val="00782533"/>
    <w:rsid w:val="00782ABB"/>
    <w:rsid w:val="0078487D"/>
    <w:rsid w:val="007864F8"/>
    <w:rsid w:val="00786C2B"/>
    <w:rsid w:val="0078721E"/>
    <w:rsid w:val="00790516"/>
    <w:rsid w:val="00790E89"/>
    <w:rsid w:val="00793040"/>
    <w:rsid w:val="00793116"/>
    <w:rsid w:val="00793125"/>
    <w:rsid w:val="00795AA2"/>
    <w:rsid w:val="00795EA4"/>
    <w:rsid w:val="00796C6D"/>
    <w:rsid w:val="00797F1F"/>
    <w:rsid w:val="007A030B"/>
    <w:rsid w:val="007A130B"/>
    <w:rsid w:val="007A18B8"/>
    <w:rsid w:val="007A2C33"/>
    <w:rsid w:val="007A45AD"/>
    <w:rsid w:val="007A7392"/>
    <w:rsid w:val="007A75E7"/>
    <w:rsid w:val="007B0EFD"/>
    <w:rsid w:val="007B1D79"/>
    <w:rsid w:val="007B1F86"/>
    <w:rsid w:val="007B2961"/>
    <w:rsid w:val="007B4629"/>
    <w:rsid w:val="007B4E03"/>
    <w:rsid w:val="007B5103"/>
    <w:rsid w:val="007B54E3"/>
    <w:rsid w:val="007B622A"/>
    <w:rsid w:val="007B6801"/>
    <w:rsid w:val="007B6D8A"/>
    <w:rsid w:val="007C0D82"/>
    <w:rsid w:val="007C1F31"/>
    <w:rsid w:val="007C2F4D"/>
    <w:rsid w:val="007C47D9"/>
    <w:rsid w:val="007C49D3"/>
    <w:rsid w:val="007C54D9"/>
    <w:rsid w:val="007C5A08"/>
    <w:rsid w:val="007C69DB"/>
    <w:rsid w:val="007D0F8B"/>
    <w:rsid w:val="007D56DC"/>
    <w:rsid w:val="007D5739"/>
    <w:rsid w:val="007D589C"/>
    <w:rsid w:val="007D5DA9"/>
    <w:rsid w:val="007D61AD"/>
    <w:rsid w:val="007D6AD0"/>
    <w:rsid w:val="007D6BE0"/>
    <w:rsid w:val="007D7EB7"/>
    <w:rsid w:val="007D7F04"/>
    <w:rsid w:val="007E0575"/>
    <w:rsid w:val="007E08D1"/>
    <w:rsid w:val="007E64DA"/>
    <w:rsid w:val="007E689F"/>
    <w:rsid w:val="007F1073"/>
    <w:rsid w:val="007F2030"/>
    <w:rsid w:val="007F2053"/>
    <w:rsid w:val="007F20E2"/>
    <w:rsid w:val="007F259C"/>
    <w:rsid w:val="007F3D92"/>
    <w:rsid w:val="007F426F"/>
    <w:rsid w:val="007F5251"/>
    <w:rsid w:val="007F6175"/>
    <w:rsid w:val="007F7130"/>
    <w:rsid w:val="007F7BBE"/>
    <w:rsid w:val="008000EA"/>
    <w:rsid w:val="008002B3"/>
    <w:rsid w:val="0080078B"/>
    <w:rsid w:val="008027D5"/>
    <w:rsid w:val="00803216"/>
    <w:rsid w:val="0080386D"/>
    <w:rsid w:val="00803CF6"/>
    <w:rsid w:val="00804099"/>
    <w:rsid w:val="008048C5"/>
    <w:rsid w:val="00805B61"/>
    <w:rsid w:val="00806D6D"/>
    <w:rsid w:val="008103B7"/>
    <w:rsid w:val="00810668"/>
    <w:rsid w:val="00811EF2"/>
    <w:rsid w:val="008141B5"/>
    <w:rsid w:val="008146B8"/>
    <w:rsid w:val="00814932"/>
    <w:rsid w:val="00815C41"/>
    <w:rsid w:val="00821185"/>
    <w:rsid w:val="008220D6"/>
    <w:rsid w:val="00822E00"/>
    <w:rsid w:val="0082400C"/>
    <w:rsid w:val="008260D6"/>
    <w:rsid w:val="00826F94"/>
    <w:rsid w:val="00827299"/>
    <w:rsid w:val="00827413"/>
    <w:rsid w:val="0082766F"/>
    <w:rsid w:val="00827952"/>
    <w:rsid w:val="008304C6"/>
    <w:rsid w:val="008308E9"/>
    <w:rsid w:val="00831371"/>
    <w:rsid w:val="00832095"/>
    <w:rsid w:val="00832ABA"/>
    <w:rsid w:val="00834DDE"/>
    <w:rsid w:val="00835047"/>
    <w:rsid w:val="008355AE"/>
    <w:rsid w:val="00835A03"/>
    <w:rsid w:val="008363AE"/>
    <w:rsid w:val="00840F6D"/>
    <w:rsid w:val="00841079"/>
    <w:rsid w:val="00843AA9"/>
    <w:rsid w:val="00843E0E"/>
    <w:rsid w:val="00844F57"/>
    <w:rsid w:val="008461C6"/>
    <w:rsid w:val="00846D52"/>
    <w:rsid w:val="008520F7"/>
    <w:rsid w:val="00852F1F"/>
    <w:rsid w:val="00853C61"/>
    <w:rsid w:val="0085489C"/>
    <w:rsid w:val="00854F7F"/>
    <w:rsid w:val="00855437"/>
    <w:rsid w:val="008555EF"/>
    <w:rsid w:val="00856D48"/>
    <w:rsid w:val="0086197A"/>
    <w:rsid w:val="00861C23"/>
    <w:rsid w:val="00863459"/>
    <w:rsid w:val="008665B2"/>
    <w:rsid w:val="0086673D"/>
    <w:rsid w:val="00867E75"/>
    <w:rsid w:val="008704C7"/>
    <w:rsid w:val="0087183D"/>
    <w:rsid w:val="00872F43"/>
    <w:rsid w:val="0087622B"/>
    <w:rsid w:val="00877856"/>
    <w:rsid w:val="00877C77"/>
    <w:rsid w:val="00877C8A"/>
    <w:rsid w:val="008806CB"/>
    <w:rsid w:val="00881273"/>
    <w:rsid w:val="0088147F"/>
    <w:rsid w:val="00881994"/>
    <w:rsid w:val="00881D59"/>
    <w:rsid w:val="00884B6D"/>
    <w:rsid w:val="00885215"/>
    <w:rsid w:val="00885E0F"/>
    <w:rsid w:val="00886061"/>
    <w:rsid w:val="008905D1"/>
    <w:rsid w:val="00890D5D"/>
    <w:rsid w:val="0089155E"/>
    <w:rsid w:val="00892B00"/>
    <w:rsid w:val="00892FBA"/>
    <w:rsid w:val="008942D3"/>
    <w:rsid w:val="00894BDE"/>
    <w:rsid w:val="008950E9"/>
    <w:rsid w:val="00895AAC"/>
    <w:rsid w:val="00895D67"/>
    <w:rsid w:val="008960A6"/>
    <w:rsid w:val="00896312"/>
    <w:rsid w:val="00896A0B"/>
    <w:rsid w:val="0089714B"/>
    <w:rsid w:val="0089798C"/>
    <w:rsid w:val="008A32A0"/>
    <w:rsid w:val="008A4859"/>
    <w:rsid w:val="008A4C51"/>
    <w:rsid w:val="008A5694"/>
    <w:rsid w:val="008A56C3"/>
    <w:rsid w:val="008A612A"/>
    <w:rsid w:val="008A6289"/>
    <w:rsid w:val="008A62BA"/>
    <w:rsid w:val="008A6837"/>
    <w:rsid w:val="008A6BCA"/>
    <w:rsid w:val="008A7381"/>
    <w:rsid w:val="008B0193"/>
    <w:rsid w:val="008B27A7"/>
    <w:rsid w:val="008B2D50"/>
    <w:rsid w:val="008B2E15"/>
    <w:rsid w:val="008B31F7"/>
    <w:rsid w:val="008B35D2"/>
    <w:rsid w:val="008B58F3"/>
    <w:rsid w:val="008B5916"/>
    <w:rsid w:val="008B750B"/>
    <w:rsid w:val="008C05D8"/>
    <w:rsid w:val="008C289D"/>
    <w:rsid w:val="008C3393"/>
    <w:rsid w:val="008C3745"/>
    <w:rsid w:val="008C3747"/>
    <w:rsid w:val="008C40DE"/>
    <w:rsid w:val="008C521D"/>
    <w:rsid w:val="008C5A17"/>
    <w:rsid w:val="008C720E"/>
    <w:rsid w:val="008C7FD4"/>
    <w:rsid w:val="008D1625"/>
    <w:rsid w:val="008D2D78"/>
    <w:rsid w:val="008D310E"/>
    <w:rsid w:val="008D3241"/>
    <w:rsid w:val="008D35AF"/>
    <w:rsid w:val="008D366F"/>
    <w:rsid w:val="008D4559"/>
    <w:rsid w:val="008D5542"/>
    <w:rsid w:val="008D641F"/>
    <w:rsid w:val="008D683F"/>
    <w:rsid w:val="008D766D"/>
    <w:rsid w:val="008D77EA"/>
    <w:rsid w:val="008E000E"/>
    <w:rsid w:val="008E1B0F"/>
    <w:rsid w:val="008E33F6"/>
    <w:rsid w:val="008E3446"/>
    <w:rsid w:val="008E3559"/>
    <w:rsid w:val="008E6002"/>
    <w:rsid w:val="008E6667"/>
    <w:rsid w:val="008E674C"/>
    <w:rsid w:val="008E6BB9"/>
    <w:rsid w:val="008E7BE2"/>
    <w:rsid w:val="008E7EEE"/>
    <w:rsid w:val="008F0342"/>
    <w:rsid w:val="008F1F75"/>
    <w:rsid w:val="008F2165"/>
    <w:rsid w:val="008F26F3"/>
    <w:rsid w:val="008F2B99"/>
    <w:rsid w:val="008F2E53"/>
    <w:rsid w:val="008F31ED"/>
    <w:rsid w:val="008F3BD0"/>
    <w:rsid w:val="008F4442"/>
    <w:rsid w:val="008F4FD7"/>
    <w:rsid w:val="008F5430"/>
    <w:rsid w:val="008F6176"/>
    <w:rsid w:val="00903283"/>
    <w:rsid w:val="0090431C"/>
    <w:rsid w:val="00905BBB"/>
    <w:rsid w:val="00906748"/>
    <w:rsid w:val="00906BF9"/>
    <w:rsid w:val="00910779"/>
    <w:rsid w:val="00911971"/>
    <w:rsid w:val="0091647C"/>
    <w:rsid w:val="00916E6C"/>
    <w:rsid w:val="00917224"/>
    <w:rsid w:val="00917D73"/>
    <w:rsid w:val="0092016A"/>
    <w:rsid w:val="009213C9"/>
    <w:rsid w:val="0092276A"/>
    <w:rsid w:val="009239B6"/>
    <w:rsid w:val="00924336"/>
    <w:rsid w:val="009249AE"/>
    <w:rsid w:val="00924DA8"/>
    <w:rsid w:val="0092642A"/>
    <w:rsid w:val="009265F7"/>
    <w:rsid w:val="00932142"/>
    <w:rsid w:val="00933787"/>
    <w:rsid w:val="00934C4A"/>
    <w:rsid w:val="00936583"/>
    <w:rsid w:val="0094053C"/>
    <w:rsid w:val="00944D4D"/>
    <w:rsid w:val="00950C4E"/>
    <w:rsid w:val="00951101"/>
    <w:rsid w:val="00951783"/>
    <w:rsid w:val="009520F1"/>
    <w:rsid w:val="00952DD2"/>
    <w:rsid w:val="00952E71"/>
    <w:rsid w:val="00954771"/>
    <w:rsid w:val="00954932"/>
    <w:rsid w:val="00955208"/>
    <w:rsid w:val="0095636A"/>
    <w:rsid w:val="00960444"/>
    <w:rsid w:val="0096151E"/>
    <w:rsid w:val="00962B44"/>
    <w:rsid w:val="0096398A"/>
    <w:rsid w:val="0096415C"/>
    <w:rsid w:val="009648E9"/>
    <w:rsid w:val="00965729"/>
    <w:rsid w:val="0096642C"/>
    <w:rsid w:val="00967C1B"/>
    <w:rsid w:val="00967CEE"/>
    <w:rsid w:val="00970100"/>
    <w:rsid w:val="0097219A"/>
    <w:rsid w:val="00973001"/>
    <w:rsid w:val="009745A2"/>
    <w:rsid w:val="00974B9F"/>
    <w:rsid w:val="009761B2"/>
    <w:rsid w:val="009815C2"/>
    <w:rsid w:val="00981623"/>
    <w:rsid w:val="009817A4"/>
    <w:rsid w:val="00982488"/>
    <w:rsid w:val="009826FD"/>
    <w:rsid w:val="00982F45"/>
    <w:rsid w:val="0098499F"/>
    <w:rsid w:val="00984FBE"/>
    <w:rsid w:val="0098568E"/>
    <w:rsid w:val="00986CC2"/>
    <w:rsid w:val="0098791E"/>
    <w:rsid w:val="00987D1B"/>
    <w:rsid w:val="009911F6"/>
    <w:rsid w:val="00991453"/>
    <w:rsid w:val="00991631"/>
    <w:rsid w:val="00991E3D"/>
    <w:rsid w:val="00994644"/>
    <w:rsid w:val="00994F50"/>
    <w:rsid w:val="009959A1"/>
    <w:rsid w:val="00996FF4"/>
    <w:rsid w:val="009974C5"/>
    <w:rsid w:val="009975D4"/>
    <w:rsid w:val="009A0A58"/>
    <w:rsid w:val="009A118D"/>
    <w:rsid w:val="009A1749"/>
    <w:rsid w:val="009A2382"/>
    <w:rsid w:val="009A31E2"/>
    <w:rsid w:val="009A4F0B"/>
    <w:rsid w:val="009A5149"/>
    <w:rsid w:val="009B13DD"/>
    <w:rsid w:val="009B1522"/>
    <w:rsid w:val="009B339B"/>
    <w:rsid w:val="009B40D3"/>
    <w:rsid w:val="009B4A20"/>
    <w:rsid w:val="009B4AE5"/>
    <w:rsid w:val="009B5066"/>
    <w:rsid w:val="009B55DF"/>
    <w:rsid w:val="009B7C1C"/>
    <w:rsid w:val="009C1A62"/>
    <w:rsid w:val="009C28F7"/>
    <w:rsid w:val="009C3052"/>
    <w:rsid w:val="009C3764"/>
    <w:rsid w:val="009C45D4"/>
    <w:rsid w:val="009C7084"/>
    <w:rsid w:val="009C79A4"/>
    <w:rsid w:val="009D0F7B"/>
    <w:rsid w:val="009D0FDF"/>
    <w:rsid w:val="009D152B"/>
    <w:rsid w:val="009D4391"/>
    <w:rsid w:val="009D4597"/>
    <w:rsid w:val="009D4F6C"/>
    <w:rsid w:val="009D5223"/>
    <w:rsid w:val="009D5EDE"/>
    <w:rsid w:val="009D64E1"/>
    <w:rsid w:val="009E0E30"/>
    <w:rsid w:val="009E1B1F"/>
    <w:rsid w:val="009E1D48"/>
    <w:rsid w:val="009E29B2"/>
    <w:rsid w:val="009E5F3F"/>
    <w:rsid w:val="009E67BC"/>
    <w:rsid w:val="009E67C1"/>
    <w:rsid w:val="009F035B"/>
    <w:rsid w:val="009F0424"/>
    <w:rsid w:val="009F1173"/>
    <w:rsid w:val="009F1615"/>
    <w:rsid w:val="009F1697"/>
    <w:rsid w:val="009F29CE"/>
    <w:rsid w:val="009F45FF"/>
    <w:rsid w:val="009F4D7B"/>
    <w:rsid w:val="009F56AD"/>
    <w:rsid w:val="009F6956"/>
    <w:rsid w:val="009F6A60"/>
    <w:rsid w:val="009F7475"/>
    <w:rsid w:val="009F7B17"/>
    <w:rsid w:val="00A01FBC"/>
    <w:rsid w:val="00A02638"/>
    <w:rsid w:val="00A031CD"/>
    <w:rsid w:val="00A052D8"/>
    <w:rsid w:val="00A05342"/>
    <w:rsid w:val="00A05649"/>
    <w:rsid w:val="00A06307"/>
    <w:rsid w:val="00A070F3"/>
    <w:rsid w:val="00A07222"/>
    <w:rsid w:val="00A1004B"/>
    <w:rsid w:val="00A119B4"/>
    <w:rsid w:val="00A120FD"/>
    <w:rsid w:val="00A143AF"/>
    <w:rsid w:val="00A143F9"/>
    <w:rsid w:val="00A15706"/>
    <w:rsid w:val="00A15AEC"/>
    <w:rsid w:val="00A1684A"/>
    <w:rsid w:val="00A16A44"/>
    <w:rsid w:val="00A1772F"/>
    <w:rsid w:val="00A177B9"/>
    <w:rsid w:val="00A20660"/>
    <w:rsid w:val="00A20A8C"/>
    <w:rsid w:val="00A220AF"/>
    <w:rsid w:val="00A2348D"/>
    <w:rsid w:val="00A238E0"/>
    <w:rsid w:val="00A2396B"/>
    <w:rsid w:val="00A24C8B"/>
    <w:rsid w:val="00A25E87"/>
    <w:rsid w:val="00A25F0F"/>
    <w:rsid w:val="00A26595"/>
    <w:rsid w:val="00A26FF5"/>
    <w:rsid w:val="00A2714C"/>
    <w:rsid w:val="00A2735A"/>
    <w:rsid w:val="00A27D5F"/>
    <w:rsid w:val="00A30199"/>
    <w:rsid w:val="00A307E5"/>
    <w:rsid w:val="00A31D85"/>
    <w:rsid w:val="00A331A3"/>
    <w:rsid w:val="00A33446"/>
    <w:rsid w:val="00A335B9"/>
    <w:rsid w:val="00A3558F"/>
    <w:rsid w:val="00A35C30"/>
    <w:rsid w:val="00A364AF"/>
    <w:rsid w:val="00A371FF"/>
    <w:rsid w:val="00A409CF"/>
    <w:rsid w:val="00A40B45"/>
    <w:rsid w:val="00A416FB"/>
    <w:rsid w:val="00A43F55"/>
    <w:rsid w:val="00A43F67"/>
    <w:rsid w:val="00A46C3D"/>
    <w:rsid w:val="00A474B7"/>
    <w:rsid w:val="00A50025"/>
    <w:rsid w:val="00A531B7"/>
    <w:rsid w:val="00A54575"/>
    <w:rsid w:val="00A568F4"/>
    <w:rsid w:val="00A57167"/>
    <w:rsid w:val="00A57D14"/>
    <w:rsid w:val="00A614EF"/>
    <w:rsid w:val="00A61B42"/>
    <w:rsid w:val="00A624A3"/>
    <w:rsid w:val="00A6545E"/>
    <w:rsid w:val="00A65761"/>
    <w:rsid w:val="00A6601D"/>
    <w:rsid w:val="00A678E2"/>
    <w:rsid w:val="00A67C70"/>
    <w:rsid w:val="00A70118"/>
    <w:rsid w:val="00A706B5"/>
    <w:rsid w:val="00A70B2A"/>
    <w:rsid w:val="00A70DA1"/>
    <w:rsid w:val="00A712E2"/>
    <w:rsid w:val="00A74756"/>
    <w:rsid w:val="00A74C21"/>
    <w:rsid w:val="00A75563"/>
    <w:rsid w:val="00A774FF"/>
    <w:rsid w:val="00A7787E"/>
    <w:rsid w:val="00A80938"/>
    <w:rsid w:val="00A81344"/>
    <w:rsid w:val="00A82688"/>
    <w:rsid w:val="00A83573"/>
    <w:rsid w:val="00A83845"/>
    <w:rsid w:val="00A8427F"/>
    <w:rsid w:val="00A851DF"/>
    <w:rsid w:val="00A87011"/>
    <w:rsid w:val="00A92889"/>
    <w:rsid w:val="00A92891"/>
    <w:rsid w:val="00A928D5"/>
    <w:rsid w:val="00A93D59"/>
    <w:rsid w:val="00A93E12"/>
    <w:rsid w:val="00A93E81"/>
    <w:rsid w:val="00A9519E"/>
    <w:rsid w:val="00A954D1"/>
    <w:rsid w:val="00A95644"/>
    <w:rsid w:val="00A95EF0"/>
    <w:rsid w:val="00A9605A"/>
    <w:rsid w:val="00A963CF"/>
    <w:rsid w:val="00AA07C8"/>
    <w:rsid w:val="00AA199E"/>
    <w:rsid w:val="00AA237C"/>
    <w:rsid w:val="00AA28F4"/>
    <w:rsid w:val="00AA4BF9"/>
    <w:rsid w:val="00AA4FCD"/>
    <w:rsid w:val="00AA5E33"/>
    <w:rsid w:val="00AA738D"/>
    <w:rsid w:val="00AA7499"/>
    <w:rsid w:val="00AB25FF"/>
    <w:rsid w:val="00AB32F9"/>
    <w:rsid w:val="00AB3DF4"/>
    <w:rsid w:val="00AB3EA3"/>
    <w:rsid w:val="00AB4700"/>
    <w:rsid w:val="00AB4F12"/>
    <w:rsid w:val="00AB5075"/>
    <w:rsid w:val="00AB5623"/>
    <w:rsid w:val="00AB624B"/>
    <w:rsid w:val="00AB6427"/>
    <w:rsid w:val="00AC0C52"/>
    <w:rsid w:val="00AC0D5B"/>
    <w:rsid w:val="00AC2DD4"/>
    <w:rsid w:val="00AC2F52"/>
    <w:rsid w:val="00AC30BB"/>
    <w:rsid w:val="00AC37CD"/>
    <w:rsid w:val="00AC3F91"/>
    <w:rsid w:val="00AC43AB"/>
    <w:rsid w:val="00AC599B"/>
    <w:rsid w:val="00AC6C33"/>
    <w:rsid w:val="00AD0693"/>
    <w:rsid w:val="00AD0BC0"/>
    <w:rsid w:val="00AD0F24"/>
    <w:rsid w:val="00AD1D1E"/>
    <w:rsid w:val="00AD2372"/>
    <w:rsid w:val="00AD27DE"/>
    <w:rsid w:val="00AD2FE9"/>
    <w:rsid w:val="00AD362C"/>
    <w:rsid w:val="00AD4742"/>
    <w:rsid w:val="00AD4C22"/>
    <w:rsid w:val="00AD54EC"/>
    <w:rsid w:val="00AD65F6"/>
    <w:rsid w:val="00AD6B25"/>
    <w:rsid w:val="00AE1C3F"/>
    <w:rsid w:val="00AE3340"/>
    <w:rsid w:val="00AE3C1B"/>
    <w:rsid w:val="00AE4894"/>
    <w:rsid w:val="00AE510C"/>
    <w:rsid w:val="00AE6E52"/>
    <w:rsid w:val="00AF0027"/>
    <w:rsid w:val="00AF6C03"/>
    <w:rsid w:val="00B006AB"/>
    <w:rsid w:val="00B01455"/>
    <w:rsid w:val="00B0215B"/>
    <w:rsid w:val="00B04F0B"/>
    <w:rsid w:val="00B06295"/>
    <w:rsid w:val="00B07DB1"/>
    <w:rsid w:val="00B11143"/>
    <w:rsid w:val="00B11B58"/>
    <w:rsid w:val="00B11C20"/>
    <w:rsid w:val="00B1278C"/>
    <w:rsid w:val="00B1471C"/>
    <w:rsid w:val="00B15179"/>
    <w:rsid w:val="00B15441"/>
    <w:rsid w:val="00B15D08"/>
    <w:rsid w:val="00B1706A"/>
    <w:rsid w:val="00B20318"/>
    <w:rsid w:val="00B21821"/>
    <w:rsid w:val="00B23353"/>
    <w:rsid w:val="00B240C6"/>
    <w:rsid w:val="00B24361"/>
    <w:rsid w:val="00B24FF3"/>
    <w:rsid w:val="00B25489"/>
    <w:rsid w:val="00B31246"/>
    <w:rsid w:val="00B322CC"/>
    <w:rsid w:val="00B3249F"/>
    <w:rsid w:val="00B33A13"/>
    <w:rsid w:val="00B33E6B"/>
    <w:rsid w:val="00B34ECC"/>
    <w:rsid w:val="00B350DB"/>
    <w:rsid w:val="00B37001"/>
    <w:rsid w:val="00B37703"/>
    <w:rsid w:val="00B37C8B"/>
    <w:rsid w:val="00B40642"/>
    <w:rsid w:val="00B408A2"/>
    <w:rsid w:val="00B42C21"/>
    <w:rsid w:val="00B4404F"/>
    <w:rsid w:val="00B44977"/>
    <w:rsid w:val="00B466E6"/>
    <w:rsid w:val="00B51662"/>
    <w:rsid w:val="00B51B0A"/>
    <w:rsid w:val="00B52398"/>
    <w:rsid w:val="00B52CF6"/>
    <w:rsid w:val="00B53242"/>
    <w:rsid w:val="00B563AD"/>
    <w:rsid w:val="00B56662"/>
    <w:rsid w:val="00B56AFB"/>
    <w:rsid w:val="00B570DD"/>
    <w:rsid w:val="00B5745F"/>
    <w:rsid w:val="00B609A6"/>
    <w:rsid w:val="00B60E31"/>
    <w:rsid w:val="00B610B5"/>
    <w:rsid w:val="00B623A1"/>
    <w:rsid w:val="00B62FF5"/>
    <w:rsid w:val="00B633F2"/>
    <w:rsid w:val="00B634FD"/>
    <w:rsid w:val="00B63BFE"/>
    <w:rsid w:val="00B6524D"/>
    <w:rsid w:val="00B65BCF"/>
    <w:rsid w:val="00B66A46"/>
    <w:rsid w:val="00B67933"/>
    <w:rsid w:val="00B7056A"/>
    <w:rsid w:val="00B717FF"/>
    <w:rsid w:val="00B7370F"/>
    <w:rsid w:val="00B739D1"/>
    <w:rsid w:val="00B73EE1"/>
    <w:rsid w:val="00B75CAB"/>
    <w:rsid w:val="00B75D39"/>
    <w:rsid w:val="00B76D5E"/>
    <w:rsid w:val="00B76EC0"/>
    <w:rsid w:val="00B81C73"/>
    <w:rsid w:val="00B81EDF"/>
    <w:rsid w:val="00B83786"/>
    <w:rsid w:val="00B83A9B"/>
    <w:rsid w:val="00B8446B"/>
    <w:rsid w:val="00B849C6"/>
    <w:rsid w:val="00B852F3"/>
    <w:rsid w:val="00B85490"/>
    <w:rsid w:val="00B8626B"/>
    <w:rsid w:val="00B879EF"/>
    <w:rsid w:val="00B87D22"/>
    <w:rsid w:val="00B90464"/>
    <w:rsid w:val="00B91C11"/>
    <w:rsid w:val="00B92087"/>
    <w:rsid w:val="00B928E9"/>
    <w:rsid w:val="00B92958"/>
    <w:rsid w:val="00B9500D"/>
    <w:rsid w:val="00B956E2"/>
    <w:rsid w:val="00B968C9"/>
    <w:rsid w:val="00B96B2F"/>
    <w:rsid w:val="00B97892"/>
    <w:rsid w:val="00BA0379"/>
    <w:rsid w:val="00BA0D32"/>
    <w:rsid w:val="00BA1B21"/>
    <w:rsid w:val="00BA3DF0"/>
    <w:rsid w:val="00BA4800"/>
    <w:rsid w:val="00BA5281"/>
    <w:rsid w:val="00BA52DC"/>
    <w:rsid w:val="00BA599A"/>
    <w:rsid w:val="00BA59CD"/>
    <w:rsid w:val="00BB00C0"/>
    <w:rsid w:val="00BB15D2"/>
    <w:rsid w:val="00BB1AF1"/>
    <w:rsid w:val="00BB28EB"/>
    <w:rsid w:val="00BB3021"/>
    <w:rsid w:val="00BB3642"/>
    <w:rsid w:val="00BB5206"/>
    <w:rsid w:val="00BB58E4"/>
    <w:rsid w:val="00BC15E2"/>
    <w:rsid w:val="00BC164B"/>
    <w:rsid w:val="00BC167D"/>
    <w:rsid w:val="00BC2119"/>
    <w:rsid w:val="00BC40E2"/>
    <w:rsid w:val="00BC4EE5"/>
    <w:rsid w:val="00BD0607"/>
    <w:rsid w:val="00BD40BA"/>
    <w:rsid w:val="00BD4263"/>
    <w:rsid w:val="00BD4DED"/>
    <w:rsid w:val="00BD5B76"/>
    <w:rsid w:val="00BD5DDF"/>
    <w:rsid w:val="00BD6C97"/>
    <w:rsid w:val="00BE0BD7"/>
    <w:rsid w:val="00BE203E"/>
    <w:rsid w:val="00BE22A2"/>
    <w:rsid w:val="00BE3686"/>
    <w:rsid w:val="00BE4715"/>
    <w:rsid w:val="00BE6471"/>
    <w:rsid w:val="00BE72F7"/>
    <w:rsid w:val="00BE7900"/>
    <w:rsid w:val="00BE7DB3"/>
    <w:rsid w:val="00BF625E"/>
    <w:rsid w:val="00BF6DF8"/>
    <w:rsid w:val="00BF71DE"/>
    <w:rsid w:val="00BF7B0B"/>
    <w:rsid w:val="00C00950"/>
    <w:rsid w:val="00C00B91"/>
    <w:rsid w:val="00C00CD4"/>
    <w:rsid w:val="00C011C6"/>
    <w:rsid w:val="00C07C3F"/>
    <w:rsid w:val="00C1024C"/>
    <w:rsid w:val="00C1062C"/>
    <w:rsid w:val="00C110FB"/>
    <w:rsid w:val="00C11D93"/>
    <w:rsid w:val="00C11EF2"/>
    <w:rsid w:val="00C129CA"/>
    <w:rsid w:val="00C12E26"/>
    <w:rsid w:val="00C1393A"/>
    <w:rsid w:val="00C1505C"/>
    <w:rsid w:val="00C156E7"/>
    <w:rsid w:val="00C15736"/>
    <w:rsid w:val="00C15DB3"/>
    <w:rsid w:val="00C1782A"/>
    <w:rsid w:val="00C200C6"/>
    <w:rsid w:val="00C20C9F"/>
    <w:rsid w:val="00C21610"/>
    <w:rsid w:val="00C239B1"/>
    <w:rsid w:val="00C25080"/>
    <w:rsid w:val="00C26707"/>
    <w:rsid w:val="00C27142"/>
    <w:rsid w:val="00C27C71"/>
    <w:rsid w:val="00C30F7D"/>
    <w:rsid w:val="00C31F7F"/>
    <w:rsid w:val="00C3202B"/>
    <w:rsid w:val="00C321C1"/>
    <w:rsid w:val="00C32336"/>
    <w:rsid w:val="00C3388C"/>
    <w:rsid w:val="00C3573A"/>
    <w:rsid w:val="00C37367"/>
    <w:rsid w:val="00C37DAC"/>
    <w:rsid w:val="00C42243"/>
    <w:rsid w:val="00C42849"/>
    <w:rsid w:val="00C43CA8"/>
    <w:rsid w:val="00C43DB3"/>
    <w:rsid w:val="00C44D7D"/>
    <w:rsid w:val="00C45605"/>
    <w:rsid w:val="00C45706"/>
    <w:rsid w:val="00C45CC6"/>
    <w:rsid w:val="00C466EA"/>
    <w:rsid w:val="00C46BF5"/>
    <w:rsid w:val="00C47117"/>
    <w:rsid w:val="00C50212"/>
    <w:rsid w:val="00C51AA5"/>
    <w:rsid w:val="00C52E76"/>
    <w:rsid w:val="00C53FEC"/>
    <w:rsid w:val="00C54979"/>
    <w:rsid w:val="00C54F7F"/>
    <w:rsid w:val="00C550F3"/>
    <w:rsid w:val="00C5533C"/>
    <w:rsid w:val="00C5534B"/>
    <w:rsid w:val="00C57B90"/>
    <w:rsid w:val="00C60112"/>
    <w:rsid w:val="00C60426"/>
    <w:rsid w:val="00C61BB6"/>
    <w:rsid w:val="00C62726"/>
    <w:rsid w:val="00C652D8"/>
    <w:rsid w:val="00C652F2"/>
    <w:rsid w:val="00C65FFB"/>
    <w:rsid w:val="00C66D90"/>
    <w:rsid w:val="00C70B05"/>
    <w:rsid w:val="00C70E13"/>
    <w:rsid w:val="00C71582"/>
    <w:rsid w:val="00C74E9B"/>
    <w:rsid w:val="00C751AC"/>
    <w:rsid w:val="00C767D6"/>
    <w:rsid w:val="00C768E2"/>
    <w:rsid w:val="00C76B53"/>
    <w:rsid w:val="00C77C9D"/>
    <w:rsid w:val="00C80BE4"/>
    <w:rsid w:val="00C81909"/>
    <w:rsid w:val="00C81B57"/>
    <w:rsid w:val="00C8317C"/>
    <w:rsid w:val="00C8437D"/>
    <w:rsid w:val="00C87F19"/>
    <w:rsid w:val="00C90540"/>
    <w:rsid w:val="00C93A67"/>
    <w:rsid w:val="00C93DA6"/>
    <w:rsid w:val="00C93EA7"/>
    <w:rsid w:val="00C9433B"/>
    <w:rsid w:val="00C97957"/>
    <w:rsid w:val="00CA0357"/>
    <w:rsid w:val="00CA0F37"/>
    <w:rsid w:val="00CA3B31"/>
    <w:rsid w:val="00CA3B9A"/>
    <w:rsid w:val="00CA4CF8"/>
    <w:rsid w:val="00CA5C06"/>
    <w:rsid w:val="00CA73F0"/>
    <w:rsid w:val="00CA7534"/>
    <w:rsid w:val="00CA7D98"/>
    <w:rsid w:val="00CB0111"/>
    <w:rsid w:val="00CB07F3"/>
    <w:rsid w:val="00CB0D00"/>
    <w:rsid w:val="00CB1713"/>
    <w:rsid w:val="00CB3D72"/>
    <w:rsid w:val="00CB46C6"/>
    <w:rsid w:val="00CB58A0"/>
    <w:rsid w:val="00CB6640"/>
    <w:rsid w:val="00CB7794"/>
    <w:rsid w:val="00CB7A13"/>
    <w:rsid w:val="00CC03C2"/>
    <w:rsid w:val="00CC0D4B"/>
    <w:rsid w:val="00CC1F4D"/>
    <w:rsid w:val="00CC2941"/>
    <w:rsid w:val="00CC2A40"/>
    <w:rsid w:val="00CC4FAD"/>
    <w:rsid w:val="00CC5B91"/>
    <w:rsid w:val="00CC6AFE"/>
    <w:rsid w:val="00CC7A5C"/>
    <w:rsid w:val="00CD2458"/>
    <w:rsid w:val="00CD4631"/>
    <w:rsid w:val="00CD4697"/>
    <w:rsid w:val="00CD4A71"/>
    <w:rsid w:val="00CD6069"/>
    <w:rsid w:val="00CD6C51"/>
    <w:rsid w:val="00CE035D"/>
    <w:rsid w:val="00CE065A"/>
    <w:rsid w:val="00CE0B47"/>
    <w:rsid w:val="00CE154F"/>
    <w:rsid w:val="00CE21D6"/>
    <w:rsid w:val="00CE31C6"/>
    <w:rsid w:val="00CE726A"/>
    <w:rsid w:val="00CE78DF"/>
    <w:rsid w:val="00CF084A"/>
    <w:rsid w:val="00CF110E"/>
    <w:rsid w:val="00CF13E0"/>
    <w:rsid w:val="00CF18DD"/>
    <w:rsid w:val="00CF376E"/>
    <w:rsid w:val="00CF3AA1"/>
    <w:rsid w:val="00CF49B1"/>
    <w:rsid w:val="00CF6E19"/>
    <w:rsid w:val="00D00CF3"/>
    <w:rsid w:val="00D03870"/>
    <w:rsid w:val="00D0508B"/>
    <w:rsid w:val="00D067BE"/>
    <w:rsid w:val="00D0705B"/>
    <w:rsid w:val="00D07200"/>
    <w:rsid w:val="00D0746D"/>
    <w:rsid w:val="00D07A90"/>
    <w:rsid w:val="00D11B16"/>
    <w:rsid w:val="00D11E61"/>
    <w:rsid w:val="00D139DF"/>
    <w:rsid w:val="00D14FE8"/>
    <w:rsid w:val="00D17824"/>
    <w:rsid w:val="00D207EB"/>
    <w:rsid w:val="00D2097B"/>
    <w:rsid w:val="00D21A64"/>
    <w:rsid w:val="00D21C1B"/>
    <w:rsid w:val="00D21D82"/>
    <w:rsid w:val="00D2253D"/>
    <w:rsid w:val="00D2382D"/>
    <w:rsid w:val="00D247A6"/>
    <w:rsid w:val="00D24E41"/>
    <w:rsid w:val="00D250A2"/>
    <w:rsid w:val="00D26182"/>
    <w:rsid w:val="00D26720"/>
    <w:rsid w:val="00D27253"/>
    <w:rsid w:val="00D2757D"/>
    <w:rsid w:val="00D277C7"/>
    <w:rsid w:val="00D31A25"/>
    <w:rsid w:val="00D31C38"/>
    <w:rsid w:val="00D336C6"/>
    <w:rsid w:val="00D34A02"/>
    <w:rsid w:val="00D36B8D"/>
    <w:rsid w:val="00D371CD"/>
    <w:rsid w:val="00D37541"/>
    <w:rsid w:val="00D379DF"/>
    <w:rsid w:val="00D40318"/>
    <w:rsid w:val="00D406C5"/>
    <w:rsid w:val="00D406F0"/>
    <w:rsid w:val="00D40F82"/>
    <w:rsid w:val="00D41557"/>
    <w:rsid w:val="00D429A0"/>
    <w:rsid w:val="00D46094"/>
    <w:rsid w:val="00D46A32"/>
    <w:rsid w:val="00D46DC0"/>
    <w:rsid w:val="00D479CE"/>
    <w:rsid w:val="00D503F0"/>
    <w:rsid w:val="00D50E12"/>
    <w:rsid w:val="00D53238"/>
    <w:rsid w:val="00D537BA"/>
    <w:rsid w:val="00D538C6"/>
    <w:rsid w:val="00D54701"/>
    <w:rsid w:val="00D55E52"/>
    <w:rsid w:val="00D570DC"/>
    <w:rsid w:val="00D607DD"/>
    <w:rsid w:val="00D61710"/>
    <w:rsid w:val="00D63347"/>
    <w:rsid w:val="00D63AC4"/>
    <w:rsid w:val="00D64C2C"/>
    <w:rsid w:val="00D653AA"/>
    <w:rsid w:val="00D6628F"/>
    <w:rsid w:val="00D6743D"/>
    <w:rsid w:val="00D67C18"/>
    <w:rsid w:val="00D717CD"/>
    <w:rsid w:val="00D722AF"/>
    <w:rsid w:val="00D74FF8"/>
    <w:rsid w:val="00D75E08"/>
    <w:rsid w:val="00D767D9"/>
    <w:rsid w:val="00D771D1"/>
    <w:rsid w:val="00D77774"/>
    <w:rsid w:val="00D83FB4"/>
    <w:rsid w:val="00D857C7"/>
    <w:rsid w:val="00D863FD"/>
    <w:rsid w:val="00D87194"/>
    <w:rsid w:val="00D90AE6"/>
    <w:rsid w:val="00D9137F"/>
    <w:rsid w:val="00D91EA1"/>
    <w:rsid w:val="00D959E7"/>
    <w:rsid w:val="00D959F1"/>
    <w:rsid w:val="00DA0360"/>
    <w:rsid w:val="00DA139A"/>
    <w:rsid w:val="00DA3324"/>
    <w:rsid w:val="00DA5A7E"/>
    <w:rsid w:val="00DA60A8"/>
    <w:rsid w:val="00DA6785"/>
    <w:rsid w:val="00DA6BEB"/>
    <w:rsid w:val="00DA7EC5"/>
    <w:rsid w:val="00DB128A"/>
    <w:rsid w:val="00DB2DB8"/>
    <w:rsid w:val="00DB31A7"/>
    <w:rsid w:val="00DB3DAE"/>
    <w:rsid w:val="00DB487D"/>
    <w:rsid w:val="00DB61DF"/>
    <w:rsid w:val="00DC00D9"/>
    <w:rsid w:val="00DC02C9"/>
    <w:rsid w:val="00DC086E"/>
    <w:rsid w:val="00DC0D71"/>
    <w:rsid w:val="00DC0F43"/>
    <w:rsid w:val="00DC1EE8"/>
    <w:rsid w:val="00DC240F"/>
    <w:rsid w:val="00DC45F0"/>
    <w:rsid w:val="00DC4DAB"/>
    <w:rsid w:val="00DC55A6"/>
    <w:rsid w:val="00DC7614"/>
    <w:rsid w:val="00DD0D2A"/>
    <w:rsid w:val="00DD1BB6"/>
    <w:rsid w:val="00DD23A1"/>
    <w:rsid w:val="00DD277D"/>
    <w:rsid w:val="00DD2E7B"/>
    <w:rsid w:val="00DD3373"/>
    <w:rsid w:val="00DD43D6"/>
    <w:rsid w:val="00DD4BCB"/>
    <w:rsid w:val="00DE0833"/>
    <w:rsid w:val="00DE2DBC"/>
    <w:rsid w:val="00DE33B0"/>
    <w:rsid w:val="00DE5C09"/>
    <w:rsid w:val="00DE6F4F"/>
    <w:rsid w:val="00DE7D17"/>
    <w:rsid w:val="00DF09F6"/>
    <w:rsid w:val="00DF0EA3"/>
    <w:rsid w:val="00DF105B"/>
    <w:rsid w:val="00DF128B"/>
    <w:rsid w:val="00DF20E7"/>
    <w:rsid w:val="00DF2866"/>
    <w:rsid w:val="00DF3125"/>
    <w:rsid w:val="00DF33FD"/>
    <w:rsid w:val="00DF49FD"/>
    <w:rsid w:val="00DF552C"/>
    <w:rsid w:val="00DF6402"/>
    <w:rsid w:val="00DF657F"/>
    <w:rsid w:val="00E001E2"/>
    <w:rsid w:val="00E00AC9"/>
    <w:rsid w:val="00E00E3B"/>
    <w:rsid w:val="00E021F3"/>
    <w:rsid w:val="00E0224E"/>
    <w:rsid w:val="00E0267F"/>
    <w:rsid w:val="00E02848"/>
    <w:rsid w:val="00E032BD"/>
    <w:rsid w:val="00E034AD"/>
    <w:rsid w:val="00E03F05"/>
    <w:rsid w:val="00E05076"/>
    <w:rsid w:val="00E055A2"/>
    <w:rsid w:val="00E06727"/>
    <w:rsid w:val="00E07677"/>
    <w:rsid w:val="00E106AA"/>
    <w:rsid w:val="00E11242"/>
    <w:rsid w:val="00E126CE"/>
    <w:rsid w:val="00E13A88"/>
    <w:rsid w:val="00E13E03"/>
    <w:rsid w:val="00E152F3"/>
    <w:rsid w:val="00E15D7D"/>
    <w:rsid w:val="00E1635C"/>
    <w:rsid w:val="00E175F2"/>
    <w:rsid w:val="00E17A8C"/>
    <w:rsid w:val="00E20553"/>
    <w:rsid w:val="00E207B0"/>
    <w:rsid w:val="00E21C25"/>
    <w:rsid w:val="00E23516"/>
    <w:rsid w:val="00E23604"/>
    <w:rsid w:val="00E244D4"/>
    <w:rsid w:val="00E24B56"/>
    <w:rsid w:val="00E24EEF"/>
    <w:rsid w:val="00E25710"/>
    <w:rsid w:val="00E260E5"/>
    <w:rsid w:val="00E26ED7"/>
    <w:rsid w:val="00E2707F"/>
    <w:rsid w:val="00E3006C"/>
    <w:rsid w:val="00E30B63"/>
    <w:rsid w:val="00E31D71"/>
    <w:rsid w:val="00E32C9C"/>
    <w:rsid w:val="00E33724"/>
    <w:rsid w:val="00E33885"/>
    <w:rsid w:val="00E33D4F"/>
    <w:rsid w:val="00E3427F"/>
    <w:rsid w:val="00E348E8"/>
    <w:rsid w:val="00E3689C"/>
    <w:rsid w:val="00E3764F"/>
    <w:rsid w:val="00E401D5"/>
    <w:rsid w:val="00E404B3"/>
    <w:rsid w:val="00E436AF"/>
    <w:rsid w:val="00E46227"/>
    <w:rsid w:val="00E464C8"/>
    <w:rsid w:val="00E47900"/>
    <w:rsid w:val="00E5021F"/>
    <w:rsid w:val="00E50501"/>
    <w:rsid w:val="00E505D5"/>
    <w:rsid w:val="00E5099A"/>
    <w:rsid w:val="00E53A57"/>
    <w:rsid w:val="00E543CB"/>
    <w:rsid w:val="00E54AC0"/>
    <w:rsid w:val="00E54B9C"/>
    <w:rsid w:val="00E609A0"/>
    <w:rsid w:val="00E60C1C"/>
    <w:rsid w:val="00E60E2C"/>
    <w:rsid w:val="00E6190A"/>
    <w:rsid w:val="00E623D0"/>
    <w:rsid w:val="00E62D30"/>
    <w:rsid w:val="00E62D6B"/>
    <w:rsid w:val="00E64FC0"/>
    <w:rsid w:val="00E6614E"/>
    <w:rsid w:val="00E703BE"/>
    <w:rsid w:val="00E70F07"/>
    <w:rsid w:val="00E716B6"/>
    <w:rsid w:val="00E7175E"/>
    <w:rsid w:val="00E71B44"/>
    <w:rsid w:val="00E72A18"/>
    <w:rsid w:val="00E73CAC"/>
    <w:rsid w:val="00E77909"/>
    <w:rsid w:val="00E800EB"/>
    <w:rsid w:val="00E8050E"/>
    <w:rsid w:val="00E811C1"/>
    <w:rsid w:val="00E84577"/>
    <w:rsid w:val="00E84CD2"/>
    <w:rsid w:val="00E856AE"/>
    <w:rsid w:val="00E8574F"/>
    <w:rsid w:val="00E876A1"/>
    <w:rsid w:val="00E876F2"/>
    <w:rsid w:val="00E90300"/>
    <w:rsid w:val="00E905C0"/>
    <w:rsid w:val="00E90CA1"/>
    <w:rsid w:val="00E91434"/>
    <w:rsid w:val="00E91ADA"/>
    <w:rsid w:val="00E934A7"/>
    <w:rsid w:val="00E94B18"/>
    <w:rsid w:val="00E9504B"/>
    <w:rsid w:val="00E95A07"/>
    <w:rsid w:val="00E974DB"/>
    <w:rsid w:val="00EA0ABD"/>
    <w:rsid w:val="00EA184C"/>
    <w:rsid w:val="00EA38D3"/>
    <w:rsid w:val="00EA46F8"/>
    <w:rsid w:val="00EA4C1D"/>
    <w:rsid w:val="00EA5C59"/>
    <w:rsid w:val="00EA735B"/>
    <w:rsid w:val="00EA7EFC"/>
    <w:rsid w:val="00EA7F76"/>
    <w:rsid w:val="00EB0194"/>
    <w:rsid w:val="00EB1009"/>
    <w:rsid w:val="00EB1E68"/>
    <w:rsid w:val="00EB1F99"/>
    <w:rsid w:val="00EB2489"/>
    <w:rsid w:val="00EB32FC"/>
    <w:rsid w:val="00EB3A46"/>
    <w:rsid w:val="00EB54DE"/>
    <w:rsid w:val="00EB5EFF"/>
    <w:rsid w:val="00EB676C"/>
    <w:rsid w:val="00EB6DC2"/>
    <w:rsid w:val="00EB6FC9"/>
    <w:rsid w:val="00EB73EC"/>
    <w:rsid w:val="00EB76FA"/>
    <w:rsid w:val="00EB7D62"/>
    <w:rsid w:val="00EC0649"/>
    <w:rsid w:val="00EC0845"/>
    <w:rsid w:val="00EC3835"/>
    <w:rsid w:val="00EC426D"/>
    <w:rsid w:val="00EC59B9"/>
    <w:rsid w:val="00EC5C00"/>
    <w:rsid w:val="00ED06FB"/>
    <w:rsid w:val="00ED15F7"/>
    <w:rsid w:val="00ED18A6"/>
    <w:rsid w:val="00ED195C"/>
    <w:rsid w:val="00ED1DBD"/>
    <w:rsid w:val="00ED5682"/>
    <w:rsid w:val="00ED5A0E"/>
    <w:rsid w:val="00ED6ADA"/>
    <w:rsid w:val="00ED6D97"/>
    <w:rsid w:val="00ED737E"/>
    <w:rsid w:val="00ED7431"/>
    <w:rsid w:val="00ED7B31"/>
    <w:rsid w:val="00EE1003"/>
    <w:rsid w:val="00EE10EB"/>
    <w:rsid w:val="00EE1472"/>
    <w:rsid w:val="00EE203C"/>
    <w:rsid w:val="00EE2467"/>
    <w:rsid w:val="00EE517D"/>
    <w:rsid w:val="00EE554C"/>
    <w:rsid w:val="00EE6187"/>
    <w:rsid w:val="00EE7927"/>
    <w:rsid w:val="00EF09E3"/>
    <w:rsid w:val="00EF5590"/>
    <w:rsid w:val="00EF5D25"/>
    <w:rsid w:val="00EF5E88"/>
    <w:rsid w:val="00EF6247"/>
    <w:rsid w:val="00F01604"/>
    <w:rsid w:val="00F020E0"/>
    <w:rsid w:val="00F02BFD"/>
    <w:rsid w:val="00F036E4"/>
    <w:rsid w:val="00F0607A"/>
    <w:rsid w:val="00F0688D"/>
    <w:rsid w:val="00F07A31"/>
    <w:rsid w:val="00F1044C"/>
    <w:rsid w:val="00F11980"/>
    <w:rsid w:val="00F1484F"/>
    <w:rsid w:val="00F1503C"/>
    <w:rsid w:val="00F160FF"/>
    <w:rsid w:val="00F1628C"/>
    <w:rsid w:val="00F21FCE"/>
    <w:rsid w:val="00F220FF"/>
    <w:rsid w:val="00F22653"/>
    <w:rsid w:val="00F22AAF"/>
    <w:rsid w:val="00F23297"/>
    <w:rsid w:val="00F23CC1"/>
    <w:rsid w:val="00F23D12"/>
    <w:rsid w:val="00F25392"/>
    <w:rsid w:val="00F25415"/>
    <w:rsid w:val="00F25B86"/>
    <w:rsid w:val="00F27003"/>
    <w:rsid w:val="00F272B8"/>
    <w:rsid w:val="00F30980"/>
    <w:rsid w:val="00F32752"/>
    <w:rsid w:val="00F3305F"/>
    <w:rsid w:val="00F3309B"/>
    <w:rsid w:val="00F332A8"/>
    <w:rsid w:val="00F35EC5"/>
    <w:rsid w:val="00F41E11"/>
    <w:rsid w:val="00F42A04"/>
    <w:rsid w:val="00F42F2E"/>
    <w:rsid w:val="00F42F55"/>
    <w:rsid w:val="00F43CFB"/>
    <w:rsid w:val="00F44513"/>
    <w:rsid w:val="00F45186"/>
    <w:rsid w:val="00F461F3"/>
    <w:rsid w:val="00F46C0E"/>
    <w:rsid w:val="00F46EAD"/>
    <w:rsid w:val="00F4725C"/>
    <w:rsid w:val="00F47439"/>
    <w:rsid w:val="00F47E7F"/>
    <w:rsid w:val="00F47FD6"/>
    <w:rsid w:val="00F50A75"/>
    <w:rsid w:val="00F5174B"/>
    <w:rsid w:val="00F51C9A"/>
    <w:rsid w:val="00F538C1"/>
    <w:rsid w:val="00F542DF"/>
    <w:rsid w:val="00F573C0"/>
    <w:rsid w:val="00F57925"/>
    <w:rsid w:val="00F60978"/>
    <w:rsid w:val="00F6191C"/>
    <w:rsid w:val="00F6214D"/>
    <w:rsid w:val="00F6460C"/>
    <w:rsid w:val="00F647C6"/>
    <w:rsid w:val="00F6556A"/>
    <w:rsid w:val="00F66BF2"/>
    <w:rsid w:val="00F67084"/>
    <w:rsid w:val="00F7082E"/>
    <w:rsid w:val="00F70948"/>
    <w:rsid w:val="00F719F8"/>
    <w:rsid w:val="00F71E4E"/>
    <w:rsid w:val="00F725A0"/>
    <w:rsid w:val="00F73A3C"/>
    <w:rsid w:val="00F74666"/>
    <w:rsid w:val="00F77299"/>
    <w:rsid w:val="00F802CC"/>
    <w:rsid w:val="00F808BD"/>
    <w:rsid w:val="00F812DC"/>
    <w:rsid w:val="00F81EEA"/>
    <w:rsid w:val="00F8273E"/>
    <w:rsid w:val="00F827CD"/>
    <w:rsid w:val="00F8509A"/>
    <w:rsid w:val="00F868F7"/>
    <w:rsid w:val="00F9021F"/>
    <w:rsid w:val="00F907F1"/>
    <w:rsid w:val="00F928B7"/>
    <w:rsid w:val="00F930C9"/>
    <w:rsid w:val="00F93A37"/>
    <w:rsid w:val="00F96BFB"/>
    <w:rsid w:val="00F97235"/>
    <w:rsid w:val="00FA088E"/>
    <w:rsid w:val="00FA0921"/>
    <w:rsid w:val="00FA0C3C"/>
    <w:rsid w:val="00FA2B5E"/>
    <w:rsid w:val="00FA347C"/>
    <w:rsid w:val="00FA3508"/>
    <w:rsid w:val="00FA41F4"/>
    <w:rsid w:val="00FA444A"/>
    <w:rsid w:val="00FA607E"/>
    <w:rsid w:val="00FA616F"/>
    <w:rsid w:val="00FA61BE"/>
    <w:rsid w:val="00FA6C9C"/>
    <w:rsid w:val="00FB0F40"/>
    <w:rsid w:val="00FB2AF9"/>
    <w:rsid w:val="00FB30AF"/>
    <w:rsid w:val="00FB4DB1"/>
    <w:rsid w:val="00FB54FB"/>
    <w:rsid w:val="00FB5D6C"/>
    <w:rsid w:val="00FB6B4C"/>
    <w:rsid w:val="00FB7160"/>
    <w:rsid w:val="00FB7771"/>
    <w:rsid w:val="00FC08BE"/>
    <w:rsid w:val="00FC2810"/>
    <w:rsid w:val="00FC29BB"/>
    <w:rsid w:val="00FC3692"/>
    <w:rsid w:val="00FC398C"/>
    <w:rsid w:val="00FC46EB"/>
    <w:rsid w:val="00FC47B3"/>
    <w:rsid w:val="00FC5852"/>
    <w:rsid w:val="00FC63AD"/>
    <w:rsid w:val="00FC69A9"/>
    <w:rsid w:val="00FC6B6D"/>
    <w:rsid w:val="00FD1834"/>
    <w:rsid w:val="00FD239D"/>
    <w:rsid w:val="00FD4B76"/>
    <w:rsid w:val="00FD6314"/>
    <w:rsid w:val="00FD7DB7"/>
    <w:rsid w:val="00FD7F96"/>
    <w:rsid w:val="00FE07DA"/>
    <w:rsid w:val="00FE36C4"/>
    <w:rsid w:val="00FE40A8"/>
    <w:rsid w:val="00FE4CDC"/>
    <w:rsid w:val="00FE53A4"/>
    <w:rsid w:val="00FE6443"/>
    <w:rsid w:val="00FE7D6C"/>
    <w:rsid w:val="00FF14EC"/>
    <w:rsid w:val="00FF20F0"/>
    <w:rsid w:val="00FF440F"/>
    <w:rsid w:val="00FF62FA"/>
    <w:rsid w:val="00FF6F80"/>
    <w:rsid w:val="00FF7C3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3B947080-93D8-4E14-9890-5DECE1E40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4DEB"/>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styleId="Header">
    <w:name w:val="header"/>
    <w:basedOn w:val="Normal"/>
    <w:link w:val="HeaderChar"/>
    <w:uiPriority w:val="99"/>
    <w:semiHidden/>
    <w:unhideWhenUsed/>
    <w:rsid w:val="00B24FF3"/>
    <w:pPr>
      <w:tabs>
        <w:tab w:val="center" w:pos="4680"/>
        <w:tab w:val="right" w:pos="9360"/>
      </w:tabs>
    </w:pPr>
  </w:style>
  <w:style w:type="character" w:customStyle="1" w:styleId="HeaderChar">
    <w:name w:val="Header Char"/>
    <w:basedOn w:val="DefaultParagraphFont"/>
    <w:link w:val="Header"/>
    <w:uiPriority w:val="99"/>
    <w:semiHidden/>
    <w:rsid w:val="00B24FF3"/>
  </w:style>
  <w:style w:type="character" w:customStyle="1" w:styleId="normaltextrun">
    <w:name w:val="normaltextrun"/>
    <w:basedOn w:val="DefaultParagraphFont"/>
    <w:rsid w:val="00F3305F"/>
  </w:style>
  <w:style w:type="character" w:customStyle="1" w:styleId="eop">
    <w:name w:val="eop"/>
    <w:basedOn w:val="DefaultParagraphFont"/>
    <w:rsid w:val="00F3305F"/>
  </w:style>
  <w:style w:type="character" w:customStyle="1" w:styleId="Mention1">
    <w:name w:val="Mention1"/>
    <w:basedOn w:val="DefaultParagraphFont"/>
    <w:uiPriority w:val="99"/>
    <w:unhideWhenUsed/>
    <w:rsid w:val="003B2A20"/>
    <w:rPr>
      <w:color w:val="2B579A"/>
      <w:shd w:val="clear" w:color="auto" w:fill="E1DFDD"/>
    </w:rPr>
  </w:style>
  <w:style w:type="paragraph" w:styleId="Bibliography">
    <w:name w:val="Bibliography"/>
    <w:basedOn w:val="Normal"/>
    <w:next w:val="Normal"/>
    <w:uiPriority w:val="37"/>
    <w:unhideWhenUsed/>
    <w:rsid w:val="002F4B4F"/>
    <w:pPr>
      <w:tabs>
        <w:tab w:val="left" w:pos="264"/>
      </w:tabs>
      <w:spacing w:line="480" w:lineRule="auto"/>
      <w:ind w:left="264" w:hanging="264"/>
    </w:pPr>
  </w:style>
  <w:style w:type="character" w:styleId="Mention">
    <w:name w:val="Mention"/>
    <w:basedOn w:val="DefaultParagraphFont"/>
    <w:uiPriority w:val="99"/>
    <w:unhideWhenUsed/>
    <w:rsid w:val="00F93A3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3764279">
      <w:bodyDiv w:val="1"/>
      <w:marLeft w:val="0"/>
      <w:marRight w:val="0"/>
      <w:marTop w:val="0"/>
      <w:marBottom w:val="0"/>
      <w:divBdr>
        <w:top w:val="none" w:sz="0" w:space="0" w:color="auto"/>
        <w:left w:val="none" w:sz="0" w:space="0" w:color="auto"/>
        <w:bottom w:val="none" w:sz="0" w:space="0" w:color="auto"/>
        <w:right w:val="none" w:sz="0" w:space="0" w:color="auto"/>
      </w:divBdr>
      <w:divsChild>
        <w:div w:id="44272629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6A3C8F5-9762-46FE-8040-33CDA40F618F}">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DBBB782643C8459BCFD96EEC4475D0" ma:contentTypeVersion="18" ma:contentTypeDescription="Create a new document." ma:contentTypeScope="" ma:versionID="fe7fa2ebb85a8b4ba4683981393d92bb">
  <xsd:schema xmlns:xsd="http://www.w3.org/2001/XMLSchema" xmlns:xs="http://www.w3.org/2001/XMLSchema" xmlns:p="http://schemas.microsoft.com/office/2006/metadata/properties" xmlns:ns2="02bf20ff-beea-481b-8b69-e32c591b14bd" xmlns:ns3="c63d4a0a-daf8-4c91-92c5-ed77ff3c2b77" targetNamespace="http://schemas.microsoft.com/office/2006/metadata/properties" ma:root="true" ma:fieldsID="4db4a69fcd4e85e2f368f22850e3869f" ns2:_="" ns3:_="">
    <xsd:import namespace="02bf20ff-beea-481b-8b69-e32c591b14bd"/>
    <xsd:import namespace="c63d4a0a-daf8-4c91-92c5-ed77ff3c2b7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bf20ff-beea-481b-8b69-e32c591b14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c5d3906-26d2-4840-9c74-966ccfe297aa"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63d4a0a-daf8-4c91-92c5-ed77ff3c2b7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79fcef70-093b-4a0b-8ff7-263c2c3235da}" ma:internalName="TaxCatchAll" ma:showField="CatchAllData" ma:web="c63d4a0a-daf8-4c91-92c5-ed77ff3c2b7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c63d4a0a-daf8-4c91-92c5-ed77ff3c2b77" xsi:nil="true"/>
    <lcf76f155ced4ddcb4097134ff3c332f xmlns="02bf20ff-beea-481b-8b69-e32c591b14bd">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978FE0-71BB-4945-8823-E7AACAE7BC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bf20ff-beea-481b-8b69-e32c591b14bd"/>
    <ds:schemaRef ds:uri="c63d4a0a-daf8-4c91-92c5-ed77ff3c2b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3CB708D-D44B-48A3-9770-7825EC97AE18}">
  <ds:schemaRefs>
    <ds:schemaRef ds:uri="http://schemas.microsoft.com/office/2006/metadata/properties"/>
    <ds:schemaRef ds:uri="http://schemas.microsoft.com/office/infopath/2007/PartnerControls"/>
    <ds:schemaRef ds:uri="c63d4a0a-daf8-4c91-92c5-ed77ff3c2b77"/>
    <ds:schemaRef ds:uri="02bf20ff-beea-481b-8b69-e32c591b14bd"/>
  </ds:schemaRefs>
</ds:datastoreItem>
</file>

<file path=customXml/itemProps3.xml><?xml version="1.0" encoding="utf-8"?>
<ds:datastoreItem xmlns:ds="http://schemas.openxmlformats.org/officeDocument/2006/customXml" ds:itemID="{B0BD3A52-8156-410A-BB2A-E73697989B72}">
  <ds:schemaRefs>
    <ds:schemaRef ds:uri="http://schemas.openxmlformats.org/officeDocument/2006/bibliography"/>
  </ds:schemaRefs>
</ds:datastoreItem>
</file>

<file path=customXml/itemProps4.xml><?xml version="1.0" encoding="utf-8"?>
<ds:datastoreItem xmlns:ds="http://schemas.openxmlformats.org/officeDocument/2006/customXml" ds:itemID="{A11E5146-B3AE-4F03-91C9-925276782D1C}">
  <ds:schemaRefs>
    <ds:schemaRef ds:uri="http://schemas.microsoft.com/sharepoint/v3/contenttype/forms"/>
  </ds:schemaRefs>
</ds:datastoreItem>
</file>

<file path=docMetadata/LabelInfo.xml><?xml version="1.0" encoding="utf-8"?>
<clbl:labelList xmlns:clbl="http://schemas.microsoft.com/office/2020/mipLabelMetadata">
  <clbl:label id="{11372f5f-8e19-4efb-8afe-8eac20a980c4}" enabled="1" method="Standard" siteId="{a25fff9c-3f63-4fb2-9a8a-d9bdd0321f9a}" removed="0"/>
</clbl:labelList>
</file>

<file path=docProps/app.xml><?xml version="1.0" encoding="utf-8"?>
<Properties xmlns="http://schemas.openxmlformats.org/officeDocument/2006/extended-properties" xmlns:vt="http://schemas.openxmlformats.org/officeDocument/2006/docPropsVTypes">
  <Template>Normal.dotm</Template>
  <TotalTime>24</TotalTime>
  <Pages>17</Pages>
  <Words>7253</Words>
  <Characters>157840</Characters>
  <Application>Microsoft Office Word</Application>
  <DocSecurity>0</DocSecurity>
  <Lines>1315</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 Kun</dc:creator>
  <cp:keywords/>
  <cp:lastModifiedBy>Yun, Kun</cp:lastModifiedBy>
  <cp:revision>4</cp:revision>
  <dcterms:created xsi:type="dcterms:W3CDTF">2025-06-01T14:35:00Z</dcterms:created>
  <dcterms:modified xsi:type="dcterms:W3CDTF">2025-06-1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ContentTypeId">
    <vt:lpwstr>0x0101008DDBBB782643C8459BCFD96EEC4475D0</vt:lpwstr>
  </property>
  <property fmtid="{D5CDD505-2E9C-101B-9397-08002B2CF9AE}" pid="4" name="MediaServiceImageTags">
    <vt:lpwstr/>
  </property>
  <property fmtid="{D5CDD505-2E9C-101B-9397-08002B2CF9AE}" pid="5" name="ZOTERO_PREF_1">
    <vt:lpwstr>&lt;data data-version="3" zotero-version="7.0.15"&gt;&lt;session id="6tfc2WiN"/&gt;&lt;style id="http://www.zotero.org/styles/journal-of-visualized-experiments"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